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F9DE21B" w14:textId="1186ACB0" w:rsidR="002D098B" w:rsidRPr="001973D0" w:rsidRDefault="006B2709" w:rsidP="002D098B">
      <w:pPr>
        <w:rPr>
          <w:rFonts w:cstheme="minorHAnsi"/>
          <w:b/>
        </w:rPr>
      </w:pPr>
      <w:r w:rsidRPr="001973D0">
        <w:rPr>
          <w:rFonts w:cstheme="minorHAnsi"/>
          <w:b/>
        </w:rPr>
        <w:t xml:space="preserve">Supplementary </w:t>
      </w:r>
      <w:r w:rsidR="002D098B" w:rsidRPr="001973D0">
        <w:rPr>
          <w:rFonts w:cstheme="minorHAnsi"/>
          <w:b/>
        </w:rPr>
        <w:t xml:space="preserve">Table 1. </w:t>
      </w:r>
      <w:r w:rsidR="00170CC5" w:rsidRPr="001973D0">
        <w:rPr>
          <w:rFonts w:cstheme="minorHAnsi"/>
          <w:b/>
        </w:rPr>
        <w:t>B</w:t>
      </w:r>
      <w:r w:rsidR="002D098B" w:rsidRPr="001973D0">
        <w:rPr>
          <w:rFonts w:cstheme="minorHAnsi"/>
          <w:b/>
        </w:rPr>
        <w:t>inding sites in TRP channels</w:t>
      </w:r>
    </w:p>
    <w:p w14:paraId="362532C2" w14:textId="77777777" w:rsidR="002D098B" w:rsidRPr="001973D0" w:rsidRDefault="002D098B" w:rsidP="002D098B">
      <w:pPr>
        <w:rPr>
          <w:rFonts w:cstheme="minorHAnsi"/>
          <w:b/>
        </w:rPr>
      </w:pPr>
    </w:p>
    <w:tbl>
      <w:tblPr>
        <w:tblW w:w="9800" w:type="dxa"/>
        <w:tblLayout w:type="fixed"/>
        <w:tblLook w:val="04A0" w:firstRow="1" w:lastRow="0" w:firstColumn="1" w:lastColumn="0" w:noHBand="0" w:noVBand="1"/>
      </w:tblPr>
      <w:tblGrid>
        <w:gridCol w:w="530"/>
        <w:gridCol w:w="1170"/>
        <w:gridCol w:w="1080"/>
        <w:gridCol w:w="1350"/>
        <w:gridCol w:w="1350"/>
        <w:gridCol w:w="1530"/>
        <w:gridCol w:w="900"/>
        <w:gridCol w:w="720"/>
        <w:gridCol w:w="1170"/>
      </w:tblGrid>
      <w:tr w:rsidR="00E406A3" w:rsidRPr="001973D0" w14:paraId="17331997" w14:textId="77777777" w:rsidTr="00DA3807">
        <w:trPr>
          <w:trHeight w:val="475"/>
        </w:trPr>
        <w:tc>
          <w:tcPr>
            <w:tcW w:w="530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3CE9E85" w14:textId="77777777" w:rsidR="00E406A3" w:rsidRPr="001973D0" w:rsidRDefault="00E406A3" w:rsidP="00DA3807">
            <w:pPr>
              <w:jc w:val="center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Site #</w:t>
            </w:r>
          </w:p>
        </w:tc>
        <w:tc>
          <w:tcPr>
            <w:tcW w:w="1170" w:type="dxa"/>
            <w:tcBorders>
              <w:top w:val="single" w:sz="8" w:space="0" w:color="CCCCCC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8A44516" w14:textId="77777777" w:rsidR="00E406A3" w:rsidRPr="001973D0" w:rsidRDefault="00E406A3" w:rsidP="00DA3807">
            <w:pPr>
              <w:jc w:val="center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Site name</w:t>
            </w:r>
          </w:p>
        </w:tc>
        <w:tc>
          <w:tcPr>
            <w:tcW w:w="1080" w:type="dxa"/>
            <w:tcBorders>
              <w:top w:val="single" w:sz="8" w:space="0" w:color="CCCCCC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0FB1EA2" w14:textId="77777777" w:rsidR="00E406A3" w:rsidRPr="001973D0" w:rsidRDefault="00E406A3" w:rsidP="00DA3807">
            <w:pPr>
              <w:jc w:val="center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Ligands</w:t>
            </w:r>
          </w:p>
        </w:tc>
        <w:tc>
          <w:tcPr>
            <w:tcW w:w="1350" w:type="dxa"/>
            <w:tcBorders>
              <w:top w:val="single" w:sz="8" w:space="0" w:color="CCCCCC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CD2E4D4" w14:textId="77777777" w:rsidR="00E406A3" w:rsidRPr="001973D0" w:rsidRDefault="00E406A3" w:rsidP="00DA3807">
            <w:pPr>
              <w:jc w:val="center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Channel</w:t>
            </w:r>
          </w:p>
        </w:tc>
        <w:tc>
          <w:tcPr>
            <w:tcW w:w="1350" w:type="dxa"/>
            <w:tcBorders>
              <w:top w:val="single" w:sz="8" w:space="0" w:color="CCCCCC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1A1406E" w14:textId="77777777" w:rsidR="00E406A3" w:rsidRPr="001973D0" w:rsidRDefault="00E406A3" w:rsidP="00DA3807">
            <w:pPr>
              <w:jc w:val="center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Function</w:t>
            </w:r>
          </w:p>
        </w:tc>
        <w:tc>
          <w:tcPr>
            <w:tcW w:w="1530" w:type="dxa"/>
            <w:tcBorders>
              <w:top w:val="single" w:sz="8" w:space="0" w:color="CCCCCC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2318444" w14:textId="77777777" w:rsidR="00E406A3" w:rsidRPr="001973D0" w:rsidRDefault="00E406A3" w:rsidP="00DA3807">
            <w:pPr>
              <w:jc w:val="center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Affinity (</w:t>
            </w:r>
            <w:proofErr w:type="spellStart"/>
            <w:r w:rsidRPr="001973D0">
              <w:rPr>
                <w:b/>
                <w:bCs/>
                <w:color w:val="000000"/>
                <w:sz w:val="16"/>
                <w:szCs w:val="16"/>
              </w:rPr>
              <w:t>μM</w:t>
            </w:r>
            <w:proofErr w:type="spellEnd"/>
            <w:r w:rsidRPr="001973D0">
              <w:rPr>
                <w:b/>
                <w:bCs/>
                <w:color w:val="000000"/>
                <w:sz w:val="16"/>
                <w:szCs w:val="16"/>
              </w:rPr>
              <w:t>)</w:t>
            </w:r>
          </w:p>
        </w:tc>
        <w:tc>
          <w:tcPr>
            <w:tcW w:w="900" w:type="dxa"/>
            <w:tcBorders>
              <w:top w:val="single" w:sz="8" w:space="0" w:color="CCCCCC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0AC0967" w14:textId="77777777" w:rsidR="00E406A3" w:rsidRPr="001973D0" w:rsidRDefault="00E406A3" w:rsidP="00DA3807">
            <w:pPr>
              <w:jc w:val="center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Ref. affinity</w:t>
            </w:r>
          </w:p>
        </w:tc>
        <w:tc>
          <w:tcPr>
            <w:tcW w:w="720" w:type="dxa"/>
            <w:tcBorders>
              <w:top w:val="single" w:sz="8" w:space="0" w:color="CCCCCC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2F1B96B" w14:textId="77777777" w:rsidR="00E406A3" w:rsidRPr="001973D0" w:rsidRDefault="00E406A3" w:rsidP="00DA3807">
            <w:pPr>
              <w:jc w:val="center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PDB IDs</w:t>
            </w:r>
          </w:p>
        </w:tc>
        <w:tc>
          <w:tcPr>
            <w:tcW w:w="1170" w:type="dxa"/>
            <w:tcBorders>
              <w:top w:val="single" w:sz="8" w:space="0" w:color="CCCCCC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E63013B" w14:textId="77777777" w:rsidR="00E406A3" w:rsidRPr="001973D0" w:rsidRDefault="00E406A3" w:rsidP="00DA3807">
            <w:pPr>
              <w:jc w:val="center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Ref. PDB IDs</w:t>
            </w:r>
          </w:p>
        </w:tc>
      </w:tr>
      <w:tr w:rsidR="00E406A3" w:rsidRPr="001973D0" w14:paraId="4E36E553" w14:textId="77777777" w:rsidTr="00DA3807">
        <w:trPr>
          <w:trHeight w:val="300"/>
        </w:trPr>
        <w:tc>
          <w:tcPr>
            <w:tcW w:w="9800" w:type="dxa"/>
            <w:gridSpan w:val="9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noWrap/>
            <w:vAlign w:val="center"/>
            <w:hideMark/>
          </w:tcPr>
          <w:p w14:paraId="1E697193" w14:textId="77777777" w:rsidR="00E406A3" w:rsidRPr="001973D0" w:rsidRDefault="00E406A3" w:rsidP="00DA3807">
            <w:pPr>
              <w:jc w:val="center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TRPV sites</w:t>
            </w:r>
          </w:p>
        </w:tc>
      </w:tr>
      <w:tr w:rsidR="00E406A3" w:rsidRPr="001973D0" w14:paraId="4546E7CA" w14:textId="77777777" w:rsidTr="00DA3807">
        <w:trPr>
          <w:trHeight w:val="961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B088196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0602892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4010AB0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psaici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703A46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1C700E9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A7AB725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2-1.9 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0D0F1BE" w14:textId="54A6AA5E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WcmllbnM8L0F1dGhvcj48WWVhcj4yMDA5PC9ZZWFyPjxS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</w:fldData>
              </w:fldChar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15691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WcmllbnM8L0F1dGhvcj48WWVhcj4yMDA5PC9ZZWFyPjxS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</w:fldData>
              </w:fldChar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15691E" w:rsidRPr="001973D0">
              <w:rPr>
                <w:color w:val="000000"/>
                <w:sz w:val="16"/>
                <w:szCs w:val="16"/>
              </w:rPr>
            </w:r>
            <w:r w:rsidR="0015691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55-5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AD6BDB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3J5R</w:t>
            </w:r>
            <w:r w:rsidRPr="001973D0">
              <w:rPr>
                <w:color w:val="000000"/>
                <w:sz w:val="16"/>
                <w:szCs w:val="16"/>
              </w:rPr>
              <w:br/>
              <w:t>7LPA</w:t>
            </w:r>
            <w:r w:rsidRPr="001973D0">
              <w:rPr>
                <w:color w:val="000000"/>
                <w:sz w:val="16"/>
                <w:szCs w:val="16"/>
              </w:rPr>
              <w:br/>
              <w:t>7LPB</w:t>
            </w:r>
            <w:r w:rsidRPr="001973D0">
              <w:rPr>
                <w:color w:val="000000"/>
                <w:sz w:val="16"/>
                <w:szCs w:val="16"/>
              </w:rPr>
              <w:br/>
              <w:t>7LPD</w:t>
            </w:r>
            <w:r w:rsidRPr="001973D0">
              <w:rPr>
                <w:color w:val="000000"/>
                <w:sz w:val="16"/>
                <w:szCs w:val="16"/>
              </w:rPr>
              <w:br/>
              <w:t>7LPE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B382DEE" w14:textId="64398B24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DYW88L0F1dGhvcj48WWVhcj4yMDEzPC9ZZWFyPjxSZWNO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</w:fldData>
              </w:fldChar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15691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DYW88L0F1dGhvcj48WWVhcj4yMDEzPC9ZZWFyPjxSZWNO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</w:fldData>
              </w:fldChar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15691E" w:rsidRPr="001973D0">
              <w:rPr>
                <w:color w:val="000000"/>
                <w:sz w:val="16"/>
                <w:szCs w:val="16"/>
              </w:rPr>
            </w:r>
            <w:r w:rsidR="0015691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52,5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6B93B326" w14:textId="77777777" w:rsidTr="00DA3807">
        <w:trPr>
          <w:trHeight w:val="223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C37128A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7CF1005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DA6927D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psaici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A4EBD3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quirrel TRPV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9BDF832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7E74A64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53 ± 0.0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F1DA8F4" w14:textId="3812D4A3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Laursen&lt;/Author&gt;&lt;Year&gt;2016&lt;/Year&gt;&lt;RecNum&gt;494&lt;/RecNum&gt;&lt;DisplayText&gt;[56]&lt;/DisplayText&gt;&lt;record&gt;&lt;rec-number&gt;494&lt;/rec-number&gt;&lt;foreign-keys&gt;&lt;key app="EN" db-id="a5ptw929aew5xde0a0txd5xo0zf5a0dpzpvf" timestamp="1726071254"&gt;494&lt;/key&gt;&lt;/foreign-keys&gt;&lt;ref-type name="Journal Article"&gt;17&lt;/ref-type&gt;&lt;contributors&gt;&lt;authors&gt;&lt;author&gt;Laursen, Willem J.&lt;/author&gt;&lt;author&gt;Schneider, Eve R.&lt;/author&gt;&lt;author&gt;Merriman, Dana K.&lt;/author&gt;&lt;author&gt;Bagriantsev, Sviatoslav N.&lt;/author&gt;&lt;author&gt;Gracheva, Elena O.&lt;/author&gt;&lt;/authors&gt;&lt;/contributors&gt;&lt;titles&gt;&lt;title&gt;Low-cost functional plasticity of TRPV1 supports heat tolerance in squirrels and camels&lt;/title&gt;&lt;secondary-title&gt;Proceedings of the National Academy of Sciences&lt;/secondary-title&gt;&lt;/titles&gt;&lt;pages&gt;11342-11347&lt;/pages&gt;&lt;volume&gt;113&lt;/volume&gt;&lt;number&gt;40&lt;/number&gt;&lt;dates&gt;&lt;year&gt;2016&lt;/year&gt;&lt;pub-dates&gt;&lt;date&gt;2016-10-04&lt;/date&gt;&lt;/pub-dates&gt;&lt;/dates&gt;&lt;isbn&gt;0027-8424, 1091-6490&lt;/isbn&gt;&lt;urls&gt;&lt;/urls&gt;&lt;electronic-resource-num&gt;10.1073/pnas.1604269113&lt;/electronic-resource-num&gt;&lt;remote-database-name&gt;DOI.org (Crossref)&lt;/remote-database-name&gt;&lt;language&gt;en&lt;/language&gt;&lt;access-date&gt;2024-09-10 22:58:41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5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FE7958B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LR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260EDE8" w14:textId="32D53AC6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adezhdin&lt;/Author&gt;&lt;Year&gt;2021&lt;/Year&gt;&lt;RecNum&gt;264&lt;/RecNum&gt;&lt;DisplayText&gt;[42]&lt;/DisplayText&gt;&lt;record&gt;&lt;rec-number&gt;264&lt;/rec-number&gt;&lt;foreign-keys&gt;&lt;key app="EN" db-id="a5ptw929aew5xde0a0txd5xo0zf5a0dpzpvf" timestamp="1725671948"&gt;264&lt;/key&gt;&lt;/foreign-keys&gt;&lt;ref-type name="Journal Article"&gt;17&lt;/ref-type&gt;&lt;contributors&gt;&lt;authors&gt;&lt;author&gt;Nadezhdin, Kirill D.&lt;/author&gt;&lt;author&gt;Neuberger, Arthur&lt;/author&gt;&lt;author&gt;Nikolaev, Yury A.&lt;/author&gt;&lt;author&gt;Murphy, Lyle A.&lt;/author&gt;&lt;author&gt;Gracheva, Elena O.&lt;/author&gt;&lt;author&gt;Bagriantsev, Sviatoslav N.&lt;/author&gt;&lt;author&gt;Sobolevsky, Alexander I.&lt;/author&gt;&lt;/authors&gt;&lt;/contributors&gt;&lt;titles&gt;&lt;title&gt;Extracellular cap domain is an essential component of the TRPV1 gating mechanism&lt;/title&gt;&lt;secondary-title&gt;Nature Communications&lt;/secondary-title&gt;&lt;/titles&gt;&lt;periodical&gt;&lt;full-title&gt;Nature Communications&lt;/full-title&gt;&lt;abbr-1&gt;Nat Commun&lt;/abbr-1&gt;&lt;/periodical&gt;&lt;pages&gt;2154&lt;/pages&gt;&lt;volume&gt;12&lt;/volume&gt;&lt;number&gt;1&lt;/number&gt;&lt;dates&gt;&lt;year&gt;2021&lt;/year&gt;&lt;pub-dates&gt;&lt;date&gt;2021-04-12&lt;/date&gt;&lt;/pub-dates&gt;&lt;/dates&gt;&lt;isbn&gt;2041-1723&lt;/isbn&gt;&lt;urls&gt;&lt;/urls&gt;&lt;electronic-resource-num&gt;10.1038/s41467-021-22507-3&lt;/electronic-resource-num&gt;&lt;remote-database-name&gt;DOI.org (Crossref)&lt;/remote-database-name&gt;&lt;language&gt;en&lt;/language&gt;&lt;access-date&gt;2024-08-10 01:11:0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112F4C07" w14:textId="77777777" w:rsidTr="00DA3807">
        <w:trPr>
          <w:trHeight w:val="3589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C4C98CA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18E4B15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AE34C55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TX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CF41B57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BC9B6DD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4792975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007-0.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73839EF" w14:textId="079139EE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WcmllbnM8L0F1dGhvcj48WWVhcj4yMDA5PC9ZZWFyPjxS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</w:fldData>
              </w:fldChar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15691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WcmllbnM8L0F1dGhvcj48WWVhcj4yMDA5PC9ZZWFyPjxS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</w:fldData>
              </w:fldChar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15691E" w:rsidRPr="001973D0">
              <w:rPr>
                <w:color w:val="000000"/>
                <w:sz w:val="16"/>
                <w:szCs w:val="16"/>
              </w:rPr>
            </w:r>
            <w:r w:rsidR="0015691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55,57,60,61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31343CB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MZE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5IRX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L2L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L2M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L2N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L2O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L2V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L2W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L2X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MZ5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MZ7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MZ9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MZC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MZD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RQU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RQV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RQW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RQX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RQY </w:t>
            </w:r>
            <w:r w:rsidRPr="001973D0">
              <w:rPr>
                <w:color w:val="000000"/>
                <w:sz w:val="16"/>
                <w:szCs w:val="16"/>
              </w:rPr>
              <w:br/>
              <w:t>7RQZ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51C7E89" w14:textId="622CA843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aaGFuZzwvQXV0aG9yPjxZZWFyPjIwMjE8L1llYXI+PFJl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</w:fldData>
              </w:fldChar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15691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aaGFuZzwvQXV0aG9yPjxZZWFyPjIwMjE8L1llYXI+PFJl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</w:fldData>
              </w:fldChar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15691E" w:rsidRPr="001973D0">
              <w:rPr>
                <w:color w:val="000000"/>
                <w:sz w:val="16"/>
                <w:szCs w:val="16"/>
              </w:rPr>
            </w:r>
            <w:r w:rsidR="0015691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2,51,6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1FAE96CF" w14:textId="77777777" w:rsidTr="00DA3807">
        <w:trPr>
          <w:trHeight w:val="151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E845E7D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729D939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B7F243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TX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79C4664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quirrel TRPV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14534F4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70D718C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5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9C9D9D5" w14:textId="519327FA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adezhdin&lt;/Author&gt;&lt;Year&gt;2021&lt;/Year&gt;&lt;RecNum&gt;264&lt;/RecNum&gt;&lt;DisplayText&gt;[42]&lt;/DisplayText&gt;&lt;record&gt;&lt;rec-number&gt;264&lt;/rec-number&gt;&lt;foreign-keys&gt;&lt;key app="EN" db-id="a5ptw929aew5xde0a0txd5xo0zf5a0dpzpvf" timestamp="1725671948"&gt;264&lt;/key&gt;&lt;/foreign-keys&gt;&lt;ref-type name="Journal Article"&gt;17&lt;/ref-type&gt;&lt;contributors&gt;&lt;authors&gt;&lt;author&gt;Nadezhdin, Kirill D.&lt;/author&gt;&lt;author&gt;Neuberger, Arthur&lt;/author&gt;&lt;author&gt;Nikolaev, Yury A.&lt;/author&gt;&lt;author&gt;Murphy, Lyle A.&lt;/author&gt;&lt;author&gt;Gracheva, Elena O.&lt;/author&gt;&lt;author&gt;Bagriantsev, Sviatoslav N.&lt;/author&gt;&lt;author&gt;Sobolevsky, Alexander I.&lt;/author&gt;&lt;/authors&gt;&lt;/contributors&gt;&lt;titles&gt;&lt;title&gt;Extracellular cap domain is an essential component of the TRPV1 gating mechanism&lt;/title&gt;&lt;secondary-title&gt;Nature Communications&lt;/secondary-title&gt;&lt;/titles&gt;&lt;periodical&gt;&lt;full-title&gt;Nature Communications&lt;/full-title&gt;&lt;abbr-1&gt;Nat Commun&lt;/abbr-1&gt;&lt;/periodical&gt;&lt;pages&gt;2154&lt;/pages&gt;&lt;volume&gt;12&lt;/volume&gt;&lt;number&gt;1&lt;/number&gt;&lt;dates&gt;&lt;year&gt;2021&lt;/year&gt;&lt;pub-dates&gt;&lt;date&gt;2021-04-12&lt;/date&gt;&lt;/pub-dates&gt;&lt;/dates&gt;&lt;isbn&gt;2041-1723&lt;/isbn&gt;&lt;urls&gt;&lt;/urls&gt;&lt;electronic-resource-num&gt;10.1038/s41467-021-22507-3&lt;/electronic-resource-num&gt;&lt;remote-database-name&gt;DOI.org (Crossref)&lt;/remote-database-name&gt;&lt;language&gt;en&lt;/language&gt;&lt;access-date&gt;2024-08-10 01:11:0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FB68F47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LQZ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9A37AE6" w14:textId="7BCB818D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adezhdin&lt;/Author&gt;&lt;Year&gt;2021&lt;/Year&gt;&lt;RecNum&gt;264&lt;/RecNum&gt;&lt;DisplayText&gt;[42]&lt;/DisplayText&gt;&lt;record&gt;&lt;rec-number&gt;264&lt;/rec-number&gt;&lt;foreign-keys&gt;&lt;key app="EN" db-id="a5ptw929aew5xde0a0txd5xo0zf5a0dpzpvf" timestamp="1725671948"&gt;264&lt;/key&gt;&lt;/foreign-keys&gt;&lt;ref-type name="Journal Article"&gt;17&lt;/ref-type&gt;&lt;contributors&gt;&lt;authors&gt;&lt;author&gt;Nadezhdin, Kirill D.&lt;/author&gt;&lt;author&gt;Neuberger, Arthur&lt;/author&gt;&lt;author&gt;Nikolaev, Yury A.&lt;/author&gt;&lt;author&gt;Murphy, Lyle A.&lt;/author&gt;&lt;author&gt;Gracheva, Elena O.&lt;/author&gt;&lt;author&gt;Bagriantsev, Sviatoslav N.&lt;/author&gt;&lt;author&gt;Sobolevsky, Alexander I.&lt;/author&gt;&lt;/authors&gt;&lt;/contributors&gt;&lt;titles&gt;&lt;title&gt;Extracellular cap domain is an essential component of the TRPV1 gating mechanism&lt;/title&gt;&lt;secondary-title&gt;Nature Communications&lt;/secondary-title&gt;&lt;/titles&gt;&lt;periodical&gt;&lt;full-title&gt;Nature Communications&lt;/full-title&gt;&lt;abbr-1&gt;Nat Commun&lt;/abbr-1&gt;&lt;/periodical&gt;&lt;pages&gt;2154&lt;/pages&gt;&lt;volume&gt;12&lt;/volume&gt;&lt;number&gt;1&lt;/number&gt;&lt;dates&gt;&lt;year&gt;2021&lt;/year&gt;&lt;pub-dates&gt;&lt;date&gt;2021-04-12&lt;/date&gt;&lt;/pub-dates&gt;&lt;/dates&gt;&lt;isbn&gt;2041-1723&lt;/isbn&gt;&lt;urls&gt;&lt;/urls&gt;&lt;electronic-resource-num&gt;10.1038/s41467-021-22507-3&lt;/electronic-resource-num&gt;&lt;remote-database-name&gt;DOI.org (Crossref)&lt;/remote-database-name&gt;&lt;language&gt;en&lt;/language&gt;&lt;access-date&gt;2024-08-10 01:11:0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2AE753D7" w14:textId="77777777" w:rsidTr="00DA3807">
        <w:trPr>
          <w:trHeight w:val="349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7DC4118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7B9EA8C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267B283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TX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F380129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bbit TRPV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2917D3B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27DF34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0.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4EC0459" w14:textId="63593C11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adWJjZXZpYzwvQXV0aG9yPjxZZWFyPjIwMTg8L1llYXI+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=
</w:fldData>
              </w:fldChar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15691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adWJjZXZpYzwvQXV0aG9yPjxZZWFyPjIwMTg8L1llYXI+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=
</w:fldData>
              </w:fldChar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15691E" w:rsidRPr="001973D0">
              <w:rPr>
                <w:color w:val="000000"/>
                <w:sz w:val="16"/>
                <w:szCs w:val="16"/>
              </w:rPr>
            </w:r>
            <w:r w:rsidR="0015691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6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D6FC4B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BWJ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3D9859A" w14:textId="153B81D6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adWJjZXZpYzwvQXV0aG9yPjxZZWFyPjIwMTg8L1llYXI+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=
</w:fldData>
              </w:fldChar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15691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adWJjZXZpYzwvQXV0aG9yPjxZZWFyPjIwMTg8L1llYXI+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=
</w:fldData>
              </w:fldChar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15691E" w:rsidRPr="001973D0">
              <w:rPr>
                <w:color w:val="000000"/>
                <w:sz w:val="16"/>
                <w:szCs w:val="16"/>
              </w:rPr>
            </w:r>
            <w:r w:rsidR="0015691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6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73C98913" w14:textId="77777777" w:rsidTr="00DA3807">
        <w:trPr>
          <w:trHeight w:val="187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788325B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F0078F8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02D868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Capsazepine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D8DD67D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56A21CD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ompetitive ant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39F6547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3 - 2.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4FD2A4A" w14:textId="4C08854F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DYXRlcmluYTwvQXV0aG9yPjxZZWFyPjE5OTc8L1llYXI+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</w:fldData>
              </w:fldChar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15691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DYXRlcmluYTwvQXV0aG9yPjxZZWFyPjE5OTc8L1llYXI+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</w:fldData>
              </w:fldChar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15691E" w:rsidRPr="001973D0">
              <w:rPr>
                <w:color w:val="000000"/>
                <w:sz w:val="16"/>
                <w:szCs w:val="16"/>
              </w:rPr>
            </w:r>
            <w:r w:rsidR="0015691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57,60,6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F4C1606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5IS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4F5C669" w14:textId="3132A9CE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ao&lt;/Author&gt;&lt;Year&gt;2016&lt;/Year&gt;&lt;RecNum&gt;201&lt;/RecNum&gt;&lt;DisplayText&gt;[2]&lt;/DisplayText&gt;&lt;record&gt;&lt;rec-number&gt;201&lt;/rec-number&gt;&lt;foreign-keys&gt;&lt;key app="EN" db-id="a5ptw929aew5xde0a0txd5xo0zf5a0dpzpvf" timestamp="1725671948"&gt;201&lt;/key&gt;&lt;/foreign-keys&gt;&lt;ref-type name="Journal Article"&gt;17&lt;/ref-type&gt;&lt;contributors&gt;&lt;authors&gt;&lt;author&gt;Gao, Yuan&lt;/author&gt;&lt;author&gt;Cao, Erhu&lt;/author&gt;&lt;author&gt;Julius, David&lt;/author&gt;&lt;author&gt;Cheng, Yifan&lt;/author&gt;&lt;/authors&gt;&lt;/contributors&gt;&lt;titles&gt;&lt;title&gt;TRPV1 structures in nanodiscs reveal mechanisms of ligand and lipid action&lt;/title&gt;&lt;secondary-title&gt;Nature&lt;/secondary-title&gt;&lt;/titles&gt;&lt;pages&gt;347-351&lt;/pages&gt;&lt;volume&gt;534&lt;/volume&gt;&lt;number&gt;7607&lt;/number&gt;&lt;dates&gt;&lt;year&gt;2016&lt;/year&gt;&lt;pub-dates&gt;&lt;date&gt;6/2016&lt;/date&gt;&lt;/pub-dates&gt;&lt;/dates&gt;&lt;isbn&gt;0028-0836, 1476-4687&lt;/isbn&gt;&lt;urls&gt;&lt;/urls&gt;&lt;electronic-resource-num&gt;10.1038/nature17964&lt;/electronic-resource-num&gt;&lt;remote-database-name&gt;DOI.org (Crossref)&lt;/remote-database-name&gt;&lt;language&gt;en&lt;/language&gt;&lt;access-date&gt;2024-08-10 01:06:23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3E9DF050" w14:textId="77777777" w:rsidTr="00DA3807">
        <w:trPr>
          <w:trHeight w:val="331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59CA36D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5365A73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138BD0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I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8B97C4D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EE29B5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Negative regula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66E70A2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ndogenous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5E3E5D2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2F48380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GF8</w:t>
            </w:r>
            <w:r w:rsidRPr="001973D0">
              <w:rPr>
                <w:color w:val="000000"/>
                <w:sz w:val="16"/>
                <w:szCs w:val="16"/>
              </w:rPr>
              <w:br/>
              <w:t>8GF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965BA04" w14:textId="3F50539E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euberger&lt;/Author&gt;&lt;Year&gt;2023&lt;/Year&gt;&lt;RecNum&gt;166&lt;/RecNum&gt;&lt;DisplayText&gt;[3]&lt;/DisplayText&gt;&lt;record&gt;&lt;rec-number&gt;166&lt;/rec-number&gt;&lt;foreign-keys&gt;&lt;key app="EN" db-id="a5ptw929aew5xde0a0txd5xo0zf5a0dpzpvf" timestamp="1725671948"&gt;166&lt;/key&gt;&lt;/foreign-keys&gt;&lt;ref-type name="Journal Article"&gt;17&lt;/ref-type&gt;&lt;contributors&gt;&lt;authors&gt;&lt;author&gt;Neuberger, Arthur&lt;/author&gt;&lt;author&gt;Oda, Mai&lt;/author&gt;&lt;author&gt;Nikolaev, Yury A.&lt;/author&gt;&lt;author&gt;Nadezhdin, Kirill D.&lt;/author&gt;&lt;author&gt;Gracheva, Elena O.&lt;/author&gt;&lt;author&gt;Bagriantsev, Sviatoslav N.&lt;/author&gt;&lt;author&gt;Sobolevsky, Alexander I.&lt;/author&gt;&lt;/authors&gt;&lt;/contributors&gt;&lt;titles&gt;&lt;title&gt;Human TRPV1 structure and inhibition by the analgesic SB-366791&lt;/title&gt;&lt;secondary-title&gt;Nature Communications&lt;/secondary-title&gt;&lt;/titles&gt;&lt;periodical&gt;&lt;full-title&gt;Nature Communications&lt;/full-title&gt;&lt;abbr-1&gt;Nat Commun&lt;/abbr-1&gt;&lt;/periodical&gt;&lt;pages&gt;2451&lt;/pages&gt;&lt;volume&gt;14&lt;/volume&gt;&lt;number&gt;1&lt;/number&gt;&lt;dates&gt;&lt;year&gt;2023&lt;/year&gt;&lt;pub-dates&gt;&lt;date&gt;2023-04-28&lt;/date&gt;&lt;/pub-dates&gt;&lt;/dates&gt;&lt;isbn&gt;2041-1723&lt;/isbn&gt;&lt;urls&gt;&lt;/urls&gt;&lt;electronic-resource-num&gt;10.1038/s41467-023-38162-9&lt;/electronic-resource-num&gt;&lt;remote-database-name&gt;DOI.org (Crossref)&lt;/remote-database-name&gt;&lt;language&gt;en&lt;/language&gt;&lt;access-date&gt;2024-07-01 15:24:0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6BD84DE0" w14:textId="77777777" w:rsidTr="00DA3807">
        <w:trPr>
          <w:trHeight w:val="340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C190421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6C0425F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8BF354A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I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A6C3E9B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5AAC1A2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Negative regula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2D35153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ndogenous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FE39F17" w14:textId="70DE50F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Cao&lt;/Author&gt;&lt;Year&gt;2013&lt;/Year&gt;&lt;RecNum&gt;490&lt;/RecNum&gt;&lt;DisplayText&gt;[65]&lt;/DisplayText&gt;&lt;record&gt;&lt;rec-number&gt;490&lt;/rec-number&gt;&lt;foreign-keys&gt;&lt;key app="EN" db-id="a5ptw929aew5xde0a0txd5xo0zf5a0dpzpvf" timestamp="1726071254"&gt;490&lt;/key&gt;&lt;/foreign-keys&gt;&lt;ref-type name="Journal Article"&gt;17&lt;/ref-type&gt;&lt;contributors&gt;&lt;authors&gt;&lt;author&gt;Cao, Erhu&lt;/author&gt;&lt;author&gt;Cordero-Morales, Julio F.&lt;/author&gt;&lt;author&gt;Liu, Beiying&lt;/author&gt;&lt;author&gt;Qin, Feng&lt;/author&gt;&lt;author&gt;Julius, David&lt;/author&gt;&lt;/authors&gt;&lt;/contributors&gt;&lt;titles&gt;&lt;title&gt;TRPV1 Channels Are Intrinsically Heat Sensitive and Negatively Regulated by Phosphoinositide Lipids&lt;/title&gt;&lt;secondary-title&gt;Neuron&lt;/secondary-title&gt;&lt;/titles&gt;&lt;pages&gt;667-679&lt;/pages&gt;&lt;volume&gt;77&lt;/volume&gt;&lt;number&gt;4&lt;/number&gt;&lt;dates&gt;&lt;year&gt;2013&lt;/year&gt;&lt;pub-dates&gt;&lt;date&gt;02/2013&lt;/date&gt;&lt;/pub-dates&gt;&lt;/dates&gt;&lt;isbn&gt;08966273&lt;/isbn&gt;&lt;urls&gt;&lt;/urls&gt;&lt;electronic-resource-num&gt;10.1016/j.neuron.2012.12.016&lt;/electronic-resource-num&gt;&lt;remote-database-name&gt;DOI.org (Crossref)&lt;/remote-database-name&gt;&lt;language&gt;en&lt;/language&gt;&lt;access-date&gt;2024-09-10 22:59:06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6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A5B0933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8T0Y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8T10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8T3L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8T3M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5IRZ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L2H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L2I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L2J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L2P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L2R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L2S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L2T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L2U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LP9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LPC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MZ6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MZA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MZB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8T0E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8U3A </w:t>
            </w:r>
            <w:r w:rsidRPr="001973D0">
              <w:rPr>
                <w:color w:val="000000"/>
                <w:sz w:val="16"/>
                <w:szCs w:val="16"/>
              </w:rPr>
              <w:br/>
              <w:t>8U3C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17CCD2F" w14:textId="5C247F81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Bcm5vbGQ8L0F1dGhvcj48WWVhcj4yMDI0PC9ZZWFyPjxS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</w:fldData>
              </w:fldChar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15691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Bcm5vbGQ8L0F1dGhvcj48WWVhcj4yMDI0PC9ZZWFyPjxS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</w:fldData>
              </w:fldChar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15691E" w:rsidRPr="001973D0">
              <w:rPr>
                <w:color w:val="000000"/>
                <w:sz w:val="16"/>
                <w:szCs w:val="16"/>
              </w:rPr>
            </w:r>
            <w:r w:rsidR="0015691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2,19,52,6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3D8A8680" w14:textId="77777777" w:rsidTr="00DA3807">
        <w:trPr>
          <w:trHeight w:val="547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430875A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4C58700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8D8D5C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I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18E17C5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quirrel TRPV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332D0A9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Negative regula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F7BB30B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ndogenous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7908A0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F0D2BDA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LQY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7583232" w14:textId="6DB6CA2E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adezhdin&lt;/Author&gt;&lt;Year&gt;2021&lt;/Year&gt;&lt;RecNum&gt;264&lt;/RecNum&gt;&lt;DisplayText&gt;[42]&lt;/DisplayText&gt;&lt;record&gt;&lt;rec-number&gt;264&lt;/rec-number&gt;&lt;foreign-keys&gt;&lt;key app="EN" db-id="a5ptw929aew5xde0a0txd5xo0zf5a0dpzpvf" timestamp="1725671948"&gt;264&lt;/key&gt;&lt;/foreign-keys&gt;&lt;ref-type name="Journal Article"&gt;17&lt;/ref-type&gt;&lt;contributors&gt;&lt;authors&gt;&lt;author&gt;Nadezhdin, Kirill D.&lt;/author&gt;&lt;author&gt;Neuberger, Arthur&lt;/author&gt;&lt;author&gt;Nikolaev, Yury A.&lt;/author&gt;&lt;author&gt;Murphy, Lyle A.&lt;/author&gt;&lt;author&gt;Gracheva, Elena O.&lt;/author&gt;&lt;author&gt;Bagriantsev, Sviatoslav N.&lt;/author&gt;&lt;author&gt;Sobolevsky, Alexander I.&lt;/author&gt;&lt;/authors&gt;&lt;/contributors&gt;&lt;titles&gt;&lt;title&gt;Extracellular cap domain is an essential component of the TRPV1 gating mechanism&lt;/title&gt;&lt;secondary-title&gt;Nature Communications&lt;/secondary-title&gt;&lt;/titles&gt;&lt;periodical&gt;&lt;full-title&gt;Nature Communications&lt;/full-title&gt;&lt;abbr-1&gt;Nat Commun&lt;/abbr-1&gt;&lt;/periodical&gt;&lt;pages&gt;2154&lt;/pages&gt;&lt;volume&gt;12&lt;/volume&gt;&lt;number&gt;1&lt;/number&gt;&lt;dates&gt;&lt;year&gt;2021&lt;/year&gt;&lt;pub-dates&gt;&lt;date&gt;2021-04-12&lt;/date&gt;&lt;/pub-dates&gt;&lt;/dates&gt;&lt;isbn&gt;2041-1723&lt;/isbn&gt;&lt;urls&gt;&lt;/urls&gt;&lt;electronic-resource-num&gt;10.1038/s41467-021-22507-3&lt;/electronic-resource-num&gt;&lt;remote-database-name&gt;DOI.org (Crossref)&lt;/remote-database-name&gt;&lt;language&gt;en&lt;/language&gt;&lt;access-date&gt;2024-08-10 01:11:0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38BC1B5B" w14:textId="77777777" w:rsidTr="00DA3807">
        <w:trPr>
          <w:trHeight w:val="61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656AA48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5CF2E19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82859C9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iC8-</w:t>
            </w:r>
            <w:proofErr w:type="gramStart"/>
            <w:r w:rsidRPr="001973D0">
              <w:rPr>
                <w:color w:val="000000"/>
                <w:sz w:val="16"/>
                <w:szCs w:val="16"/>
              </w:rPr>
              <w:t>PI(</w:t>
            </w:r>
            <w:proofErr w:type="gramEnd"/>
            <w:r w:rsidRPr="001973D0">
              <w:rPr>
                <w:color w:val="000000"/>
                <w:sz w:val="16"/>
                <w:szCs w:val="16"/>
              </w:rPr>
              <w:t>4,5)P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F0952A7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3B4BA52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artial potentia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75C93C2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5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59D6D9D" w14:textId="4B4822F8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Arnold&lt;/Author&gt;&lt;Year&gt;2024&lt;/Year&gt;&lt;RecNum&gt;174&lt;/RecNum&gt;&lt;DisplayText&gt;[19]&lt;/DisplayText&gt;&lt;record&gt;&lt;rec-number&gt;174&lt;/rec-number&gt;&lt;foreign-keys&gt;&lt;key app="EN" db-id="a5ptw929aew5xde0a0txd5xo0zf5a0dpzpvf" timestamp="1725671948"&gt;174&lt;/key&gt;&lt;/foreign-keys&gt;&lt;ref-type name="Journal Article"&gt;17&lt;/ref-type&gt;&lt;contributors&gt;&lt;authors&gt;&lt;author&gt;Arnold, William R.&lt;/author&gt;&lt;author&gt;Mancino, Adamo&lt;/author&gt;&lt;author&gt;Moss, Frank R.&lt;/author&gt;&lt;author&gt;Frost, Adam&lt;/author&gt;&lt;author&gt;Julius, David&lt;/author&gt;&lt;author&gt;Cheng, Yifan&lt;/author&gt;&lt;/authors&gt;&lt;/contributors&gt;&lt;titles&gt;&lt;title&gt;Structural basis of TRPV1 modulation by endogenous bioactive lipids&lt;/title&gt;&lt;secondary-title&gt;Nature Structural &amp;amp; Molecular Biology&lt;/secondary-title&gt;&lt;/titles&gt;&lt;dates&gt;&lt;year&gt;2024&lt;/year&gt;&lt;pub-dates&gt;&lt;date&gt;2024-05-02&lt;/date&gt;&lt;/pub-dates&gt;&lt;/dates&gt;&lt;isbn&gt;1545-9993, 1545-9985&lt;/isbn&gt;&lt;urls&gt;&lt;/urls&gt;&lt;electronic-resource-num&gt;10.1038/s41594-024-01299-2&lt;/electronic-resource-num&gt;&lt;remote-database-name&gt;DOI.org (Crossref)&lt;/remote-database-name&gt;&lt;language&gt;en&lt;/language&gt;&lt;access-date&gt;2024-07-01 15:24:2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3830EB4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8U2Z </w:t>
            </w:r>
            <w:r w:rsidRPr="001973D0">
              <w:rPr>
                <w:color w:val="000000"/>
                <w:sz w:val="16"/>
                <w:szCs w:val="16"/>
              </w:rPr>
              <w:br/>
              <w:t>8U3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5D7F418" w14:textId="5FD96A66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Arnold&lt;/Author&gt;&lt;Year&gt;2024&lt;/Year&gt;&lt;RecNum&gt;174&lt;/RecNum&gt;&lt;DisplayText&gt;[19]&lt;/DisplayText&gt;&lt;record&gt;&lt;rec-number&gt;174&lt;/rec-number&gt;&lt;foreign-keys&gt;&lt;key app="EN" db-id="a5ptw929aew5xde0a0txd5xo0zf5a0dpzpvf" timestamp="1725671948"&gt;174&lt;/key&gt;&lt;/foreign-keys&gt;&lt;ref-type name="Journal Article"&gt;17&lt;/ref-type&gt;&lt;contributors&gt;&lt;authors&gt;&lt;author&gt;Arnold, William R.&lt;/author&gt;&lt;author&gt;Mancino, Adamo&lt;/author&gt;&lt;author&gt;Moss, Frank R.&lt;/author&gt;&lt;author&gt;Frost, Adam&lt;/author&gt;&lt;author&gt;Julius, David&lt;/author&gt;&lt;author&gt;Cheng, Yifan&lt;/author&gt;&lt;/authors&gt;&lt;/contributors&gt;&lt;titles&gt;&lt;title&gt;Structural basis of TRPV1 modulation by endogenous bioactive lipids&lt;/title&gt;&lt;secondary-title&gt;Nature Structural &amp;amp; Molecular Biology&lt;/secondary-title&gt;&lt;/titles&gt;&lt;dates&gt;&lt;year&gt;2024&lt;/year&gt;&lt;pub-dates&gt;&lt;date&gt;2024-05-02&lt;/date&gt;&lt;/pub-dates&gt;&lt;/dates&gt;&lt;isbn&gt;1545-9993, 1545-9985&lt;/isbn&gt;&lt;urls&gt;&lt;/urls&gt;&lt;electronic-resource-num&gt;10.1038/s41594-024-01299-2&lt;/electronic-resource-num&gt;&lt;remote-database-name&gt;DOI.org (Crossref)&lt;/remote-database-name&gt;&lt;language&gt;en&lt;/language&gt;&lt;access-date&gt;2024-07-01 15:24:2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7719500E" w14:textId="77777777" w:rsidTr="00DA3807">
        <w:trPr>
          <w:trHeight w:val="601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3723559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lastRenderedPageBreak/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F754F27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26A7160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Di18:1 </w:t>
            </w:r>
            <w:proofErr w:type="gramStart"/>
            <w:r w:rsidRPr="001973D0">
              <w:rPr>
                <w:color w:val="000000"/>
                <w:sz w:val="16"/>
                <w:szCs w:val="16"/>
              </w:rPr>
              <w:t>PI(</w:t>
            </w:r>
            <w:proofErr w:type="gramEnd"/>
            <w:r w:rsidRPr="001973D0">
              <w:rPr>
                <w:color w:val="000000"/>
                <w:sz w:val="16"/>
                <w:szCs w:val="16"/>
              </w:rPr>
              <w:t>4,5)P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88C1A0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1D0956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Negative regula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A008D1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10%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231DB84" w14:textId="24AF2AE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Cao&lt;/Author&gt;&lt;Year&gt;2013&lt;/Year&gt;&lt;RecNum&gt;490&lt;/RecNum&gt;&lt;DisplayText&gt;[65]&lt;/DisplayText&gt;&lt;record&gt;&lt;rec-number&gt;490&lt;/rec-number&gt;&lt;foreign-keys&gt;&lt;key app="EN" db-id="a5ptw929aew5xde0a0txd5xo0zf5a0dpzpvf" timestamp="1726071254"&gt;490&lt;/key&gt;&lt;/foreign-keys&gt;&lt;ref-type name="Journal Article"&gt;17&lt;/ref-type&gt;&lt;contributors&gt;&lt;authors&gt;&lt;author&gt;Cao, Erhu&lt;/author&gt;&lt;author&gt;Cordero-Morales, Julio F.&lt;/author&gt;&lt;author&gt;Liu, Beiying&lt;/author&gt;&lt;author&gt;Qin, Feng&lt;/author&gt;&lt;author&gt;Julius, David&lt;/author&gt;&lt;/authors&gt;&lt;/contributors&gt;&lt;titles&gt;&lt;title&gt;TRPV1 Channels Are Intrinsically Heat Sensitive and Negatively Regulated by Phosphoinositide Lipids&lt;/title&gt;&lt;secondary-title&gt;Neuron&lt;/secondary-title&gt;&lt;/titles&gt;&lt;pages&gt;667-679&lt;/pages&gt;&lt;volume&gt;77&lt;/volume&gt;&lt;number&gt;4&lt;/number&gt;&lt;dates&gt;&lt;year&gt;2013&lt;/year&gt;&lt;pub-dates&gt;&lt;date&gt;02/2013&lt;/date&gt;&lt;/pub-dates&gt;&lt;/dates&gt;&lt;isbn&gt;08966273&lt;/isbn&gt;&lt;urls&gt;&lt;/urls&gt;&lt;electronic-resource-num&gt;10.1016/j.neuron.2012.12.016&lt;/electronic-resource-num&gt;&lt;remote-database-name&gt;DOI.org (Crossref)&lt;/remote-database-name&gt;&lt;language&gt;en&lt;/language&gt;&lt;access-date&gt;2024-09-10 22:59:06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6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DBF0BED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U4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5396D0D" w14:textId="2DC3A06A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Arnold&lt;/Author&gt;&lt;Year&gt;2024&lt;/Year&gt;&lt;RecNum&gt;174&lt;/RecNum&gt;&lt;DisplayText&gt;[19]&lt;/DisplayText&gt;&lt;record&gt;&lt;rec-number&gt;174&lt;/rec-number&gt;&lt;foreign-keys&gt;&lt;key app="EN" db-id="a5ptw929aew5xde0a0txd5xo0zf5a0dpzpvf" timestamp="1725671948"&gt;174&lt;/key&gt;&lt;/foreign-keys&gt;&lt;ref-type name="Journal Article"&gt;17&lt;/ref-type&gt;&lt;contributors&gt;&lt;authors&gt;&lt;author&gt;Arnold, William R.&lt;/author&gt;&lt;author&gt;Mancino, Adamo&lt;/author&gt;&lt;author&gt;Moss, Frank R.&lt;/author&gt;&lt;author&gt;Frost, Adam&lt;/author&gt;&lt;author&gt;Julius, David&lt;/author&gt;&lt;author&gt;Cheng, Yifan&lt;/author&gt;&lt;/authors&gt;&lt;/contributors&gt;&lt;titles&gt;&lt;title&gt;Structural basis of TRPV1 modulation by endogenous bioactive lipids&lt;/title&gt;&lt;secondary-title&gt;Nature Structural &amp;amp; Molecular Biology&lt;/secondary-title&gt;&lt;/titles&gt;&lt;dates&gt;&lt;year&gt;2024&lt;/year&gt;&lt;pub-dates&gt;&lt;date&gt;2024-05-02&lt;/date&gt;&lt;/pub-dates&gt;&lt;/dates&gt;&lt;isbn&gt;1545-9993, 1545-9985&lt;/isbn&gt;&lt;urls&gt;&lt;/urls&gt;&lt;electronic-resource-num&gt;10.1038/s41594-024-01299-2&lt;/electronic-resource-num&gt;&lt;remote-database-name&gt;DOI.org (Crossref)&lt;/remote-database-name&gt;&lt;language&gt;en&lt;/language&gt;&lt;access-date&gt;2024-07-01 15:24:2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11517397" w14:textId="77777777" w:rsidTr="00DA3807">
        <w:trPr>
          <w:trHeight w:val="61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1211C1A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E3FE465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429AD17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Lysophosphatidic acid (LPA)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DE2204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6FC095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E005E5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7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F305831" w14:textId="1DD4A829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ieto-Posadas&lt;/Author&gt;&lt;Year&gt;2012&lt;/Year&gt;&lt;RecNum&gt;489&lt;/RecNum&gt;&lt;DisplayText&gt;[66]&lt;/DisplayText&gt;&lt;record&gt;&lt;rec-number&gt;489&lt;/rec-number&gt;&lt;foreign-keys&gt;&lt;key app="EN" db-id="a5ptw929aew5xde0a0txd5xo0zf5a0dpzpvf" timestamp="1726071254"&gt;489&lt;/key&gt;&lt;/foreign-keys&gt;&lt;ref-type name="Journal Article"&gt;17&lt;/ref-type&gt;&lt;contributors&gt;&lt;authors&gt;&lt;author&gt;Nieto-Posadas, Andrés&lt;/author&gt;&lt;author&gt;Picazo-Juárez, Giovanni&lt;/author&gt;&lt;author&gt;Llorente, Itzel&lt;/author&gt;&lt;author&gt;Jara-Oseguera, Andrés&lt;/author&gt;&lt;author&gt;Morales-Lázaro, Sara&lt;/author&gt;&lt;author&gt;Escalante-Alcalde, Diana&lt;/author&gt;&lt;author&gt;Islas, León D&lt;/author&gt;&lt;author&gt;Rosenbaum, Tamara&lt;/author&gt;&lt;/authors&gt;&lt;/contributors&gt;&lt;titles&gt;&lt;title&gt;Lysophosphatidic acid directly activates TRPV1 through a C-terminal binding site&lt;/title&gt;&lt;secondary-title&gt;Nature Chemical Biology&lt;/secondary-title&gt;&lt;/titles&gt;&lt;pages&gt;78-85&lt;/pages&gt;&lt;volume&gt;8&lt;/volume&gt;&lt;number&gt;1&lt;/number&gt;&lt;dates&gt;&lt;year&gt;2012&lt;/year&gt;&lt;pub-dates&gt;&lt;date&gt;01/2012&lt;/date&gt;&lt;/pub-dates&gt;&lt;/dates&gt;&lt;isbn&gt;1552-4450, 1552-4469&lt;/isbn&gt;&lt;urls&gt;&lt;/urls&gt;&lt;electronic-resource-num&gt;10.1038/nchembio.712&lt;/electronic-resource-num&gt;&lt;remote-database-name&gt;DOI.org (Crossref)&lt;/remote-database-name&gt;&lt;language&gt;en&lt;/language&gt;&lt;access-date&gt;2024-09-10 22:59:3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6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CB4445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8T0C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8T0Y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8T10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8T3L </w:t>
            </w:r>
            <w:r w:rsidRPr="001973D0">
              <w:rPr>
                <w:color w:val="000000"/>
                <w:sz w:val="16"/>
                <w:szCs w:val="16"/>
              </w:rPr>
              <w:br/>
              <w:t>8T3M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AAD9C4A" w14:textId="5D19985F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Arnold&lt;/Author&gt;&lt;Year&gt;2024&lt;/Year&gt;&lt;RecNum&gt;174&lt;/RecNum&gt;&lt;DisplayText&gt;[19]&lt;/DisplayText&gt;&lt;record&gt;&lt;rec-number&gt;174&lt;/rec-number&gt;&lt;foreign-keys&gt;&lt;key app="EN" db-id="a5ptw929aew5xde0a0txd5xo0zf5a0dpzpvf" timestamp="1725671948"&gt;174&lt;/key&gt;&lt;/foreign-keys&gt;&lt;ref-type name="Journal Article"&gt;17&lt;/ref-type&gt;&lt;contributors&gt;&lt;authors&gt;&lt;author&gt;Arnold, William R.&lt;/author&gt;&lt;author&gt;Mancino, Adamo&lt;/author&gt;&lt;author&gt;Moss, Frank R.&lt;/author&gt;&lt;author&gt;Frost, Adam&lt;/author&gt;&lt;author&gt;Julius, David&lt;/author&gt;&lt;author&gt;Cheng, Yifan&lt;/author&gt;&lt;/authors&gt;&lt;/contributors&gt;&lt;titles&gt;&lt;title&gt;Structural basis of TRPV1 modulation by endogenous bioactive lipids&lt;/title&gt;&lt;secondary-title&gt;Nature Structural &amp;amp; Molecular Biology&lt;/secondary-title&gt;&lt;/titles&gt;&lt;dates&gt;&lt;year&gt;2024&lt;/year&gt;&lt;pub-dates&gt;&lt;date&gt;2024-05-02&lt;/date&gt;&lt;/pub-dates&gt;&lt;/dates&gt;&lt;isbn&gt;1545-9993, 1545-9985&lt;/isbn&gt;&lt;urls&gt;&lt;/urls&gt;&lt;electronic-resource-num&gt;10.1038/s41594-024-01299-2&lt;/electronic-resource-num&gt;&lt;remote-database-name&gt;DOI.org (Crossref)&lt;/remote-database-name&gt;&lt;language&gt;en&lt;/language&gt;&lt;access-date&gt;2024-07-01 15:24:2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2AA00D16" w14:textId="77777777" w:rsidTr="00DA3807">
        <w:trPr>
          <w:trHeight w:val="538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CCC1DE0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DA31927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508D3E5" w14:textId="2806697B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holesterol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EB5D32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0726CA4" w14:textId="77777777" w:rsidR="00E406A3" w:rsidRPr="001973D0" w:rsidRDefault="00E406A3" w:rsidP="00DA3807">
            <w:pPr>
              <w:jc w:val="center"/>
              <w:rPr>
                <w:sz w:val="16"/>
                <w:szCs w:val="16"/>
              </w:rPr>
            </w:pPr>
            <w:r w:rsidRPr="001973D0">
              <w:rPr>
                <w:sz w:val="16"/>
                <w:szCs w:val="16"/>
              </w:rPr>
              <w:t>Coregula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0BE9185" w14:textId="2E1E57AB" w:rsidR="00E406A3" w:rsidRPr="001973D0" w:rsidRDefault="00FB20EB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ndogenous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9E148CB" w14:textId="7EFDBF6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GYW48L0F1dGhvcj48WWVhcj4yMDI0PC9ZZWFyPjxSZWNO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GYW48L0F1dGhvcj48WWVhcj4yMDI0PC9ZZWFyPjxSZWNO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2B29DC3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8JQR </w:t>
            </w:r>
            <w:r w:rsidRPr="001973D0">
              <w:rPr>
                <w:color w:val="000000"/>
                <w:sz w:val="16"/>
                <w:szCs w:val="16"/>
              </w:rPr>
              <w:br/>
              <w:t>8X9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95B3229" w14:textId="15B35665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GYW48L0F1dGhvcj48WWVhcj4yMDI0PC9ZZWFyPjxSZWNO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GYW48L0F1dGhvcj48WWVhcj4yMDI0PC9ZZWFyPjxSZWNO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330EC9BD" w14:textId="77777777" w:rsidTr="00DA3807">
        <w:trPr>
          <w:trHeight w:val="529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922D5B0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86CB2D5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D154C73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holesterol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522C505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V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1ED4ABB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758895B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74.6 ± 25.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A9A1BFC" w14:textId="4221C6A4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u&lt;/Author&gt;&lt;Year&gt;2023&lt;/Year&gt;&lt;RecNum&gt;12&lt;/RecNum&gt;&lt;DisplayText&gt;[10]&lt;/DisplayText&gt;&lt;record&gt;&lt;rec-number&gt;12&lt;/rec-number&gt;&lt;foreign-keys&gt;&lt;key app="EN" db-id="a5ptw929aew5xde0a0txd5xo0zf5a0dpzpvf" timestamp="1724038647"&gt;12&lt;/key&gt;&lt;/foreign-keys&gt;&lt;ref-type name="Journal Article"&gt;17&lt;/ref-type&gt;&lt;contributors&gt;&lt;authors&gt;&lt;author&gt;Su, Nannan&lt;/author&gt;&lt;author&gt;Zhen, Wenxuan&lt;/author&gt;&lt;author&gt;Zhang, Heng&lt;/author&gt;&lt;author&gt;Xu, Lingyi&lt;/author&gt;&lt;author&gt;Jin, Yitian&lt;/author&gt;&lt;author&gt;Chen, Xiaoying&lt;/author&gt;&lt;author&gt;Zhao, Cheng&lt;/author&gt;&lt;author&gt;Wang, Qinrui&lt;/author&gt;&lt;author&gt;Wang, Xinyan&lt;/author&gt;&lt;author&gt;Li, Shaowei&lt;/author&gt;&lt;author&gt;Wen, Han&lt;/author&gt;&lt;author&gt;Yang, Wei&lt;/author&gt;&lt;author&gt;Guo, Jiangtao&lt;/author&gt;&lt;author&gt;Yang, Fan&lt;/author&gt;&lt;/authors&gt;&lt;/contributors&gt;&lt;titles&gt;&lt;title&gt;Structural mechanisms of TRPV2 modulation by endogenous and exogenous ligands&lt;/title&gt;&lt;secondary-title&gt;Nature Chemical Biology&lt;/secondary-title&gt;&lt;/titles&gt;&lt;pages&gt;72-80&lt;/pages&gt;&lt;volume&gt;19&lt;/volume&gt;&lt;number&gt;1&lt;/number&gt;&lt;dates&gt;&lt;year&gt;2023&lt;/year&gt;&lt;pub-dates&gt;&lt;date&gt;01/2023&lt;/date&gt;&lt;/pub-dates&gt;&lt;/dates&gt;&lt;isbn&gt;1552-4450, 1552-4469&lt;/isbn&gt;&lt;urls&gt;&lt;related-urls&gt;&lt;url&gt;https://www.nature.com/articles/s41589-022-01139-8.pdf&lt;/url&gt;&lt;/related-urls&gt;&lt;/urls&gt;&lt;electronic-resource-num&gt;10.1038/s41589-022-01139-8&lt;/electronic-resource-num&gt;&lt;remote-database-name&gt;DOI.org (Crossref)&lt;/remote-database-name&gt;&lt;language&gt;en&lt;/language&gt;&lt;access-date&gt;2024-07-01 15:23:3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1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5307EA9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XEM</w:t>
            </w:r>
            <w:r w:rsidRPr="001973D0">
              <w:rPr>
                <w:color w:val="000000"/>
                <w:sz w:val="16"/>
                <w:szCs w:val="16"/>
              </w:rPr>
              <w:br/>
              <w:t>7XER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077E812" w14:textId="396719A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u&lt;/Author&gt;&lt;Year&gt;2023&lt;/Year&gt;&lt;RecNum&gt;12&lt;/RecNum&gt;&lt;DisplayText&gt;[10]&lt;/DisplayText&gt;&lt;record&gt;&lt;rec-number&gt;12&lt;/rec-number&gt;&lt;foreign-keys&gt;&lt;key app="EN" db-id="a5ptw929aew5xde0a0txd5xo0zf5a0dpzpvf" timestamp="1724038647"&gt;12&lt;/key&gt;&lt;/foreign-keys&gt;&lt;ref-type name="Journal Article"&gt;17&lt;/ref-type&gt;&lt;contributors&gt;&lt;authors&gt;&lt;author&gt;Su, Nannan&lt;/author&gt;&lt;author&gt;Zhen, Wenxuan&lt;/author&gt;&lt;author&gt;Zhang, Heng&lt;/author&gt;&lt;author&gt;Xu, Lingyi&lt;/author&gt;&lt;author&gt;Jin, Yitian&lt;/author&gt;&lt;author&gt;Chen, Xiaoying&lt;/author&gt;&lt;author&gt;Zhao, Cheng&lt;/author&gt;&lt;author&gt;Wang, Qinrui&lt;/author&gt;&lt;author&gt;Wang, Xinyan&lt;/author&gt;&lt;author&gt;Li, Shaowei&lt;/author&gt;&lt;author&gt;Wen, Han&lt;/author&gt;&lt;author&gt;Yang, Wei&lt;/author&gt;&lt;author&gt;Guo, Jiangtao&lt;/author&gt;&lt;author&gt;Yang, Fan&lt;/author&gt;&lt;/authors&gt;&lt;/contributors&gt;&lt;titles&gt;&lt;title&gt;Structural mechanisms of TRPV2 modulation by endogenous and exogenous ligands&lt;/title&gt;&lt;secondary-title&gt;Nature Chemical Biology&lt;/secondary-title&gt;&lt;/titles&gt;&lt;pages&gt;72-80&lt;/pages&gt;&lt;volume&gt;19&lt;/volume&gt;&lt;number&gt;1&lt;/number&gt;&lt;dates&gt;&lt;year&gt;2023&lt;/year&gt;&lt;pub-dates&gt;&lt;date&gt;01/2023&lt;/date&gt;&lt;/pub-dates&gt;&lt;/dates&gt;&lt;isbn&gt;1552-4450, 1552-4469&lt;/isbn&gt;&lt;urls&gt;&lt;related-urls&gt;&lt;url&gt;https://www.nature.com/articles/s41589-022-01139-8.pdf&lt;/url&gt;&lt;/related-urls&gt;&lt;/urls&gt;&lt;electronic-resource-num&gt;10.1038/s41589-022-01139-8&lt;/electronic-resource-num&gt;&lt;remote-database-name&gt;DOI.org (Crossref)&lt;/remote-database-name&gt;&lt;language&gt;en&lt;/language&gt;&lt;access-date&gt;2024-07-01 15:23:3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1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136D1AC1" w14:textId="77777777" w:rsidTr="00DA3807">
        <w:trPr>
          <w:trHeight w:val="511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95E3146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D952D90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F01ACB4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H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E4B427D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842B217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tructural lipid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1B6FFCA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Working </w:t>
            </w:r>
            <w:proofErr w:type="spellStart"/>
            <w:r w:rsidRPr="001973D0">
              <w:rPr>
                <w:color w:val="000000"/>
                <w:sz w:val="16"/>
                <w:szCs w:val="16"/>
              </w:rPr>
              <w:t>cocnentration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>: 0.001-0.1%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47F9D49" w14:textId="5EB95192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CaGFyZHdhajwvQXV0aG9yPjxZZWFyPjIwMjA8L1llYXI+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CaGFyZHdhajwvQXV0aG9yPjxZZWFyPjIwMjA8L1llYXI+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47,6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EC1B624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K4A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S88 </w:t>
            </w:r>
            <w:r w:rsidRPr="001973D0">
              <w:rPr>
                <w:color w:val="000000"/>
                <w:sz w:val="16"/>
                <w:szCs w:val="16"/>
              </w:rPr>
              <w:br/>
              <w:t>7S8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8753489" w14:textId="0A5CB24B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CaGFyZHdhajwvQXV0aG9yPjxZZWFyPjIwMjA8L1llYXI+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CaGFyZHdhajwvQXV0aG9yPjxZZWFyPjIwMjA8L1llYXI+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47,6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4F6D0C4F" w14:textId="77777777" w:rsidTr="00DA3807">
        <w:trPr>
          <w:trHeight w:val="259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BA80D51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913C6E6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6C243AA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onazol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5AAAFF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bbit TRPV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02E77F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1BC3C2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1.3-1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D5BA730" w14:textId="00A56100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dWdoZXM8L0F1dGhvcj48WWVhcj4yMDE4PC9ZZWFyPjxS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dWdoZXM8L0F1dGhvcj48WWVhcj4yMDE4PC9ZZWFyPjxS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68-7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029B72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B5V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B6511E9" w14:textId="52348FE0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Hughes&lt;/Author&gt;&lt;Year&gt;2018&lt;/Year&gt;&lt;RecNum&gt;214&lt;/RecNum&gt;&lt;DisplayText&gt;[68]&lt;/DisplayText&gt;&lt;record&gt;&lt;rec-number&gt;214&lt;/rec-number&gt;&lt;foreign-keys&gt;&lt;key app="EN" db-id="a5ptw929aew5xde0a0txd5xo0zf5a0dpzpvf" timestamp="1725671948"&gt;214&lt;/key&gt;&lt;/foreign-keys&gt;&lt;ref-type name="Journal Article"&gt;17&lt;/ref-type&gt;&lt;contributors&gt;&lt;authors&gt;&lt;author&gt;Hughes, Taylor E. T.&lt;/author&gt;&lt;author&gt;Lodowski, David T.&lt;/author&gt;&lt;author&gt;Huynh, Kevin W.&lt;/author&gt;&lt;author&gt;Yazici, Aysenur&lt;/author&gt;&lt;author&gt;Del Rosario, John&lt;/author&gt;&lt;author&gt;Kapoor, Abhijeet&lt;/author&gt;&lt;author&gt;Basak, Sandip&lt;/author&gt;&lt;author&gt;Samanta, Amrita&lt;/author&gt;&lt;author&gt;Han, Xu&lt;/author&gt;&lt;author&gt;Chakrapani, Sudha&lt;/author&gt;&lt;author&gt;Zhou, Z. Hong&lt;/author&gt;&lt;author&gt;Filizola, Marta&lt;/author&gt;&lt;author&gt;Rohacs, Tibor&lt;/author&gt;&lt;author&gt;Han, Seungil&lt;/author&gt;&lt;author&gt;Moiseenkova-Bell, Vera Y.&lt;/author&gt;&lt;/authors&gt;&lt;/contributors&gt;&lt;titles&gt;&lt;title&gt;Structural basis of TRPV5 channel inhibition by econazole revealed by cryo-EM&lt;/title&gt;&lt;secondary-title&gt;Nature Structural &amp;amp; Molecular Biology&lt;/secondary-title&gt;&lt;/titles&gt;&lt;pages&gt;53-60&lt;/pages&gt;&lt;volume&gt;25&lt;/volume&gt;&lt;number&gt;1&lt;/number&gt;&lt;dates&gt;&lt;year&gt;2018&lt;/year&gt;&lt;pub-dates&gt;&lt;date&gt;1/2018&lt;/date&gt;&lt;/pub-dates&gt;&lt;/dates&gt;&lt;isbn&gt;1545-9993, 1545-9985&lt;/isbn&gt;&lt;urls&gt;&lt;/urls&gt;&lt;electronic-resource-num&gt;10.1038/s41594-017-0009-1&lt;/electronic-resource-num&gt;&lt;remote-database-name&gt;DOI.org (Crossref)&lt;/remote-database-name&gt;&lt;language&gt;en&lt;/language&gt;&lt;access-date&gt;2024-08-10 01:07:2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6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0BFC5E7C" w14:textId="77777777" w:rsidTr="00DA3807">
        <w:trPr>
          <w:trHeight w:val="61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57E13CF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0CAAF42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AB2669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CHPD (Br-cis-22a)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917AE1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C7F6BE5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F5B1677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96 ± 0.0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479D11C" w14:textId="2CD6EE9D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Bhardwaj&lt;/Author&gt;&lt;Year&gt;2020&lt;/Year&gt;&lt;RecNum&gt;259&lt;/RecNum&gt;&lt;DisplayText&gt;[67]&lt;/DisplayText&gt;&lt;record&gt;&lt;rec-number&gt;259&lt;/rec-number&gt;&lt;foreign-keys&gt;&lt;key app="EN" db-id="a5ptw929aew5xde0a0txd5xo0zf5a0dpzpvf" timestamp="1725671948"&gt;259&lt;/key&gt;&lt;/foreign-keys&gt;&lt;ref-type name="Journal Article"&gt;17&lt;/ref-type&gt;&lt;contributors&gt;&lt;authors&gt;&lt;author&gt;Bhardwaj, Rajesh&lt;/author&gt;&lt;author&gt;Lindinger, Sonja&lt;/author&gt;&lt;author&gt;Neuberger, Arthur&lt;/author&gt;&lt;author&gt;Nadezhdin, Kirill D.&lt;/author&gt;&lt;author&gt;Singh, Appu K.&lt;/author&gt;&lt;author&gt;Cunha, Micael R.&lt;/author&gt;&lt;author&gt;Derler, Isabella&lt;/author&gt;&lt;author&gt;Gyimesi, Gergely&lt;/author&gt;&lt;author&gt;Reymond, Jean-Louis&lt;/author&gt;&lt;author&gt;Hediger, Matthias A.&lt;/author&gt;&lt;author&gt;Romanin, Christoph&lt;/author&gt;&lt;author&gt;Sobolevsky, Alexander I.&lt;/author&gt;&lt;/authors&gt;&lt;/contributors&gt;&lt;titles&gt;&lt;title&gt;Inactivation-mimicking block of the epithelial calcium channel TRPV6&lt;/title&gt;&lt;secondary-title&gt;Science Advances&lt;/secondary-title&gt;&lt;/titles&gt;&lt;pages&gt;eabe1508&lt;/pages&gt;&lt;volume&gt;6&lt;/volume&gt;&lt;number&gt;48&lt;/number&gt;&lt;dates&gt;&lt;year&gt;2020&lt;/year&gt;&lt;pub-dates&gt;&lt;date&gt;2020-11-27&lt;/date&gt;&lt;/pub-dates&gt;&lt;/dates&gt;&lt;isbn&gt;2375-2548&lt;/isbn&gt;&lt;urls&gt;&lt;/urls&gt;&lt;electronic-resource-num&gt;10.1126/sciadv.abe1508&lt;/electronic-resource-num&gt;&lt;remote-database-name&gt;DOI.org (Crossref)&lt;/remote-database-name&gt;&lt;language&gt;en&lt;/language&gt;&lt;access-date&gt;2024-08-10 01:10:5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6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057FF02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D2K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ADEAF6B" w14:textId="74FB1B60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Bhardwaj&lt;/Author&gt;&lt;Year&gt;2020&lt;/Year&gt;&lt;RecNum&gt;259&lt;/RecNum&gt;&lt;DisplayText&gt;[67]&lt;/DisplayText&gt;&lt;record&gt;&lt;rec-number&gt;259&lt;/rec-number&gt;&lt;foreign-keys&gt;&lt;key app="EN" db-id="a5ptw929aew5xde0a0txd5xo0zf5a0dpzpvf" timestamp="1725671948"&gt;259&lt;/key&gt;&lt;/foreign-keys&gt;&lt;ref-type name="Journal Article"&gt;17&lt;/ref-type&gt;&lt;contributors&gt;&lt;authors&gt;&lt;author&gt;Bhardwaj, Rajesh&lt;/author&gt;&lt;author&gt;Lindinger, Sonja&lt;/author&gt;&lt;author&gt;Neuberger, Arthur&lt;/author&gt;&lt;author&gt;Nadezhdin, Kirill D.&lt;/author&gt;&lt;author&gt;Singh, Appu K.&lt;/author&gt;&lt;author&gt;Cunha, Micael R.&lt;/author&gt;&lt;author&gt;Derler, Isabella&lt;/author&gt;&lt;author&gt;Gyimesi, Gergely&lt;/author&gt;&lt;author&gt;Reymond, Jean-Louis&lt;/author&gt;&lt;author&gt;Hediger, Matthias A.&lt;/author&gt;&lt;author&gt;Romanin, Christoph&lt;/author&gt;&lt;author&gt;Sobolevsky, Alexander I.&lt;/author&gt;&lt;/authors&gt;&lt;/contributors&gt;&lt;titles&gt;&lt;title&gt;Inactivation-mimicking block of the epithelial calcium channel TRPV6&lt;/title&gt;&lt;secondary-title&gt;Science Advances&lt;/secondary-title&gt;&lt;/titles&gt;&lt;pages&gt;eabe1508&lt;/pages&gt;&lt;volume&gt;6&lt;/volume&gt;&lt;number&gt;48&lt;/number&gt;&lt;dates&gt;&lt;year&gt;2020&lt;/year&gt;&lt;pub-dates&gt;&lt;date&gt;2020-11-27&lt;/date&gt;&lt;/pub-dates&gt;&lt;/dates&gt;&lt;isbn&gt;2375-2548&lt;/isbn&gt;&lt;urls&gt;&lt;/urls&gt;&lt;electronic-resource-num&gt;10.1126/sciadv.abe1508&lt;/electronic-resource-num&gt;&lt;remote-database-name&gt;DOI.org (Crossref)&lt;/remote-database-name&gt;&lt;language&gt;en&lt;/language&gt;&lt;access-date&gt;2024-08-10 01:10:5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6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36F1F9A9" w14:textId="77777777" w:rsidTr="00DA3807">
        <w:trPr>
          <w:trHeight w:val="979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BC180E1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97A1CAA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CAA995F" w14:textId="2C2E290A" w:rsidR="00E406A3" w:rsidRPr="001973D0" w:rsidRDefault="00C514FB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PCHPDs </w:t>
            </w:r>
            <w:r w:rsidR="00E406A3" w:rsidRPr="001973D0">
              <w:rPr>
                <w:color w:val="000000"/>
                <w:sz w:val="16"/>
                <w:szCs w:val="16"/>
              </w:rPr>
              <w:t>(cis-22a, Br-cis-22a, 3OG, 30, 31)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7CAB5D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6AEDB43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D1E713C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08 - 1.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3EAC0BE" w14:textId="29FFE4D4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CaGFyZHdhajwvQXV0aG9yPjxZZWFyPjIwMjA8L1llYXI+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CaGFyZHdhajwvQXV0aG9yPjxZZWFyPjIwMjA8L1llYXI+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67,71-7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FF130D6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K4B</w:t>
            </w:r>
            <w:r w:rsidRPr="001973D0">
              <w:rPr>
                <w:color w:val="000000"/>
                <w:sz w:val="16"/>
                <w:szCs w:val="16"/>
              </w:rPr>
              <w:br/>
              <w:t>7K4C</w:t>
            </w:r>
            <w:r w:rsidRPr="001973D0">
              <w:rPr>
                <w:color w:val="000000"/>
                <w:sz w:val="16"/>
                <w:szCs w:val="16"/>
              </w:rPr>
              <w:br/>
              <w:t>7K4D</w:t>
            </w:r>
            <w:r w:rsidRPr="001973D0">
              <w:rPr>
                <w:color w:val="000000"/>
                <w:sz w:val="16"/>
                <w:szCs w:val="16"/>
              </w:rPr>
              <w:br/>
              <w:t>7K4E</w:t>
            </w:r>
            <w:r w:rsidRPr="001973D0">
              <w:rPr>
                <w:color w:val="000000"/>
                <w:sz w:val="16"/>
                <w:szCs w:val="16"/>
              </w:rPr>
              <w:br/>
              <w:t>7K4F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2EB463B" w14:textId="64F5A0EF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Bhardwaj&lt;/Author&gt;&lt;Year&gt;2020&lt;/Year&gt;&lt;RecNum&gt;259&lt;/RecNum&gt;&lt;DisplayText&gt;[67]&lt;/DisplayText&gt;&lt;record&gt;&lt;rec-number&gt;259&lt;/rec-number&gt;&lt;foreign-keys&gt;&lt;key app="EN" db-id="a5ptw929aew5xde0a0txd5xo0zf5a0dpzpvf" timestamp="1725671948"&gt;259&lt;/key&gt;&lt;/foreign-keys&gt;&lt;ref-type name="Journal Article"&gt;17&lt;/ref-type&gt;&lt;contributors&gt;&lt;authors&gt;&lt;author&gt;Bhardwaj, Rajesh&lt;/author&gt;&lt;author&gt;Lindinger, Sonja&lt;/author&gt;&lt;author&gt;Neuberger, Arthur&lt;/author&gt;&lt;author&gt;Nadezhdin, Kirill D.&lt;/author&gt;&lt;author&gt;Singh, Appu K.&lt;/author&gt;&lt;author&gt;Cunha, Micael R.&lt;/author&gt;&lt;author&gt;Derler, Isabella&lt;/author&gt;&lt;author&gt;Gyimesi, Gergely&lt;/author&gt;&lt;author&gt;Reymond, Jean-Louis&lt;/author&gt;&lt;author&gt;Hediger, Matthias A.&lt;/author&gt;&lt;author&gt;Romanin, Christoph&lt;/author&gt;&lt;author&gt;Sobolevsky, Alexander I.&lt;/author&gt;&lt;/authors&gt;&lt;/contributors&gt;&lt;titles&gt;&lt;title&gt;Inactivation-mimicking block of the epithelial calcium channel TRPV6&lt;/title&gt;&lt;secondary-title&gt;Science Advances&lt;/secondary-title&gt;&lt;/titles&gt;&lt;pages&gt;eabe1508&lt;/pages&gt;&lt;volume&gt;6&lt;/volume&gt;&lt;number&gt;48&lt;/number&gt;&lt;dates&gt;&lt;year&gt;2020&lt;/year&gt;&lt;pub-dates&gt;&lt;date&gt;2020-11-27&lt;/date&gt;&lt;/pub-dates&gt;&lt;/dates&gt;&lt;isbn&gt;2375-2548&lt;/isbn&gt;&lt;urls&gt;&lt;/urls&gt;&lt;electronic-resource-num&gt;10.1126/sciadv.abe1508&lt;/electronic-resource-num&gt;&lt;remote-database-name&gt;DOI.org (Crossref)&lt;/remote-database-name&gt;&lt;language&gt;en&lt;/language&gt;&lt;access-date&gt;2024-08-10 01:10:5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6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18DDC4B0" w14:textId="77777777" w:rsidTr="00DA3807">
        <w:trPr>
          <w:trHeight w:val="529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C039305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02C23B9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863424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2-APB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2F18D7C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V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7CD87AC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2DA78B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1,424 ± 142.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2572F1D" w14:textId="2A817D85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u&lt;/Author&gt;&lt;Year&gt;2023&lt;/Year&gt;&lt;RecNum&gt;12&lt;/RecNum&gt;&lt;DisplayText&gt;[10]&lt;/DisplayText&gt;&lt;record&gt;&lt;rec-number&gt;12&lt;/rec-number&gt;&lt;foreign-keys&gt;&lt;key app="EN" db-id="a5ptw929aew5xde0a0txd5xo0zf5a0dpzpvf" timestamp="1724038647"&gt;12&lt;/key&gt;&lt;/foreign-keys&gt;&lt;ref-type name="Journal Article"&gt;17&lt;/ref-type&gt;&lt;contributors&gt;&lt;authors&gt;&lt;author&gt;Su, Nannan&lt;/author&gt;&lt;author&gt;Zhen, Wenxuan&lt;/author&gt;&lt;author&gt;Zhang, Heng&lt;/author&gt;&lt;author&gt;Xu, Lingyi&lt;/author&gt;&lt;author&gt;Jin, Yitian&lt;/author&gt;&lt;author&gt;Chen, Xiaoying&lt;/author&gt;&lt;author&gt;Zhao, Cheng&lt;/author&gt;&lt;author&gt;Wang, Qinrui&lt;/author&gt;&lt;author&gt;Wang, Xinyan&lt;/author&gt;&lt;author&gt;Li, Shaowei&lt;/author&gt;&lt;author&gt;Wen, Han&lt;/author&gt;&lt;author&gt;Yang, Wei&lt;/author&gt;&lt;author&gt;Guo, Jiangtao&lt;/author&gt;&lt;author&gt;Yang, Fan&lt;/author&gt;&lt;/authors&gt;&lt;/contributors&gt;&lt;titles&gt;&lt;title&gt;Structural mechanisms of TRPV2 modulation by endogenous and exogenous ligands&lt;/title&gt;&lt;secondary-title&gt;Nature Chemical Biology&lt;/secondary-title&gt;&lt;/titles&gt;&lt;pages&gt;72-80&lt;/pages&gt;&lt;volume&gt;19&lt;/volume&gt;&lt;number&gt;1&lt;/number&gt;&lt;dates&gt;&lt;year&gt;2023&lt;/year&gt;&lt;pub-dates&gt;&lt;date&gt;01/2023&lt;/date&gt;&lt;/pub-dates&gt;&lt;/dates&gt;&lt;isbn&gt;1552-4450, 1552-4469&lt;/isbn&gt;&lt;urls&gt;&lt;related-urls&gt;&lt;url&gt;https://www.nature.com/articles/s41589-022-01139-8.pdf&lt;/url&gt;&lt;/related-urls&gt;&lt;/urls&gt;&lt;electronic-resource-num&gt;10.1038/s41589-022-01139-8&lt;/electronic-resource-num&gt;&lt;remote-database-name&gt;DOI.org (Crossref)&lt;/remote-database-name&gt;&lt;language&gt;en&lt;/language&gt;&lt;access-date&gt;2024-07-01 15:23:3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1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5B7404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XEV </w:t>
            </w:r>
            <w:r w:rsidRPr="001973D0">
              <w:rPr>
                <w:color w:val="000000"/>
                <w:sz w:val="16"/>
                <w:szCs w:val="16"/>
              </w:rPr>
              <w:br/>
              <w:t>7YEP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229CE58" w14:textId="2EC70AB4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u&lt;/Author&gt;&lt;Year&gt;2023&lt;/Year&gt;&lt;RecNum&gt;12&lt;/RecNum&gt;&lt;DisplayText&gt;[10]&lt;/DisplayText&gt;&lt;record&gt;&lt;rec-number&gt;12&lt;/rec-number&gt;&lt;foreign-keys&gt;&lt;key app="EN" db-id="a5ptw929aew5xde0a0txd5xo0zf5a0dpzpvf" timestamp="1724038647"&gt;12&lt;/key&gt;&lt;/foreign-keys&gt;&lt;ref-type name="Journal Article"&gt;17&lt;/ref-type&gt;&lt;contributors&gt;&lt;authors&gt;&lt;author&gt;Su, Nannan&lt;/author&gt;&lt;author&gt;Zhen, Wenxuan&lt;/author&gt;&lt;author&gt;Zhang, Heng&lt;/author&gt;&lt;author&gt;Xu, Lingyi&lt;/author&gt;&lt;author&gt;Jin, Yitian&lt;/author&gt;&lt;author&gt;Chen, Xiaoying&lt;/author&gt;&lt;author&gt;Zhao, Cheng&lt;/author&gt;&lt;author&gt;Wang, Qinrui&lt;/author&gt;&lt;author&gt;Wang, Xinyan&lt;/author&gt;&lt;author&gt;Li, Shaowei&lt;/author&gt;&lt;author&gt;Wen, Han&lt;/author&gt;&lt;author&gt;Yang, Wei&lt;/author&gt;&lt;author&gt;Guo, Jiangtao&lt;/author&gt;&lt;author&gt;Yang, Fan&lt;/author&gt;&lt;/authors&gt;&lt;/contributors&gt;&lt;titles&gt;&lt;title&gt;Structural mechanisms of TRPV2 modulation by endogenous and exogenous ligands&lt;/title&gt;&lt;secondary-title&gt;Nature Chemical Biology&lt;/secondary-title&gt;&lt;/titles&gt;&lt;pages&gt;72-80&lt;/pages&gt;&lt;volume&gt;19&lt;/volume&gt;&lt;number&gt;1&lt;/number&gt;&lt;dates&gt;&lt;year&gt;2023&lt;/year&gt;&lt;pub-dates&gt;&lt;date&gt;01/2023&lt;/date&gt;&lt;/pub-dates&gt;&lt;/dates&gt;&lt;isbn&gt;1552-4450, 1552-4469&lt;/isbn&gt;&lt;urls&gt;&lt;related-urls&gt;&lt;url&gt;https://www.nature.com/articles/s41589-022-01139-8.pdf&lt;/url&gt;&lt;/related-urls&gt;&lt;/urls&gt;&lt;electronic-resource-num&gt;10.1038/s41589-022-01139-8&lt;/electronic-resource-num&gt;&lt;remote-database-name&gt;DOI.org (Crossref)&lt;/remote-database-name&gt;&lt;language&gt;en&lt;/language&gt;&lt;access-date&gt;2024-07-01 15:23:3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1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518287A2" w14:textId="77777777" w:rsidTr="00DA3807">
        <w:trPr>
          <w:trHeight w:val="511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ECF48B1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12473FC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E82618A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BTDM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AE4C08D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4BBBDC3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16BA1D5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0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92C2081" w14:textId="3DC904D5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UYW5nPC9BdXRob3I+PFllYXI+MjAxODwvWWVhcj48UmVj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UYW5nPC9BdXRob3I+PFllYXI+MjAxODwvWWVhcj48UmVj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7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CE7AA37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DXF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E79CB8B" w14:textId="168A125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  <w:lang w:val="ru-RU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05196738" w14:textId="77777777" w:rsidTr="00DA3807">
        <w:trPr>
          <w:trHeight w:val="349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79A40AC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3AFD2C4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B35593B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ITC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8AD16D5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M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351C086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25391AC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K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2 900 ± 6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B0847C8" w14:textId="14D3421E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Janssens&lt;/Author&gt;&lt;Year&gt;2016&lt;/Year&gt;&lt;RecNum&gt;493&lt;/RecNum&gt;&lt;DisplayText&gt;[75]&lt;/DisplayText&gt;&lt;record&gt;&lt;rec-number&gt;493&lt;/rec-number&gt;&lt;foreign-keys&gt;&lt;key app="EN" db-id="a5ptw929aew5xde0a0txd5xo0zf5a0dpzpvf" timestamp="1726071254"&gt;493&lt;/key&gt;&lt;/foreign-keys&gt;&lt;ref-type name="Journal Article"&gt;17&lt;/ref-type&gt;&lt;contributors&gt;&lt;authors&gt;&lt;author&gt;Janssens, Annelies&lt;/author&gt;&lt;author&gt;Gees, Maarten&lt;/author&gt;&lt;author&gt;Toth, Balazs Istvan&lt;/author&gt;&lt;author&gt;Ghosh, Debapriya&lt;/author&gt;&lt;author&gt;Mulier, Marie&lt;/author&gt;&lt;author&gt;Vennekens, Rudi&lt;/author&gt;&lt;author&gt;Vriens, Joris&lt;/author&gt;&lt;author&gt;Talavera, Karel&lt;/author&gt;&lt;author&gt;Voets, Thomas&lt;/author&gt;&lt;/authors&gt;&lt;/contributors&gt;&lt;titles&gt;&lt;title&gt;Definition of two agonist types at the mammalian cold-activated channel TRPM8&lt;/title&gt;&lt;secondary-title&gt;eLife&lt;/secondary-title&gt;&lt;/titles&gt;&lt;periodical&gt;&lt;full-title&gt;eLife&lt;/full-title&gt;&lt;/periodical&gt;&lt;pages&gt;e17240&lt;/pages&gt;&lt;volume&gt;5&lt;/volume&gt;&lt;dates&gt;&lt;year&gt;2016&lt;/year&gt;&lt;pub-dates&gt;&lt;date&gt;2016-07-23&lt;/date&gt;&lt;/pub-dates&gt;&lt;/dates&gt;&lt;isbn&gt;2050-084X&lt;/isbn&gt;&lt;urls&gt;&lt;/urls&gt;&lt;electronic-resource-num&gt;10.7554/eLife.17240&lt;/electronic-resource-num&gt;&lt;remote-database-name&gt;DOI.org (Crossref)&lt;/remote-database-name&gt;&lt;language&gt;en&lt;/language&gt;&lt;access-date&gt;2024-09-10 23:00:03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7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7B68465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E4L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001EE23" w14:textId="08C0EDE0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Yin&lt;/Author&gt;&lt;Year&gt;2022&lt;/Year&gt;&lt;RecNum&gt;160&lt;/RecNum&gt;&lt;DisplayText&gt;[17]&lt;/DisplayText&gt;&lt;record&gt;&lt;rec-number&gt;160&lt;/rec-number&gt;&lt;foreign-keys&gt;&lt;key app="EN" db-id="a5ptw929aew5xde0a0txd5xo0zf5a0dpzpvf" timestamp="1725671948"&gt;160&lt;/key&gt;&lt;/foreign-keys&gt;&lt;ref-type name="Journal Article"&gt;17&lt;/ref-type&gt;&lt;contributors&gt;&lt;authors&gt;&lt;author&gt;Yin, Ying&lt;/author&gt;&lt;author&gt;Zhang, Feng&lt;/author&gt;&lt;author&gt;Feng, Shasha&lt;/author&gt;&lt;author&gt;Butay, Kevin John&lt;/author&gt;&lt;author&gt;Borgnia, Mario J.&lt;/author&gt;&lt;author&gt;Im, Wonpil&lt;/author&gt;&lt;author&gt;Lee, Seok-Yong&lt;/author&gt;&lt;/authors&gt;&lt;/contributors&gt;&lt;titles&gt;&lt;title&gt;&lt;style face="normal" font="default" size="100%"&gt;Activation mechanism of the mouse cold-sensing TRPM8 channel by cooling agonist and PIP &lt;/style&gt;&lt;style face="subscript" font="default" size="100%"&gt;2&lt;/style&gt;&lt;/title&gt;&lt;secondary-title&gt;Science&lt;/secondary-title&gt;&lt;/titles&gt;&lt;pages&gt;eadd1268&lt;/pages&gt;&lt;volume&gt;378&lt;/volume&gt;&lt;number&gt;6616&lt;/number&gt;&lt;dates&gt;&lt;year&gt;2022&lt;/year&gt;&lt;pub-dates&gt;&lt;date&gt;2022-10-14&lt;/date&gt;&lt;/pub-dates&gt;&lt;/dates&gt;&lt;isbn&gt;0036-8075, 1095-9203&lt;/isbn&gt;&lt;urls&gt;&lt;/urls&gt;&lt;electronic-resource-num&gt;10.1126/science.add1268&lt;/electronic-resource-num&gt;&lt;remote-database-name&gt;DOI.org (Crossref)&lt;/remote-database-name&gt;&lt;language&gt;en&lt;/language&gt;&lt;access-date&gt;2024-07-01 15:23:5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787204ED" w14:textId="77777777" w:rsidTr="00DA3807">
        <w:trPr>
          <w:trHeight w:val="223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A999328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0AF27C5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A9579EC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CT128930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37325E7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M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3820095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D5D4306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1.42 ± 0.0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DE1106D" w14:textId="38F4880F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adezhdin&lt;/Author&gt;&lt;Year&gt;2024&lt;/Year&gt;&lt;RecNum&gt;178&lt;/RecNum&gt;&lt;DisplayText&gt;[76]&lt;/DisplayText&gt;&lt;record&gt;&lt;rec-number&gt;178&lt;/rec-number&gt;&lt;foreign-keys&gt;&lt;key app="EN" db-id="a5ptw929aew5xde0a0txd5xo0zf5a0dpzpvf" timestamp="1725671948"&gt;178&lt;/key&gt;&lt;/foreign-keys&gt;&lt;ref-type name="Journal Article"&gt;17&lt;/ref-type&gt;&lt;contributors&gt;&lt;authors&gt;&lt;author&gt;Nadezhdin, Kirill D.&lt;/author&gt;&lt;author&gt;Correia, Leonor&lt;/author&gt;&lt;author&gt;Shalygin, Alexey&lt;/author&gt;&lt;author&gt;Aktolun, Muhammed&lt;/author&gt;&lt;author&gt;Neuberger, Arthur&lt;/author&gt;&lt;author&gt;Gudermann, Thomas&lt;/author&gt;&lt;author&gt;Kurnikova, Maria G.&lt;/author&gt;&lt;author&gt;Chubanov, Vladimir&lt;/author&gt;&lt;author&gt;Sobolevsky, Alexander I.&lt;/author&gt;&lt;/authors&gt;&lt;/contributors&gt;&lt;titles&gt;&lt;title&gt;Structural basis of selective TRPM7 inhibition by the anticancer agent CCT128930&lt;/title&gt;&lt;secondary-title&gt;Cell Reports&lt;/secondary-title&gt;&lt;/titles&gt;&lt;pages&gt;114108&lt;/pages&gt;&lt;volume&gt;43&lt;/volume&gt;&lt;number&gt;4&lt;/number&gt;&lt;dates&gt;&lt;year&gt;2024&lt;/year&gt;&lt;pub-dates&gt;&lt;date&gt;04/2024&lt;/date&gt;&lt;/pub-dates&gt;&lt;/dates&gt;&lt;isbn&gt;22111247&lt;/isbn&gt;&lt;urls&gt;&lt;/urls&gt;&lt;electronic-resource-num&gt;10.1016/j.celrep.2024.114108&lt;/electronic-resource-num&gt;&lt;remote-database-name&gt;DOI.org (Crossref)&lt;/remote-database-name&gt;&lt;language&gt;en&lt;/language&gt;&lt;access-date&gt;2024-07-01 15:24:3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7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E3FF7D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W2L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714EA6B" w14:textId="003B32DC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adezhdin&lt;/Author&gt;&lt;Year&gt;2024&lt;/Year&gt;&lt;RecNum&gt;178&lt;/RecNum&gt;&lt;DisplayText&gt;[76]&lt;/DisplayText&gt;&lt;record&gt;&lt;rec-number&gt;178&lt;/rec-number&gt;&lt;foreign-keys&gt;&lt;key app="EN" db-id="a5ptw929aew5xde0a0txd5xo0zf5a0dpzpvf" timestamp="1725671948"&gt;178&lt;/key&gt;&lt;/foreign-keys&gt;&lt;ref-type name="Journal Article"&gt;17&lt;/ref-type&gt;&lt;contributors&gt;&lt;authors&gt;&lt;author&gt;Nadezhdin, Kirill D.&lt;/author&gt;&lt;author&gt;Correia, Leonor&lt;/author&gt;&lt;author&gt;Shalygin, Alexey&lt;/author&gt;&lt;author&gt;Aktolun, Muhammed&lt;/author&gt;&lt;author&gt;Neuberger, Arthur&lt;/author&gt;&lt;author&gt;Gudermann, Thomas&lt;/author&gt;&lt;author&gt;Kurnikova, Maria G.&lt;/author&gt;&lt;author&gt;Chubanov, Vladimir&lt;/author&gt;&lt;author&gt;Sobolevsky, Alexander I.&lt;/author&gt;&lt;/authors&gt;&lt;/contributors&gt;&lt;titles&gt;&lt;title&gt;Structural basis of selective TRPM7 inhibition by the anticancer agent CCT128930&lt;/title&gt;&lt;secondary-title&gt;Cell Reports&lt;/secondary-title&gt;&lt;/titles&gt;&lt;pages&gt;114108&lt;/pages&gt;&lt;volume&gt;43&lt;/volume&gt;&lt;number&gt;4&lt;/number&gt;&lt;dates&gt;&lt;year&gt;2024&lt;/year&gt;&lt;pub-dates&gt;&lt;date&gt;04/2024&lt;/date&gt;&lt;/pub-dates&gt;&lt;/dates&gt;&lt;isbn&gt;22111247&lt;/isbn&gt;&lt;urls&gt;&lt;/urls&gt;&lt;electronic-resource-num&gt;10.1016/j.celrep.2024.114108&lt;/electronic-resource-num&gt;&lt;remote-database-name&gt;DOI.org (Crossref)&lt;/remote-database-name&gt;&lt;language&gt;en&lt;/language&gt;&lt;access-date&gt;2024-07-01 15:24:3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7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59FB0E66" w14:textId="77777777" w:rsidTr="00DA3807">
        <w:trPr>
          <w:trHeight w:val="556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933F441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92E3AB3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D8EE41B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GNE55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DD1BC0B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A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227E2D6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Non-covalent 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F361AB6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207-0.31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9AB9255" w14:textId="64EE160D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Liu&lt;/Author&gt;&lt;Year&gt;2021&lt;/Year&gt;&lt;RecNum&gt;256&lt;/RecNum&gt;&lt;DisplayText&gt;[77]&lt;/DisplayText&gt;&lt;record&gt;&lt;rec-number&gt;256&lt;/rec-number&gt;&lt;foreign-keys&gt;&lt;key app="EN" db-id="a5ptw929aew5xde0a0txd5xo0zf5a0dpzpvf" timestamp="1725671948"&gt;256&lt;/key&gt;&lt;/foreign-keys&gt;&lt;ref-type name="Journal Article"&gt;17&lt;/ref-type&gt;&lt;contributors&gt;&lt;authors&gt;&lt;author&gt;Liu, Chang&lt;/author&gt;&lt;author&gt;Reese, Rebecca&lt;/author&gt;&lt;author&gt;Vu, Simon&lt;/author&gt;&lt;author&gt;Rougé, Lionel&lt;/author&gt;&lt;author&gt;Shields, Shannon D.&lt;/author&gt;&lt;author&gt;Kakiuchi-Kiyota, Satoko&lt;/author&gt;&lt;author&gt;Chen, Huifen&lt;/author&gt;&lt;author&gt;Johnson, Kevin&lt;/author&gt;&lt;author&gt;Shi, Yu Patrick&lt;/author&gt;&lt;author&gt;Chernov-Rogan, Tania&lt;/author&gt;&lt;author&gt;Greiner, Demi Maria Zabala&lt;/author&gt;&lt;author&gt;Kohli, Pawan Bir&lt;/author&gt;&lt;author&gt;Hackos, David&lt;/author&gt;&lt;author&gt;Brillantes, Bobby&lt;/author&gt;&lt;author&gt;Tam, Christine&lt;/author&gt;&lt;author&gt;Li, Tianbo&lt;/author&gt;&lt;author&gt;Wang, Jianyong&lt;/author&gt;&lt;author&gt;Safina, Brian&lt;/author&gt;&lt;author&gt;Magnuson, Steve&lt;/author&gt;&lt;author&gt;Volgraf, Matthew&lt;/author&gt;&lt;author&gt;Payandeh, Jian&lt;/author&gt;&lt;author&gt;Zheng, Jie&lt;/author&gt;&lt;author&gt;Rohou, Alexis&lt;/author&gt;&lt;author&gt;Chen, Jun&lt;/author&gt;&lt;/authors&gt;&lt;/contributors&gt;&lt;titles&gt;&lt;title&gt;A Non-covalent Ligand Reveals Biased Agonism of the TRPA1 Ion Channel&lt;/title&gt;&lt;secondary-title&gt;Neuron&lt;/secondary-title&gt;&lt;/titles&gt;&lt;pages&gt;273-284.e4&lt;/pages&gt;&lt;volume&gt;109&lt;/volume&gt;&lt;number&gt;2&lt;/number&gt;&lt;dates&gt;&lt;year&gt;2021&lt;/year&gt;&lt;pub-dates&gt;&lt;date&gt;01/2021&lt;/date&gt;&lt;/pub-dates&gt;&lt;/dates&gt;&lt;isbn&gt;08966273&lt;/isbn&gt;&lt;urls&gt;&lt;/urls&gt;&lt;electronic-resource-num&gt;10.1016/j.neuron.2020.10.014&lt;/electronic-resource-num&gt;&lt;remote-database-name&gt;DOI.org (Crossref)&lt;/remote-database-name&gt;&lt;language&gt;en&lt;/language&gt;&lt;access-date&gt;2024-08-10 01:10:4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7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619950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X2J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E7718B1" w14:textId="7B35F74F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Liu&lt;/Author&gt;&lt;Year&gt;2021&lt;/Year&gt;&lt;RecNum&gt;256&lt;/RecNum&gt;&lt;DisplayText&gt;[77]&lt;/DisplayText&gt;&lt;record&gt;&lt;rec-number&gt;256&lt;/rec-number&gt;&lt;foreign-keys&gt;&lt;key app="EN" db-id="a5ptw929aew5xde0a0txd5xo0zf5a0dpzpvf" timestamp="1725671948"&gt;256&lt;/key&gt;&lt;/foreign-keys&gt;&lt;ref-type name="Journal Article"&gt;17&lt;/ref-type&gt;&lt;contributors&gt;&lt;authors&gt;&lt;author&gt;Liu, Chang&lt;/author&gt;&lt;author&gt;Reese, Rebecca&lt;/author&gt;&lt;author&gt;Vu, Simon&lt;/author&gt;&lt;author&gt;Rougé, Lionel&lt;/author&gt;&lt;author&gt;Shields, Shannon D.&lt;/author&gt;&lt;author&gt;Kakiuchi-Kiyota, Satoko&lt;/author&gt;&lt;author&gt;Chen, Huifen&lt;/author&gt;&lt;author&gt;Johnson, Kevin&lt;/author&gt;&lt;author&gt;Shi, Yu Patrick&lt;/author&gt;&lt;author&gt;Chernov-Rogan, Tania&lt;/author&gt;&lt;author&gt;Greiner, Demi Maria Zabala&lt;/author&gt;&lt;author&gt;Kohli, Pawan Bir&lt;/author&gt;&lt;author&gt;Hackos, David&lt;/author&gt;&lt;author&gt;Brillantes, Bobby&lt;/author&gt;&lt;author&gt;Tam, Christine&lt;/author&gt;&lt;author&gt;Li, Tianbo&lt;/author&gt;&lt;author&gt;Wang, Jianyong&lt;/author&gt;&lt;author&gt;Safina, Brian&lt;/author&gt;&lt;author&gt;Magnuson, Steve&lt;/author&gt;&lt;author&gt;Volgraf, Matthew&lt;/author&gt;&lt;author&gt;Payandeh, Jian&lt;/author&gt;&lt;author&gt;Zheng, Jie&lt;/author&gt;&lt;author&gt;Rohou, Alexis&lt;/author&gt;&lt;author&gt;Chen, Jun&lt;/author&gt;&lt;/authors&gt;&lt;/contributors&gt;&lt;titles&gt;&lt;title&gt;A Non-covalent Ligand Reveals Biased Agonism of the TRPA1 Ion Channel&lt;/title&gt;&lt;secondary-title&gt;Neuron&lt;/secondary-title&gt;&lt;/titles&gt;&lt;pages&gt;273-284.e4&lt;/pages&gt;&lt;volume&gt;109&lt;/volume&gt;&lt;number&gt;2&lt;/number&gt;&lt;dates&gt;&lt;year&gt;2021&lt;/year&gt;&lt;pub-dates&gt;&lt;date&gt;01/2021&lt;/date&gt;&lt;/pub-dates&gt;&lt;/dates&gt;&lt;isbn&gt;08966273&lt;/isbn&gt;&lt;urls&gt;&lt;/urls&gt;&lt;electronic-resource-num&gt;10.1016/j.neuron.2020.10.014&lt;/electronic-resource-num&gt;&lt;remote-database-name&gt;DOI.org (Crossref)&lt;/remote-database-name&gt;&lt;language&gt;en&lt;/language&gt;&lt;access-date&gt;2024-08-10 01:10:4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7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45DA0AAD" w14:textId="77777777" w:rsidTr="00DA3807">
        <w:trPr>
          <w:trHeight w:val="25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F643F91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3E74F5B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BDC19F2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Naltriben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5DC221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M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915C47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3200FA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65.8 ± 12.3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006745A" w14:textId="46B1BB92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adezhdin&lt;/Author&gt;&lt;Year&gt;2023&lt;/Year&gt;&lt;RecNum&gt;171&lt;/RecNum&gt;&lt;DisplayText&gt;[11]&lt;/DisplayText&gt;&lt;record&gt;&lt;rec-number&gt;171&lt;/rec-number&gt;&lt;foreign-keys&gt;&lt;key app="EN" db-id="a5ptw929aew5xde0a0txd5xo0zf5a0dpzpvf" timestamp="1725671948"&gt;171&lt;/key&gt;&lt;/foreign-keys&gt;&lt;ref-type name="Journal Article"&gt;17&lt;/ref-type&gt;&lt;contributors&gt;&lt;authors&gt;&lt;author&gt;Nadezhdin, Kirill D.&lt;/author&gt;&lt;author&gt;Correia, Leonor&lt;/author&gt;&lt;author&gt;Narangoda, Chamali&lt;/author&gt;&lt;author&gt;Patel, Dhilon S.&lt;/author&gt;&lt;author&gt;Neuberger, Arthur&lt;/author&gt;&lt;author&gt;Gudermann, Thomas&lt;/author&gt;&lt;author&gt;Kurnikova, Maria G.&lt;/author&gt;&lt;author&gt;Chubanov, Vladimir&lt;/author&gt;&lt;author&gt;Sobolevsky, Alexander I.&lt;/author&gt;&lt;/authors&gt;&lt;/contributors&gt;&lt;titles&gt;&lt;title&gt;Structural mechanisms of TRPM7 activation and inhibition&lt;/title&gt;&lt;secondary-title&gt;Nature Communications&lt;/secondary-title&gt;&lt;/titles&gt;&lt;periodical&gt;&lt;full-title&gt;Nature Communications&lt;/full-title&gt;&lt;abbr-1&gt;Nat Commun&lt;/abbr-1&gt;&lt;/periodical&gt;&lt;pages&gt;2639&lt;/pages&gt;&lt;volume&gt;14&lt;/volume&gt;&lt;number&gt;1&lt;/number&gt;&lt;dates&gt;&lt;year&gt;2023&lt;/year&gt;&lt;pub-dates&gt;&lt;date&gt;2023-05-08&lt;/date&gt;&lt;/pub-dates&gt;&lt;/dates&gt;&lt;isbn&gt;2041-1723&lt;/isbn&gt;&lt;urls&gt;&lt;/urls&gt;&lt;electronic-resource-num&gt;10.1038/s41467-023-38362-3&lt;/electronic-resource-num&gt;&lt;remote-database-name&gt;DOI.org (Crossref)&lt;/remote-database-name&gt;&lt;language&gt;en&lt;/language&gt;&lt;access-date&gt;2024-07-01 15:24:2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11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2AAA159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SI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6FCA887" w14:textId="36248396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adezhdin&lt;/Author&gt;&lt;Year&gt;2023&lt;/Year&gt;&lt;RecNum&gt;171&lt;/RecNum&gt;&lt;DisplayText&gt;[11]&lt;/DisplayText&gt;&lt;record&gt;&lt;rec-number&gt;171&lt;/rec-number&gt;&lt;foreign-keys&gt;&lt;key app="EN" db-id="a5ptw929aew5xde0a0txd5xo0zf5a0dpzpvf" timestamp="1725671948"&gt;171&lt;/key&gt;&lt;/foreign-keys&gt;&lt;ref-type name="Journal Article"&gt;17&lt;/ref-type&gt;&lt;contributors&gt;&lt;authors&gt;&lt;author&gt;Nadezhdin, Kirill D.&lt;/author&gt;&lt;author&gt;Correia, Leonor&lt;/author&gt;&lt;author&gt;Narangoda, Chamali&lt;/author&gt;&lt;author&gt;Patel, Dhilon S.&lt;/author&gt;&lt;author&gt;Neuberger, Arthur&lt;/author&gt;&lt;author&gt;Gudermann, Thomas&lt;/author&gt;&lt;author&gt;Kurnikova, Maria G.&lt;/author&gt;&lt;author&gt;Chubanov, Vladimir&lt;/author&gt;&lt;author&gt;Sobolevsky, Alexander I.&lt;/author&gt;&lt;/authors&gt;&lt;/contributors&gt;&lt;titles&gt;&lt;title&gt;Structural mechanisms of TRPM7 activation and inhibition&lt;/title&gt;&lt;secondary-title&gt;Nature Communications&lt;/secondary-title&gt;&lt;/titles&gt;&lt;periodical&gt;&lt;full-title&gt;Nature Communications&lt;/full-title&gt;&lt;abbr-1&gt;Nat Commun&lt;/abbr-1&gt;&lt;/periodical&gt;&lt;pages&gt;2639&lt;/pages&gt;&lt;volume&gt;14&lt;/volume&gt;&lt;number&gt;1&lt;/number&gt;&lt;dates&gt;&lt;year&gt;2023&lt;/year&gt;&lt;pub-dates&gt;&lt;date&gt;2023-05-08&lt;/date&gt;&lt;/pub-dates&gt;&lt;/dates&gt;&lt;isbn&gt;2041-1723&lt;/isbn&gt;&lt;urls&gt;&lt;/urls&gt;&lt;electronic-resource-num&gt;10.1038/s41467-023-38362-3&lt;/electronic-resource-num&gt;&lt;remote-database-name&gt;DOI.org (Crossref)&lt;/remote-database-name&gt;&lt;language&gt;en&lt;/language&gt;&lt;access-date&gt;2024-07-01 15:24:2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11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6C1A354B" w14:textId="77777777" w:rsidTr="00DA3807">
        <w:trPr>
          <w:trHeight w:val="169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8D85B33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F2F90E2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ED63AB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NDNA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B98629D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Zebrafish TRPM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00C07D7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nt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8957EAC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002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A2975D6" w14:textId="4F85B826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Ruan&lt;/Author&gt;&lt;Year&gt;2021&lt;/Year&gt;&lt;RecNum&gt;267&lt;/RecNum&gt;&lt;DisplayText&gt;[78]&lt;/DisplayText&gt;&lt;record&gt;&lt;rec-number&gt;267&lt;/rec-number&gt;&lt;foreign-keys&gt;&lt;key app="EN" db-id="a5ptw929aew5xde0a0txd5xo0zf5a0dpzpvf" timestamp="1725671948"&gt;267&lt;/key&gt;&lt;/foreign-keys&gt;&lt;ref-type name="Journal Article"&gt;17&lt;/ref-type&gt;&lt;contributors&gt;&lt;authors&gt;&lt;author&gt;Ruan, Zheng&lt;/author&gt;&lt;author&gt;Haley, Emery&lt;/author&gt;&lt;author&gt;Orozco, Ian J.&lt;/author&gt;&lt;author&gt;Sabat, Mark&lt;/author&gt;&lt;author&gt;Myers, Richard&lt;/author&gt;&lt;author&gt;Roth, Rebecca&lt;/author&gt;&lt;author&gt;Du, Juan&lt;/author&gt;&lt;author&gt;Lü, Wei&lt;/author&gt;&lt;/authors&gt;&lt;/contributors&gt;&lt;titles&gt;&lt;title&gt;Structures of the TRPM5 channel elucidate mechanisms of activation and inhibition&lt;/title&gt;&lt;secondary-title&gt;Nature Structural &amp;amp; Molecular Biology&lt;/secondary-title&gt;&lt;/titles&gt;&lt;pages&gt;604-613&lt;/pages&gt;&lt;volume&gt;28&lt;/volume&gt;&lt;number&gt;7&lt;/number&gt;&lt;dates&gt;&lt;year&gt;2021&lt;/year&gt;&lt;pub-dates&gt;&lt;date&gt;07/2021&lt;/date&gt;&lt;/pub-dates&gt;&lt;/dates&gt;&lt;isbn&gt;1545-9993, 1545-9985&lt;/isbn&gt;&lt;urls&gt;&lt;/urls&gt;&lt;electronic-resource-num&gt;10.1038/s41594-021-00607-4&lt;/electronic-resource-num&gt;&lt;remote-database-name&gt;DOI.org (Crossref)&lt;/remote-database-name&gt;&lt;language&gt;en&lt;/language&gt;&lt;access-date&gt;2024-08-10 01:11:16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7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39A62B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MBV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4C8F2DF" w14:textId="7A767019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Ruan&lt;/Author&gt;&lt;Year&gt;2021&lt;/Year&gt;&lt;RecNum&gt;267&lt;/RecNum&gt;&lt;DisplayText&gt;[78]&lt;/DisplayText&gt;&lt;record&gt;&lt;rec-number&gt;267&lt;/rec-number&gt;&lt;foreign-keys&gt;&lt;key app="EN" db-id="a5ptw929aew5xde0a0txd5xo0zf5a0dpzpvf" timestamp="1725671948"&gt;267&lt;/key&gt;&lt;/foreign-keys&gt;&lt;ref-type name="Journal Article"&gt;17&lt;/ref-type&gt;&lt;contributors&gt;&lt;authors&gt;&lt;author&gt;Ruan, Zheng&lt;/author&gt;&lt;author&gt;Haley, Emery&lt;/author&gt;&lt;author&gt;Orozco, Ian J.&lt;/author&gt;&lt;author&gt;Sabat, Mark&lt;/author&gt;&lt;author&gt;Myers, Richard&lt;/author&gt;&lt;author&gt;Roth, Rebecca&lt;/author&gt;&lt;author&gt;Du, Juan&lt;/author&gt;&lt;author&gt;Lü, Wei&lt;/author&gt;&lt;/authors&gt;&lt;/contributors&gt;&lt;titles&gt;&lt;title&gt;Structures of the TRPM5 channel elucidate mechanisms of activation and inhibition&lt;/title&gt;&lt;secondary-title&gt;Nature Structural &amp;amp; Molecular Biology&lt;/secondary-title&gt;&lt;/titles&gt;&lt;pages&gt;604-613&lt;/pages&gt;&lt;volume&gt;28&lt;/volume&gt;&lt;number&gt;7&lt;/number&gt;&lt;dates&gt;&lt;year&gt;2021&lt;/year&gt;&lt;pub-dates&gt;&lt;date&gt;07/2021&lt;/date&gt;&lt;/pub-dates&gt;&lt;/dates&gt;&lt;isbn&gt;1545-9993, 1545-9985&lt;/isbn&gt;&lt;urls&gt;&lt;/urls&gt;&lt;electronic-resource-num&gt;10.1038/s41594-021-00607-4&lt;/electronic-resource-num&gt;&lt;remote-database-name&gt;DOI.org (Crossref)&lt;/remote-database-name&gt;&lt;language&gt;en&lt;/language&gt;&lt;access-date&gt;2024-08-10 01:11:16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7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608956C7" w14:textId="77777777" w:rsidTr="00DA3807">
        <w:trPr>
          <w:trHeight w:val="322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47B67BF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D47DAA2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89B674B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NS859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CD69E6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M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087E6C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8AD48D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91±0.0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ACF62AD" w14:textId="04F7DB7C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adezhdin&lt;/Author&gt;&lt;Year&gt;2023&lt;/Year&gt;&lt;RecNum&gt;171&lt;/RecNum&gt;&lt;DisplayText&gt;[11]&lt;/DisplayText&gt;&lt;record&gt;&lt;rec-number&gt;171&lt;/rec-number&gt;&lt;foreign-keys&gt;&lt;key app="EN" db-id="a5ptw929aew5xde0a0txd5xo0zf5a0dpzpvf" timestamp="1725671948"&gt;171&lt;/key&gt;&lt;/foreign-keys&gt;&lt;ref-type name="Journal Article"&gt;17&lt;/ref-type&gt;&lt;contributors&gt;&lt;authors&gt;&lt;author&gt;Nadezhdin, Kirill D.&lt;/author&gt;&lt;author&gt;Correia, Leonor&lt;/author&gt;&lt;author&gt;Narangoda, Chamali&lt;/author&gt;&lt;author&gt;Patel, Dhilon S.&lt;/author&gt;&lt;author&gt;Neuberger, Arthur&lt;/author&gt;&lt;author&gt;Gudermann, Thomas&lt;/author&gt;&lt;author&gt;Kurnikova, Maria G.&lt;/author&gt;&lt;author&gt;Chubanov, Vladimir&lt;/author&gt;&lt;author&gt;Sobolevsky, Alexander I.&lt;/author&gt;&lt;/authors&gt;&lt;/contributors&gt;&lt;titles&gt;&lt;title&gt;Structural mechanisms of TRPM7 activation and inhibition&lt;/title&gt;&lt;secondary-title&gt;Nature Communications&lt;/secondary-title&gt;&lt;/titles&gt;&lt;periodical&gt;&lt;full-title&gt;Nature Communications&lt;/full-title&gt;&lt;abbr-1&gt;Nat Commun&lt;/abbr-1&gt;&lt;/periodical&gt;&lt;pages&gt;2639&lt;/pages&gt;&lt;volume&gt;14&lt;/volume&gt;&lt;number&gt;1&lt;/number&gt;&lt;dates&gt;&lt;year&gt;2023&lt;/year&gt;&lt;pub-dates&gt;&lt;date&gt;2023-05-08&lt;/date&gt;&lt;/pub-dates&gt;&lt;/dates&gt;&lt;isbn&gt;2041-1723&lt;/isbn&gt;&lt;urls&gt;&lt;/urls&gt;&lt;electronic-resource-num&gt;10.1038/s41467-023-38362-3&lt;/electronic-resource-num&gt;&lt;remote-database-name&gt;DOI.org (Crossref)&lt;/remote-database-name&gt;&lt;language&gt;en&lt;/language&gt;&lt;access-date&gt;2024-07-01 15:24:2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11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1095E23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SIA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F6D5602" w14:textId="0F04E869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adezhdin&lt;/Author&gt;&lt;Year&gt;2023&lt;/Year&gt;&lt;RecNum&gt;171&lt;/RecNum&gt;&lt;DisplayText&gt;[11]&lt;/DisplayText&gt;&lt;record&gt;&lt;rec-number&gt;171&lt;/rec-number&gt;&lt;foreign-keys&gt;&lt;key app="EN" db-id="a5ptw929aew5xde0a0txd5xo0zf5a0dpzpvf" timestamp="1725671948"&gt;171&lt;/key&gt;&lt;/foreign-keys&gt;&lt;ref-type name="Journal Article"&gt;17&lt;/ref-type&gt;&lt;contributors&gt;&lt;authors&gt;&lt;author&gt;Nadezhdin, Kirill D.&lt;/author&gt;&lt;author&gt;Correia, Leonor&lt;/author&gt;&lt;author&gt;Narangoda, Chamali&lt;/author&gt;&lt;author&gt;Patel, Dhilon S.&lt;/author&gt;&lt;author&gt;Neuberger, Arthur&lt;/author&gt;&lt;author&gt;Gudermann, Thomas&lt;/author&gt;&lt;author&gt;Kurnikova, Maria G.&lt;/author&gt;&lt;author&gt;Chubanov, Vladimir&lt;/author&gt;&lt;author&gt;Sobolevsky, Alexander I.&lt;/author&gt;&lt;/authors&gt;&lt;/contributors&gt;&lt;titles&gt;&lt;title&gt;Structural mechanisms of TRPM7 activation and inhibition&lt;/title&gt;&lt;secondary-title&gt;Nature Communications&lt;/secondary-title&gt;&lt;/titles&gt;&lt;periodical&gt;&lt;full-title&gt;Nature Communications&lt;/full-title&gt;&lt;abbr-1&gt;Nat Commun&lt;/abbr-1&gt;&lt;/periodical&gt;&lt;pages&gt;2639&lt;/pages&gt;&lt;volume&gt;14&lt;/volume&gt;&lt;number&gt;1&lt;/number&gt;&lt;dates&gt;&lt;year&gt;2023&lt;/year&gt;&lt;pub-dates&gt;&lt;date&gt;2023-05-08&lt;/date&gt;&lt;/pub-dates&gt;&lt;/dates&gt;&lt;isbn&gt;2041-1723&lt;/isbn&gt;&lt;urls&gt;&lt;/urls&gt;&lt;electronic-resource-num&gt;10.1038/s41467-023-38362-3&lt;/electronic-resource-num&gt;&lt;remote-database-name&gt;DOI.org (Crossref)&lt;/remote-database-name&gt;&lt;language&gt;en&lt;/language&gt;&lt;access-date&gt;2024-07-01 15:24:2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11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0FA3342F" w14:textId="77777777" w:rsidTr="00DA3807">
        <w:trPr>
          <w:trHeight w:val="169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FD2F826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B8673D7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016D51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AF31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6FAF42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4767475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Non-competitive ant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F5E8DFD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0073 - 0.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979E273" w14:textId="50D3AC78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GYW48L0F1dGhvcj48WWVhcj4yMDI0PC9ZZWFyPjxSZWNO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GYW48L0F1dGhvcj48WWVhcj4yMDI0PC9ZZWFyPjxSZWNO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3,7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3F130D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8JQR </w:t>
            </w:r>
            <w:r w:rsidRPr="001973D0">
              <w:rPr>
                <w:color w:val="000000"/>
                <w:sz w:val="16"/>
                <w:szCs w:val="16"/>
              </w:rPr>
              <w:br/>
              <w:t>8X9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6EA9001" w14:textId="355D5402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GYW48L0F1dGhvcj48WWVhcj4yMDI0PC9ZZWFyPjxSZWNO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GYW48L0F1dGhvcj48WWVhcj4yMDI0PC9ZZWFyPjxSZWNO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359ACDB8" w14:textId="77777777" w:rsidTr="00DA3807">
        <w:trPr>
          <w:trHeight w:val="394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3159CEF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F323697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46540C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B-36679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B732839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BDAFE6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B5DA9D3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021 ± 0.0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348F4A5" w14:textId="40ADD7F9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euberger&lt;/Author&gt;&lt;Year&gt;2023&lt;/Year&gt;&lt;RecNum&gt;166&lt;/RecNum&gt;&lt;DisplayText&gt;[3]&lt;/DisplayText&gt;&lt;record&gt;&lt;rec-number&gt;166&lt;/rec-number&gt;&lt;foreign-keys&gt;&lt;key app="EN" db-id="a5ptw929aew5xde0a0txd5xo0zf5a0dpzpvf" timestamp="1725671948"&gt;166&lt;/key&gt;&lt;/foreign-keys&gt;&lt;ref-type name="Journal Article"&gt;17&lt;/ref-type&gt;&lt;contributors&gt;&lt;authors&gt;&lt;author&gt;Neuberger, Arthur&lt;/author&gt;&lt;author&gt;Oda, Mai&lt;/author&gt;&lt;author&gt;Nikolaev, Yury A.&lt;/author&gt;&lt;author&gt;Nadezhdin, Kirill D.&lt;/author&gt;&lt;author&gt;Gracheva, Elena O.&lt;/author&gt;&lt;author&gt;Bagriantsev, Sviatoslav N.&lt;/author&gt;&lt;author&gt;Sobolevsky, Alexander I.&lt;/author&gt;&lt;/authors&gt;&lt;/contributors&gt;&lt;titles&gt;&lt;title&gt;Human TRPV1 structure and inhibition by the analgesic SB-366791&lt;/title&gt;&lt;secondary-title&gt;Nature Communications&lt;/secondary-title&gt;&lt;/titles&gt;&lt;periodical&gt;&lt;full-title&gt;Nature Communications&lt;/full-title&gt;&lt;abbr-1&gt;Nat Commun&lt;/abbr-1&gt;&lt;/periodical&gt;&lt;pages&gt;2451&lt;/pages&gt;&lt;volume&gt;14&lt;/volume&gt;&lt;number&gt;1&lt;/number&gt;&lt;dates&gt;&lt;year&gt;2023&lt;/year&gt;&lt;pub-dates&gt;&lt;date&gt;2023-04-28&lt;/date&gt;&lt;/pub-dates&gt;&lt;/dates&gt;&lt;isbn&gt;2041-1723&lt;/isbn&gt;&lt;urls&gt;&lt;/urls&gt;&lt;electronic-resource-num&gt;10.1038/s41467-023-38162-9&lt;/electronic-resource-num&gt;&lt;remote-database-name&gt;DOI.org (Crossref)&lt;/remote-database-name&gt;&lt;language&gt;en&lt;/language&gt;&lt;access-date&gt;2024-07-01 15:24:0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0DE347D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GFA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7904B05" w14:textId="0C52764C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euberger&lt;/Author&gt;&lt;Year&gt;2023&lt;/Year&gt;&lt;RecNum&gt;166&lt;/RecNum&gt;&lt;DisplayText&gt;[3]&lt;/DisplayText&gt;&lt;record&gt;&lt;rec-number&gt;166&lt;/rec-number&gt;&lt;foreign-keys&gt;&lt;key app="EN" db-id="a5ptw929aew5xde0a0txd5xo0zf5a0dpzpvf" timestamp="1725671948"&gt;166&lt;/key&gt;&lt;/foreign-keys&gt;&lt;ref-type name="Journal Article"&gt;17&lt;/ref-type&gt;&lt;contributors&gt;&lt;authors&gt;&lt;author&gt;Neuberger, Arthur&lt;/author&gt;&lt;author&gt;Oda, Mai&lt;/author&gt;&lt;author&gt;Nikolaev, Yury A.&lt;/author&gt;&lt;author&gt;Nadezhdin, Kirill D.&lt;/author&gt;&lt;author&gt;Gracheva, Elena O.&lt;/author&gt;&lt;author&gt;Bagriantsev, Sviatoslav N.&lt;/author&gt;&lt;author&gt;Sobolevsky, Alexander I.&lt;/author&gt;&lt;/authors&gt;&lt;/contributors&gt;&lt;titles&gt;&lt;title&gt;Human TRPV1 structure and inhibition by the analgesic SB-366791&lt;/title&gt;&lt;secondary-title&gt;Nature Communications&lt;/secondary-title&gt;&lt;/titles&gt;&lt;periodical&gt;&lt;full-title&gt;Nature Communications&lt;/full-title&gt;&lt;abbr-1&gt;Nat Commun&lt;/abbr-1&gt;&lt;/periodical&gt;&lt;pages&gt;2451&lt;/pages&gt;&lt;volume&gt;14&lt;/volume&gt;&lt;number&gt;1&lt;/number&gt;&lt;dates&gt;&lt;year&gt;2023&lt;/year&gt;&lt;pub-dates&gt;&lt;date&gt;2023-04-28&lt;/date&gt;&lt;/pub-dates&gt;&lt;/dates&gt;&lt;isbn&gt;2041-1723&lt;/isbn&gt;&lt;urls&gt;&lt;/urls&gt;&lt;electronic-resource-num&gt;10.1038/s41467-023-38162-9&lt;/electronic-resource-num&gt;&lt;remote-database-name&gt;DOI.org (Crossref)&lt;/remote-database-name&gt;&lt;language&gt;en&lt;/language&gt;&lt;access-date&gt;2024-07-01 15:24:0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6BF189A4" w14:textId="77777777" w:rsidTr="00DA3807">
        <w:trPr>
          <w:trHeight w:val="367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ED2C997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78C4CBE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C68F946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THCV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22FF3FC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4AFC045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56FF9F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</w:t>
            </w:r>
            <w:proofErr w:type="gramStart"/>
            <w:r w:rsidRPr="001973D0">
              <w:rPr>
                <w:color w:val="000000"/>
                <w:sz w:val="16"/>
                <w:szCs w:val="16"/>
              </w:rPr>
              <w:t>6.1  ±</w:t>
            </w:r>
            <w:proofErr w:type="gramEnd"/>
            <w:r w:rsidRPr="001973D0">
              <w:rPr>
                <w:color w:val="000000"/>
                <w:sz w:val="16"/>
                <w:szCs w:val="16"/>
              </w:rPr>
              <w:t>  0.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3D5964E" w14:textId="634D33D8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adezhdin&lt;/Author&gt;&lt;Year&gt;2024&lt;/Year&gt;&lt;RecNum&gt;177&lt;/RecNum&gt;&lt;DisplayText&gt;[9]&lt;/DisplayText&gt;&lt;record&gt;&lt;rec-number&gt;177&lt;/rec-number&gt;&lt;foreign-keys&gt;&lt;key app="EN" db-id="a5ptw929aew5xde0a0txd5xo0zf5a0dpzpvf" timestamp="1725671948"&gt;177&lt;/key&gt;&lt;/foreign-keys&gt;&lt;ref-type name="Journal Article"&gt;17&lt;/ref-type&gt;&lt;contributors&gt;&lt;authors&gt;&lt;author&gt;Nadezhdin, Kirill D.&lt;/author&gt;&lt;author&gt;Neuberger, Arthur&lt;/author&gt;&lt;author&gt;Khosrof, Lena S.&lt;/author&gt;&lt;author&gt;Talyzina, Irina A.&lt;/author&gt;&lt;author&gt;Khau, Jeffrey&lt;/author&gt;&lt;author&gt;Yelshanskaya, Maria V.&lt;/author&gt;&lt;author&gt;Sobolevsky, Alexander I.&lt;/author&gt;&lt;/authors&gt;&lt;/contributors&gt;&lt;titles&gt;&lt;title&gt;TRPV3 activation by different agonists accompanied by lipid dissociation from the vanilloid site&lt;/title&gt;&lt;secondary-title&gt;Science Advances&lt;/secondary-title&gt;&lt;/titles&gt;&lt;pages&gt;eadn2453&lt;/pages&gt;&lt;volume&gt;10&lt;/volume&gt;&lt;number&gt;18&lt;/number&gt;&lt;dates&gt;&lt;year&gt;2024&lt;/year&gt;&lt;pub-dates&gt;&lt;date&gt;2024-05-03&lt;/date&gt;&lt;/pub-dates&gt;&lt;/dates&gt;&lt;isbn&gt;2375-2548&lt;/isbn&gt;&lt;urls&gt;&lt;/urls&gt;&lt;electronic-resource-num&gt;10.1126/sciadv.adn2453&lt;/electronic-resource-num&gt;&lt;remote-database-name&gt;DOI.org (Crossref)&lt;/remote-database-name&gt;&lt;language&gt;en&lt;/language&gt;&lt;access-date&gt;2024-07-01 15:24:33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3F407E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8V6L </w:t>
            </w:r>
            <w:r w:rsidRPr="001973D0">
              <w:rPr>
                <w:color w:val="000000"/>
                <w:sz w:val="16"/>
                <w:szCs w:val="16"/>
              </w:rPr>
              <w:br/>
              <w:t>8V6M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3DEF88A" w14:textId="71C2961D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adezhdin&lt;/Author&gt;&lt;Year&gt;2024&lt;/Year&gt;&lt;RecNum&gt;177&lt;/RecNum&gt;&lt;DisplayText&gt;[9]&lt;/DisplayText&gt;&lt;record&gt;&lt;rec-number&gt;177&lt;/rec-number&gt;&lt;foreign-keys&gt;&lt;key app="EN" db-id="a5ptw929aew5xde0a0txd5xo0zf5a0dpzpvf" timestamp="1725671948"&gt;177&lt;/key&gt;&lt;/foreign-keys&gt;&lt;ref-type name="Journal Article"&gt;17&lt;/ref-type&gt;&lt;contributors&gt;&lt;authors&gt;&lt;author&gt;Nadezhdin, Kirill D.&lt;/author&gt;&lt;author&gt;Neuberger, Arthur&lt;/author&gt;&lt;author&gt;Khosrof, Lena S.&lt;/author&gt;&lt;author&gt;Talyzina, Irina A.&lt;/author&gt;&lt;author&gt;Khau, Jeffrey&lt;/author&gt;&lt;author&gt;Yelshanskaya, Maria V.&lt;/author&gt;&lt;author&gt;Sobolevsky, Alexander I.&lt;/author&gt;&lt;/authors&gt;&lt;/contributors&gt;&lt;titles&gt;&lt;title&gt;TRPV3 activation by different agonists accompanied by lipid dissociation from the vanilloid site&lt;/title&gt;&lt;secondary-title&gt;Science Advances&lt;/secondary-title&gt;&lt;/titles&gt;&lt;pages&gt;eadn2453&lt;/pages&gt;&lt;volume&gt;10&lt;/volume&gt;&lt;number&gt;18&lt;/number&gt;&lt;dates&gt;&lt;year&gt;2024&lt;/year&gt;&lt;pub-dates&gt;&lt;date&gt;2024-05-03&lt;/date&gt;&lt;/pub-dates&gt;&lt;/dates&gt;&lt;isbn&gt;2375-2548&lt;/isbn&gt;&lt;urls&gt;&lt;/urls&gt;&lt;electronic-resource-num&gt;10.1126/sciadv.adn2453&lt;/electronic-resource-num&gt;&lt;remote-database-name&gt;DOI.org (Crossref)&lt;/remote-database-name&gt;&lt;language&gt;en&lt;/language&gt;&lt;access-date&gt;2024-07-01 15:24:33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56A9A722" w14:textId="77777777" w:rsidTr="00DA3807">
        <w:trPr>
          <w:trHeight w:val="511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C3A4BAB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375B8F6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6458709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Trpvicin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45A6406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ABC0867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nt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A9B4989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4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260D8BF" w14:textId="47C367D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Fan&lt;/Author&gt;&lt;Year&gt;2023&lt;/Year&gt;&lt;RecNum&gt;155&lt;/RecNum&gt;&lt;DisplayText&gt;[80]&lt;/DisplayText&gt;&lt;record&gt;&lt;rec-number&gt;155&lt;/rec-number&gt;&lt;foreign-keys&gt;&lt;key app="EN" db-id="a5ptw929aew5xde0a0txd5xo0zf5a0dpzpvf" timestamp="1725671948"&gt;155&lt;/key&gt;&lt;/foreign-keys&gt;&lt;ref-type name="Journal Article"&gt;17&lt;/ref-type&gt;&lt;contributors&gt;&lt;authors&gt;&lt;author&gt;Fan, Junping&lt;/author&gt;&lt;author&gt;Hu, Linghan&lt;/author&gt;&lt;author&gt;Yue, Zongwei&lt;/author&gt;&lt;author&gt;Liao, Daohong&lt;/author&gt;&lt;author&gt;Guo, Fusheng&lt;/author&gt;&lt;author&gt;Ke, Han&lt;/author&gt;&lt;author&gt;Jiang, Daohua&lt;/author&gt;&lt;author&gt;Yang, Yong&lt;/author&gt;&lt;author&gt;Lei, Xiaoguang&lt;/author&gt;&lt;/authors&gt;&lt;/contributors&gt;&lt;titles&gt;&lt;title&gt;Structural basis of TRPV3 inhibition by an antagonist&lt;/title&gt;&lt;secondary-title&gt;Nature Chemical Biology&lt;/secondary-title&gt;&lt;/titles&gt;&lt;pages&gt;81-90&lt;/pages&gt;&lt;volume&gt;19&lt;/volume&gt;&lt;number&gt;1&lt;/number&gt;&lt;dates&gt;&lt;year&gt;2023&lt;/year&gt;&lt;pub-dates&gt;&lt;date&gt;01/2023&lt;/date&gt;&lt;/pub-dates&gt;&lt;/dates&gt;&lt;isbn&gt;1552-4450, 1552-4469&lt;/isbn&gt;&lt;urls&gt;&lt;/urls&gt;&lt;electronic-resource-num&gt;10.1038/s41589-022-01166-5&lt;/electronic-resource-num&gt;&lt;remote-database-name&gt;DOI.org (Crossref)&lt;/remote-database-name&gt;&lt;language&gt;en&lt;/language&gt;&lt;access-date&gt;2024-07-01 15:23:36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867F846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XJ0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XJ1 </w:t>
            </w:r>
            <w:r w:rsidRPr="001973D0">
              <w:rPr>
                <w:color w:val="000000"/>
                <w:sz w:val="16"/>
                <w:szCs w:val="16"/>
              </w:rPr>
              <w:br/>
              <w:t>7XJ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7AC4395" w14:textId="377A65F3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Fan&lt;/Author&gt;&lt;Year&gt;2023&lt;/Year&gt;&lt;RecNum&gt;155&lt;/RecNum&gt;&lt;DisplayText&gt;[80]&lt;/DisplayText&gt;&lt;record&gt;&lt;rec-number&gt;155&lt;/rec-number&gt;&lt;foreign-keys&gt;&lt;key app="EN" db-id="a5ptw929aew5xde0a0txd5xo0zf5a0dpzpvf" timestamp="1725671948"&gt;155&lt;/key&gt;&lt;/foreign-keys&gt;&lt;ref-type name="Journal Article"&gt;17&lt;/ref-type&gt;&lt;contributors&gt;&lt;authors&gt;&lt;author&gt;Fan, Junping&lt;/author&gt;&lt;author&gt;Hu, Linghan&lt;/author&gt;&lt;author&gt;Yue, Zongwei&lt;/author&gt;&lt;author&gt;Liao, Daohong&lt;/author&gt;&lt;author&gt;Guo, Fusheng&lt;/author&gt;&lt;author&gt;Ke, Han&lt;/author&gt;&lt;author&gt;Jiang, Daohua&lt;/author&gt;&lt;author&gt;Yang, Yong&lt;/author&gt;&lt;author&gt;Lei, Xiaoguang&lt;/author&gt;&lt;/authors&gt;&lt;/contributors&gt;&lt;titles&gt;&lt;title&gt;Structural basis of TRPV3 inhibition by an antagonist&lt;/title&gt;&lt;secondary-title&gt;Nature Chemical Biology&lt;/secondary-title&gt;&lt;/titles&gt;&lt;pages&gt;81-90&lt;/pages&gt;&lt;volume&gt;19&lt;/volume&gt;&lt;number&gt;1&lt;/number&gt;&lt;dates&gt;&lt;year&gt;2023&lt;/year&gt;&lt;pub-dates&gt;&lt;date&gt;01/2023&lt;/date&gt;&lt;/pub-dates&gt;&lt;/dates&gt;&lt;isbn&gt;1552-4450, 1552-4469&lt;/isbn&gt;&lt;urls&gt;&lt;/urls&gt;&lt;electronic-resource-num&gt;10.1038/s41589-022-01166-5&lt;/electronic-resource-num&gt;&lt;remote-database-name&gt;DOI.org (Crossref)&lt;/remote-database-name&gt;&lt;language&gt;en&lt;/language&gt;&lt;access-date&gt;2024-07-01 15:23:36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32C0C360" w14:textId="77777777" w:rsidTr="00DA3807">
        <w:trPr>
          <w:trHeight w:val="349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57DB4CB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28DA9BD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Vanillio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FB570E9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VER15500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EB9456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M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4A972F0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3AB433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23 ± 0.0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C3D9F1E" w14:textId="6D29D251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adezhdin&lt;/Author&gt;&lt;Year&gt;2023&lt;/Year&gt;&lt;RecNum&gt;171&lt;/RecNum&gt;&lt;DisplayText&gt;[11]&lt;/DisplayText&gt;&lt;record&gt;&lt;rec-number&gt;171&lt;/rec-number&gt;&lt;foreign-keys&gt;&lt;key app="EN" db-id="a5ptw929aew5xde0a0txd5xo0zf5a0dpzpvf" timestamp="1725671948"&gt;171&lt;/key&gt;&lt;/foreign-keys&gt;&lt;ref-type name="Journal Article"&gt;17&lt;/ref-type&gt;&lt;contributors&gt;&lt;authors&gt;&lt;author&gt;Nadezhdin, Kirill D.&lt;/author&gt;&lt;author&gt;Correia, Leonor&lt;/author&gt;&lt;author&gt;Narangoda, Chamali&lt;/author&gt;&lt;author&gt;Patel, Dhilon S.&lt;/author&gt;&lt;author&gt;Neuberger, Arthur&lt;/author&gt;&lt;author&gt;Gudermann, Thomas&lt;/author&gt;&lt;author&gt;Kurnikova, Maria G.&lt;/author&gt;&lt;author&gt;Chubanov, Vladimir&lt;/author&gt;&lt;author&gt;Sobolevsky, Alexander I.&lt;/author&gt;&lt;/authors&gt;&lt;/contributors&gt;&lt;titles&gt;&lt;title&gt;Structural mechanisms of TRPM7 activation and inhibition&lt;/title&gt;&lt;secondary-title&gt;Nature Communications&lt;/secondary-title&gt;&lt;/titles&gt;&lt;periodical&gt;&lt;full-title&gt;Nature Communications&lt;/full-title&gt;&lt;abbr-1&gt;Nat Commun&lt;/abbr-1&gt;&lt;/periodical&gt;&lt;pages&gt;2639&lt;/pages&gt;&lt;volume&gt;14&lt;/volume&gt;&lt;number&gt;1&lt;/number&gt;&lt;dates&gt;&lt;year&gt;2023&lt;/year&gt;&lt;pub-dates&gt;&lt;date&gt;2023-05-08&lt;/date&gt;&lt;/pub-dates&gt;&lt;/dates&gt;&lt;isbn&gt;2041-1723&lt;/isbn&gt;&lt;urls&gt;&lt;/urls&gt;&lt;electronic-resource-num&gt;10.1038/s41467-023-38362-3&lt;/electronic-resource-num&gt;&lt;remote-database-name&gt;DOI.org (Crossref)&lt;/remote-database-name&gt;&lt;language&gt;en&lt;/language&gt;&lt;access-date&gt;2024-07-01 15:24:2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11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30E2675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8SI7 </w:t>
            </w:r>
            <w:r w:rsidRPr="001973D0">
              <w:rPr>
                <w:color w:val="000000"/>
                <w:sz w:val="16"/>
                <w:szCs w:val="16"/>
              </w:rPr>
              <w:br/>
              <w:t>8SI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0E600FE" w14:textId="05776AC2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adezhdin&lt;/Author&gt;&lt;Year&gt;2023&lt;/Year&gt;&lt;RecNum&gt;171&lt;/RecNum&gt;&lt;DisplayText&gt;[11]&lt;/DisplayText&gt;&lt;record&gt;&lt;rec-number&gt;171&lt;/rec-number&gt;&lt;foreign-keys&gt;&lt;key app="EN" db-id="a5ptw929aew5xde0a0txd5xo0zf5a0dpzpvf" timestamp="1725671948"&gt;171&lt;/key&gt;&lt;/foreign-keys&gt;&lt;ref-type name="Journal Article"&gt;17&lt;/ref-type&gt;&lt;contributors&gt;&lt;authors&gt;&lt;author&gt;Nadezhdin, Kirill D.&lt;/author&gt;&lt;author&gt;Correia, Leonor&lt;/author&gt;&lt;author&gt;Narangoda, Chamali&lt;/author&gt;&lt;author&gt;Patel, Dhilon S.&lt;/author&gt;&lt;author&gt;Neuberger, Arthur&lt;/author&gt;&lt;author&gt;Gudermann, Thomas&lt;/author&gt;&lt;author&gt;Kurnikova, Maria G.&lt;/author&gt;&lt;author&gt;Chubanov, Vladimir&lt;/author&gt;&lt;author&gt;Sobolevsky, Alexander I.&lt;/author&gt;&lt;/authors&gt;&lt;/contributors&gt;&lt;titles&gt;&lt;title&gt;Structural mechanisms of TRPM7 activation and inhibition&lt;/title&gt;&lt;secondary-title&gt;Nature Communications&lt;/secondary-title&gt;&lt;/titles&gt;&lt;periodical&gt;&lt;full-title&gt;Nature Communications&lt;/full-title&gt;&lt;abbr-1&gt;Nat Commun&lt;/abbr-1&gt;&lt;/periodical&gt;&lt;pages&gt;2639&lt;/pages&gt;&lt;volume&gt;14&lt;/volume&gt;&lt;number&gt;1&lt;/number&gt;&lt;dates&gt;&lt;year&gt;2023&lt;/year&gt;&lt;pub-dates&gt;&lt;date&gt;2023-05-08&lt;/date&gt;&lt;/pub-dates&gt;&lt;/dates&gt;&lt;isbn&gt;2041-1723&lt;/isbn&gt;&lt;urls&gt;&lt;/urls&gt;&lt;electronic-resource-num&gt;10.1038/s41467-023-38362-3&lt;/electronic-resource-num&gt;&lt;remote-database-name&gt;DOI.org (Crossref)&lt;/remote-database-name&gt;&lt;language&gt;en&lt;/language&gt;&lt;access-date&gt;2024-07-01 15:24:2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11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5D82178E" w14:textId="77777777" w:rsidTr="00DA3807">
        <w:trPr>
          <w:trHeight w:val="1213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8140F12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492ED2C" w14:textId="54C21DFA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Dk</w:t>
            </w:r>
            <w:r w:rsidR="0017449D" w:rsidRPr="001973D0">
              <w:rPr>
                <w:color w:val="000000"/>
                <w:sz w:val="16"/>
                <w:szCs w:val="16"/>
              </w:rPr>
              <w:t>T</w:t>
            </w:r>
            <w:r w:rsidRPr="001973D0">
              <w:rPr>
                <w:color w:val="000000"/>
                <w:sz w:val="16"/>
                <w:szCs w:val="16"/>
              </w:rPr>
              <w:t>x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3A17D56" w14:textId="7C4B4FAC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Dk</w:t>
            </w:r>
            <w:r w:rsidR="00164040" w:rsidRPr="001973D0">
              <w:rPr>
                <w:color w:val="000000"/>
                <w:sz w:val="16"/>
                <w:szCs w:val="16"/>
              </w:rPr>
              <w:t>T</w:t>
            </w:r>
            <w:r w:rsidRPr="001973D0">
              <w:rPr>
                <w:color w:val="000000"/>
                <w:sz w:val="16"/>
                <w:szCs w:val="16"/>
              </w:rPr>
              <w:t>x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552299A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C12DF39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rreversible 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B0A653A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14-0.2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8DA1B8B" w14:textId="0619E84F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Bohlen&lt;/Author&gt;&lt;Year&gt;2010&lt;/Year&gt;&lt;RecNum&gt;487&lt;/RecNum&gt;&lt;DisplayText&gt;[81]&lt;/DisplayText&gt;&lt;record&gt;&lt;rec-number&gt;487&lt;/rec-number&gt;&lt;foreign-keys&gt;&lt;key app="EN" db-id="a5ptw929aew5xde0a0txd5xo0zf5a0dpzpvf" timestamp="1726071254"&gt;487&lt;/key&gt;&lt;/foreign-keys&gt;&lt;ref-type name="Journal Article"&gt;17&lt;/ref-type&gt;&lt;contributors&gt;&lt;authors&gt;&lt;author&gt;Bohlen, Christopher J.&lt;/author&gt;&lt;author&gt;Priel, Avi&lt;/author&gt;&lt;author&gt;Zhou, Sharleen&lt;/author&gt;&lt;author&gt;King, David&lt;/author&gt;&lt;author&gt;Siemens, Jan&lt;/author&gt;&lt;author&gt;Julius, David&lt;/author&gt;&lt;/authors&gt;&lt;/contributors&gt;&lt;titles&gt;&lt;title&gt;A Bivalent Tarantula Toxin Activates the Capsaicin Receptor, TRPV1, by Targeting the Outer Pore Domain&lt;/title&gt;&lt;secondary-title&gt;Cell&lt;/secondary-title&gt;&lt;/titles&gt;&lt;pages&gt;834-845&lt;/pages&gt;&lt;volume&gt;141&lt;/volume&gt;&lt;number&gt;5&lt;/number&gt;&lt;dates&gt;&lt;year&gt;2010&lt;/year&gt;&lt;pub-dates&gt;&lt;date&gt;05/2010&lt;/date&gt;&lt;/pub-dates&gt;&lt;/dates&gt;&lt;isbn&gt;00928674&lt;/isbn&gt;&lt;urls&gt;&lt;/urls&gt;&lt;electronic-resource-num&gt;10.1016/j.cell.2010.03.052&lt;/electronic-resource-num&gt;&lt;remote-database-name&gt;DOI.org (Crossref)&lt;/remote-database-name&gt;&lt;language&gt;en&lt;/language&gt;&lt;access-date&gt;2024-09-10 23:00:23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1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25F632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3J5Q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5IRX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L2M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L2R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L2S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L2T </w:t>
            </w:r>
            <w:r w:rsidRPr="001973D0">
              <w:rPr>
                <w:color w:val="000000"/>
                <w:sz w:val="16"/>
                <w:szCs w:val="16"/>
              </w:rPr>
              <w:br/>
              <w:t>7L2U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06CEB0D" w14:textId="60416179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  <w:lang w:val="ru-RU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DYW88L0F1dGhvcj48WWVhcj4yMDEzPC9ZZWFyPjxSZWNO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</w:fldData>
              </w:fldChar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15691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DYW88L0F1dGhvcj48WWVhcj4yMDEzPC9ZZWFyPjxSZWNO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</w:fldData>
              </w:fldChar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15691E" w:rsidRPr="001973D0">
              <w:rPr>
                <w:color w:val="000000"/>
                <w:sz w:val="16"/>
                <w:szCs w:val="16"/>
              </w:rPr>
            </w:r>
            <w:r w:rsidR="0015691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2,59,6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31530443" w14:textId="77777777" w:rsidTr="00DA3807">
        <w:trPr>
          <w:trHeight w:val="214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2CE8783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831A022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xtracellular vestibule recruitment sites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2D8EF47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7602FB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014414C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ermeant ion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419E012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1470 ± 8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FB5D5C0" w14:textId="163A626A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aotome&lt;/Author&gt;&lt;Year&gt;2016&lt;/Year&gt;&lt;RecNum&gt;202&lt;/RecNum&gt;&lt;DisplayText&gt;[18]&lt;/DisplayText&gt;&lt;record&gt;&lt;rec-number&gt;202&lt;/rec-number&gt;&lt;foreign-keys&gt;&lt;key app="EN" db-id="a5ptw929aew5xde0a0txd5xo0zf5a0dpzpvf" timestamp="1725671948"&gt;202&lt;/key&gt;&lt;/foreign-keys&gt;&lt;ref-type name="Journal Article"&gt;17&lt;/ref-type&gt;&lt;contributors&gt;&lt;authors&gt;&lt;author&gt;Saotome, Kei&lt;/author&gt;&lt;author&gt;Singh, Appu K.&lt;/author&gt;&lt;author&gt;Yelshanskaya, Maria V.&lt;/author&gt;&lt;author&gt;Sobolevsky, Alexander I.&lt;/author&gt;&lt;/authors&gt;&lt;/contributors&gt;&lt;titles&gt;&lt;title&gt;Crystal structure of the epithelial calcium channel TRPV6&lt;/title&gt;&lt;secondary-title&gt;Nature&lt;/secondary-title&gt;&lt;/titles&gt;&lt;pages&gt;506-511&lt;/pages&gt;&lt;volume&gt;534&lt;/volume&gt;&lt;number&gt;7608&lt;/number&gt;&lt;dates&gt;&lt;year&gt;2016&lt;/year&gt;&lt;pub-dates&gt;&lt;date&gt;2016-06-23&lt;/date&gt;&lt;/pub-dates&gt;&lt;/dates&gt;&lt;isbn&gt;0028-0836, 1476-4687&lt;/isbn&gt;&lt;urls&gt;&lt;/urls&gt;&lt;electronic-resource-num&gt;10.1038/nature17975&lt;/electronic-resource-num&gt;&lt;remote-database-name&gt;DOI.org (Crossref)&lt;/remote-database-name&gt;&lt;language&gt;en&lt;/language&gt;&lt;access-date&gt;2024-08-10 01:06:3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DD5FDF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D7P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57CD70D" w14:textId="687AAC65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ingh&lt;/Author&gt;&lt;Year&gt;2018&lt;/Year&gt;&lt;RecNum&gt;82&lt;/RecNum&gt;&lt;DisplayText&gt;[82]&lt;/DisplayText&gt;&lt;record&gt;&lt;rec-number&gt;82&lt;/rec-number&gt;&lt;foreign-keys&gt;&lt;key app="EN" db-id="a5ptw929aew5xde0a0txd5xo0zf5a0dpzpvf" timestamp="1724038647"&gt;82&lt;/key&gt;&lt;/foreign-keys&gt;&lt;ref-type name="Journal Article"&gt;17&lt;/ref-type&gt;&lt;contributors&gt;&lt;authors&gt;&lt;author&gt;Singh, Appu K.&lt;/author&gt;&lt;author&gt;Saotome, Kei&lt;/author&gt;&lt;author&gt;McGoldrick, Luke L.&lt;/author&gt;&lt;author&gt;Sobolevsky, Alexander I.&lt;/author&gt;&lt;/authors&gt;&lt;/contributors&gt;&lt;titles&gt;&lt;title&gt;Structural bases of TRP channel TRPV6 allosteric modulation by 2-APB&lt;/title&gt;&lt;secondary-title&gt;Nature Communications&lt;/secondary-title&gt;&lt;/titles&gt;&lt;periodical&gt;&lt;full-title&gt;Nature Communications&lt;/full-title&gt;&lt;abbr-1&gt;Nat Commun&lt;/abbr-1&gt;&lt;/periodical&gt;&lt;pages&gt;2465&lt;/pages&gt;&lt;volume&gt;9&lt;/volume&gt;&lt;number&gt;1&lt;/number&gt;&lt;dates&gt;&lt;year&gt;2018&lt;/year&gt;&lt;pub-dates&gt;&lt;date&gt;2018-06-25&lt;/date&gt;&lt;/pub-dates&gt;&lt;/dates&gt;&lt;isbn&gt;2041-1723&lt;/isbn&gt;&lt;urls&gt;&lt;related-urls&gt;&lt;url&gt;https://www.nature.com/articles/s41467-018-04828-y.pdf&lt;/url&gt;&lt;/related-urls&gt;&lt;/urls&gt;&lt;electronic-resource-num&gt;10.1038/s41467-018-04828-y&lt;/electronic-resource-num&gt;&lt;remote-database-name&gt;DOI.org (Crossref)&lt;/remote-database-name&gt;&lt;language&gt;en&lt;/language&gt;&lt;access-date&gt;2024-08-10 01:08:1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5CC41E40" w14:textId="77777777" w:rsidTr="00DA3807">
        <w:trPr>
          <w:trHeight w:val="1332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8D73F74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4AA190F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xtracellular vestibule recruitment sites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C903F13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B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4D08195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E082E7C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ermeant ion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AEC207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1910 ± 7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FA651C5" w14:textId="71B51562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aotome&lt;/Author&gt;&lt;Year&gt;2016&lt;/Year&gt;&lt;RecNum&gt;202&lt;/RecNum&gt;&lt;DisplayText&gt;[18]&lt;/DisplayText&gt;&lt;record&gt;&lt;rec-number&gt;202&lt;/rec-number&gt;&lt;foreign-keys&gt;&lt;key app="EN" db-id="a5ptw929aew5xde0a0txd5xo0zf5a0dpzpvf" timestamp="1725671948"&gt;202&lt;/key&gt;&lt;/foreign-keys&gt;&lt;ref-type name="Journal Article"&gt;17&lt;/ref-type&gt;&lt;contributors&gt;&lt;authors&gt;&lt;author&gt;Saotome, Kei&lt;/author&gt;&lt;author&gt;Singh, Appu K.&lt;/author&gt;&lt;author&gt;Yelshanskaya, Maria V.&lt;/author&gt;&lt;author&gt;Sobolevsky, Alexander I.&lt;/author&gt;&lt;/authors&gt;&lt;/contributors&gt;&lt;titles&gt;&lt;title&gt;Crystal structure of the epithelial calcium channel TRPV6&lt;/title&gt;&lt;secondary-title&gt;Nature&lt;/secondary-title&gt;&lt;/titles&gt;&lt;pages&gt;506-511&lt;/pages&gt;&lt;volume&gt;534&lt;/volume&gt;&lt;number&gt;7608&lt;/number&gt;&lt;dates&gt;&lt;year&gt;2016&lt;/year&gt;&lt;pub-dates&gt;&lt;date&gt;2016-06-23&lt;/date&gt;&lt;/pub-dates&gt;&lt;/dates&gt;&lt;isbn&gt;0028-0836, 1476-4687&lt;/isbn&gt;&lt;urls&gt;&lt;/urls&gt;&lt;electronic-resource-num&gt;10.1038/nature17975&lt;/electronic-resource-num&gt;&lt;remote-database-name&gt;DOI.org (Crossref)&lt;/remote-database-name&gt;&lt;language&gt;en&lt;/language&gt;&lt;access-date&gt;2024-08-10 01:06:3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A9BB28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5IWR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21DD012" w14:textId="3C78CB8A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aotome&lt;/Author&gt;&lt;Year&gt;2016&lt;/Year&gt;&lt;RecNum&gt;202&lt;/RecNum&gt;&lt;DisplayText&gt;[18]&lt;/DisplayText&gt;&lt;record&gt;&lt;rec-number&gt;202&lt;/rec-number&gt;&lt;foreign-keys&gt;&lt;key app="EN" db-id="a5ptw929aew5xde0a0txd5xo0zf5a0dpzpvf" timestamp="1725671948"&gt;202&lt;/key&gt;&lt;/foreign-keys&gt;&lt;ref-type name="Journal Article"&gt;17&lt;/ref-type&gt;&lt;contributors&gt;&lt;authors&gt;&lt;author&gt;Saotome, Kei&lt;/author&gt;&lt;author&gt;Singh, Appu K.&lt;/author&gt;&lt;author&gt;Yelshanskaya, Maria V.&lt;/author&gt;&lt;author&gt;Sobolevsky, Alexander I.&lt;/author&gt;&lt;/authors&gt;&lt;/contributors&gt;&lt;titles&gt;&lt;title&gt;Crystal structure of the epithelial calcium channel TRPV6&lt;/title&gt;&lt;secondary-title&gt;Nature&lt;/secondary-title&gt;&lt;/titles&gt;&lt;pages&gt;506-511&lt;/pages&gt;&lt;volume&gt;534&lt;/volume&gt;&lt;number&gt;7608&lt;/number&gt;&lt;dates&gt;&lt;year&gt;2016&lt;/year&gt;&lt;pub-dates&gt;&lt;date&gt;2016-06-23&lt;/date&gt;&lt;/pub-dates&gt;&lt;/dates&gt;&lt;isbn&gt;0028-0836, 1476-4687&lt;/isbn&gt;&lt;urls&gt;&lt;/urls&gt;&lt;electronic-resource-num&gt;10.1038/nature17975&lt;/electronic-resource-num&gt;&lt;remote-database-name&gt;DOI.org (Crossref)&lt;/remote-database-name&gt;&lt;language&gt;en&lt;/language&gt;&lt;access-date&gt;2024-08-10 01:06:3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2ABE0CA0" w14:textId="77777777" w:rsidTr="00DA3807">
        <w:trPr>
          <w:trHeight w:val="88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AC963AD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B01C94D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xtracellular vestibule recruitment sites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E9466B7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Gd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3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E3548DB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D38D340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hannel blocke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80D01FD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3.87 ± 0.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612022E" w14:textId="199427A5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aotome&lt;/Author&gt;&lt;Year&gt;2016&lt;/Year&gt;&lt;RecNum&gt;202&lt;/RecNum&gt;&lt;DisplayText&gt;[18]&lt;/DisplayText&gt;&lt;record&gt;&lt;rec-number&gt;202&lt;/rec-number&gt;&lt;foreign-keys&gt;&lt;key app="EN" db-id="a5ptw929aew5xde0a0txd5xo0zf5a0dpzpvf" timestamp="1725671948"&gt;202&lt;/key&gt;&lt;/foreign-keys&gt;&lt;ref-type name="Journal Article"&gt;17&lt;/ref-type&gt;&lt;contributors&gt;&lt;authors&gt;&lt;author&gt;Saotome, Kei&lt;/author&gt;&lt;author&gt;Singh, Appu K.&lt;/author&gt;&lt;author&gt;Yelshanskaya, Maria V.&lt;/author&gt;&lt;author&gt;Sobolevsky, Alexander I.&lt;/author&gt;&lt;/authors&gt;&lt;/contributors&gt;&lt;titles&gt;&lt;title&gt;Crystal structure of the epithelial calcium channel TRPV6&lt;/title&gt;&lt;secondary-title&gt;Nature&lt;/secondary-title&gt;&lt;/titles&gt;&lt;pages&gt;506-511&lt;/pages&gt;&lt;volume&gt;534&lt;/volume&gt;&lt;number&gt;7608&lt;/number&gt;&lt;dates&gt;&lt;year&gt;2016&lt;/year&gt;&lt;pub-dates&gt;&lt;date&gt;2016-06-23&lt;/date&gt;&lt;/pub-dates&gt;&lt;/dates&gt;&lt;isbn&gt;0028-0836, 1476-4687&lt;/isbn&gt;&lt;urls&gt;&lt;/urls&gt;&lt;electronic-resource-num&gt;10.1038/nature17975&lt;/electronic-resource-num&gt;&lt;remote-database-name&gt;DOI.org (Crossref)&lt;/remote-database-name&gt;&lt;language&gt;en&lt;/language&gt;&lt;access-date&gt;2024-08-10 01:06:3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BEA6C30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5IWT </w:t>
            </w:r>
            <w:r w:rsidRPr="001973D0">
              <w:rPr>
                <w:color w:val="000000"/>
                <w:sz w:val="16"/>
                <w:szCs w:val="16"/>
              </w:rPr>
              <w:br/>
              <w:t>5WOA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B45403B" w14:textId="6A09BF22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  <w:lang w:val="ru-RU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YW90b21lPC9BdXRob3I+PFllYXI+MjAxNjwvWWVhcj48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YW90b21lPC9BdXRob3I+PFllYXI+MjAxNjwvWWVhcj48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8,8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605699CA" w14:textId="77777777" w:rsidTr="00DA3807">
        <w:trPr>
          <w:trHeight w:val="804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7F70CE5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BB6A4ED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xtracellular pore entry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8E1FBFA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B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08C848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9C51FA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ermeant ion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A5C7075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1.91 ± 0.7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7531F14" w14:textId="43B84F14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aotome&lt;/Author&gt;&lt;Year&gt;2016&lt;/Year&gt;&lt;RecNum&gt;202&lt;/RecNum&gt;&lt;DisplayText&gt;[18]&lt;/DisplayText&gt;&lt;record&gt;&lt;rec-number&gt;202&lt;/rec-number&gt;&lt;foreign-keys&gt;&lt;key app="EN" db-id="a5ptw929aew5xde0a0txd5xo0zf5a0dpzpvf" timestamp="1725671948"&gt;202&lt;/key&gt;&lt;/foreign-keys&gt;&lt;ref-type name="Journal Article"&gt;17&lt;/ref-type&gt;&lt;contributors&gt;&lt;authors&gt;&lt;author&gt;Saotome, Kei&lt;/author&gt;&lt;author&gt;Singh, Appu K.&lt;/author&gt;&lt;author&gt;Yelshanskaya, Maria V.&lt;/author&gt;&lt;author&gt;Sobolevsky, Alexander I.&lt;/author&gt;&lt;/authors&gt;&lt;/contributors&gt;&lt;titles&gt;&lt;title&gt;Crystal structure of the epithelial calcium channel TRPV6&lt;/title&gt;&lt;secondary-title&gt;Nature&lt;/secondary-title&gt;&lt;/titles&gt;&lt;pages&gt;506-511&lt;/pages&gt;&lt;volume&gt;534&lt;/volume&gt;&lt;number&gt;7608&lt;/number&gt;&lt;dates&gt;&lt;year&gt;2016&lt;/year&gt;&lt;pub-dates&gt;&lt;date&gt;2016-06-23&lt;/date&gt;&lt;/pub-dates&gt;&lt;/dates&gt;&lt;isbn&gt;0028-0836, 1476-4687&lt;/isbn&gt;&lt;urls&gt;&lt;/urls&gt;&lt;electronic-resource-num&gt;10.1038/nature17975&lt;/electronic-resource-num&gt;&lt;remote-database-name&gt;DOI.org (Crossref)&lt;/remote-database-name&gt;&lt;language&gt;en&lt;/language&gt;&lt;access-date&gt;2024-08-10 01:06:3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ADC35A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5IWR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D033D61" w14:textId="026C71D8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aotome&lt;/Author&gt;&lt;Year&gt;2016&lt;/Year&gt;&lt;RecNum&gt;202&lt;/RecNum&gt;&lt;DisplayText&gt;[18]&lt;/DisplayText&gt;&lt;record&gt;&lt;rec-number&gt;202&lt;/rec-number&gt;&lt;foreign-keys&gt;&lt;key app="EN" db-id="a5ptw929aew5xde0a0txd5xo0zf5a0dpzpvf" timestamp="1725671948"&gt;202&lt;/key&gt;&lt;/foreign-keys&gt;&lt;ref-type name="Journal Article"&gt;17&lt;/ref-type&gt;&lt;contributors&gt;&lt;authors&gt;&lt;author&gt;Saotome, Kei&lt;/author&gt;&lt;author&gt;Singh, Appu K.&lt;/author&gt;&lt;author&gt;Yelshanskaya, Maria V.&lt;/author&gt;&lt;author&gt;Sobolevsky, Alexander I.&lt;/author&gt;&lt;/authors&gt;&lt;/contributors&gt;&lt;titles&gt;&lt;title&gt;Crystal structure of the epithelial calcium channel TRPV6&lt;/title&gt;&lt;secondary-title&gt;Nature&lt;/secondary-title&gt;&lt;/titles&gt;&lt;pages&gt;506-511&lt;/pages&gt;&lt;volume&gt;534&lt;/volume&gt;&lt;number&gt;7608&lt;/number&gt;&lt;dates&gt;&lt;year&gt;2016&lt;/year&gt;&lt;pub-dates&gt;&lt;date&gt;2016-06-23&lt;/date&gt;&lt;/pub-dates&gt;&lt;/dates&gt;&lt;isbn&gt;0028-0836, 1476-4687&lt;/isbn&gt;&lt;urls&gt;&lt;/urls&gt;&lt;electronic-resource-num&gt;10.1038/nature17975&lt;/electronic-resource-num&gt;&lt;remote-database-name&gt;DOI.org (Crossref)&lt;/remote-database-name&gt;&lt;language&gt;en&lt;/language&gt;&lt;access-date&gt;2024-08-10 01:06:3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04AE5B2B" w14:textId="77777777" w:rsidTr="00DA3807">
        <w:trPr>
          <w:trHeight w:val="439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556B545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A74FE92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xtracellular pore entry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556ED1A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2D2AB8D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PC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70C2767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, channel blocke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850527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2 5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C7873F9" w14:textId="290753E6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Wilkes&lt;/Author&gt;&lt;Year&gt;2017&lt;/Year&gt;&lt;RecNum&gt;63&lt;/RecNum&gt;&lt;DisplayText&gt;[84]&lt;/DisplayText&gt;&lt;record&gt;&lt;rec-number&gt;63&lt;/rec-number&gt;&lt;foreign-keys&gt;&lt;key app="EN" db-id="a5ptw929aew5xde0a0txd5xo0zf5a0dpzpvf" timestamp="1724038647"&gt;63&lt;/key&gt;&lt;/foreign-keys&gt;&lt;ref-type name="Journal Article"&gt;17&lt;/ref-type&gt;&lt;contributors&gt;&lt;authors&gt;&lt;author&gt;Wilkes, Martin&lt;/author&gt;&lt;author&gt;Madej, M Gregor&lt;/author&gt;&lt;author&gt;Kreuter, Lydia&lt;/author&gt;&lt;author&gt;Rhinow, Daniel&lt;/author&gt;&lt;author&gt;Heinz, Veronika&lt;/author&gt;&lt;author&gt;De Sanctis, Silvia&lt;/author&gt;&lt;author&gt;Ruppel, Sabine&lt;/author&gt;&lt;author&gt;Richter, Rebecca M&lt;/author&gt;&lt;author&gt;Joos, Friederike&lt;/author&gt;&lt;author&gt;Grieben, Marina&lt;/author&gt;&lt;author&gt;Pike, Ashley C W&lt;/author&gt;&lt;author&gt;Huiskonen, Juha T&lt;/author&gt;&lt;author&gt;Carpenter, Elisabeth P&lt;/author&gt;&lt;author&gt;Kühlbrandt, Werner&lt;/author&gt;&lt;author&gt;Witzgall, Ralph&lt;/author&gt;&lt;author&gt;Ziegler, Christine&lt;/author&gt;&lt;/authors&gt;&lt;/contributors&gt;&lt;titles&gt;&lt;title&gt;Molecular insights into lipid-assisted Ca2+ regulation of the TRP channel Polycystin-2&lt;/title&gt;&lt;secondary-title&gt;Nature Structural &amp;amp; Molecular Biology&lt;/secondary-title&gt;&lt;/titles&gt;&lt;pages&gt;123-130&lt;/pages&gt;&lt;volume&gt;24&lt;/volume&gt;&lt;number&gt;2&lt;/number&gt;&lt;dates&gt;&lt;year&gt;2017&lt;/year&gt;&lt;pub-dates&gt;&lt;date&gt;2/2017&lt;/date&gt;&lt;/pub-dates&gt;&lt;/dates&gt;&lt;isbn&gt;1545-9993, 1545-9985&lt;/isbn&gt;&lt;urls&gt;&lt;related-urls&gt;&lt;url&gt;https://www.nature.com/articles/nsmb.3357.pdf&lt;/url&gt;&lt;/related-urls&gt;&lt;/urls&gt;&lt;electronic-resource-num&gt;10.1038/nsmb.3357&lt;/electronic-resource-num&gt;&lt;remote-database-name&gt;DOI.org (Crossref)&lt;/remote-database-name&gt;&lt;language&gt;en&lt;/language&gt;&lt;access-date&gt;2024-08-10 01:06:4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4060202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5MKF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587C571" w14:textId="2AB12842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Wilkes&lt;/Author&gt;&lt;Year&gt;2017&lt;/Year&gt;&lt;RecNum&gt;63&lt;/RecNum&gt;&lt;DisplayText&gt;[84]&lt;/DisplayText&gt;&lt;record&gt;&lt;rec-number&gt;63&lt;/rec-number&gt;&lt;foreign-keys&gt;&lt;key app="EN" db-id="a5ptw929aew5xde0a0txd5xo0zf5a0dpzpvf" timestamp="1724038647"&gt;63&lt;/key&gt;&lt;/foreign-keys&gt;&lt;ref-type name="Journal Article"&gt;17&lt;/ref-type&gt;&lt;contributors&gt;&lt;authors&gt;&lt;author&gt;Wilkes, Martin&lt;/author&gt;&lt;author&gt;Madej, M Gregor&lt;/author&gt;&lt;author&gt;Kreuter, Lydia&lt;/author&gt;&lt;author&gt;Rhinow, Daniel&lt;/author&gt;&lt;author&gt;Heinz, Veronika&lt;/author&gt;&lt;author&gt;De Sanctis, Silvia&lt;/author&gt;&lt;author&gt;Ruppel, Sabine&lt;/author&gt;&lt;author&gt;Richter, Rebecca M&lt;/author&gt;&lt;author&gt;Joos, Friederike&lt;/author&gt;&lt;author&gt;Grieben, Marina&lt;/author&gt;&lt;author&gt;Pike, Ashley C W&lt;/author&gt;&lt;author&gt;Huiskonen, Juha T&lt;/author&gt;&lt;author&gt;Carpenter, Elisabeth P&lt;/author&gt;&lt;author&gt;Kühlbrandt, Werner&lt;/author&gt;&lt;author&gt;Witzgall, Ralph&lt;/author&gt;&lt;author&gt;Ziegler, Christine&lt;/author&gt;&lt;/authors&gt;&lt;/contributors&gt;&lt;titles&gt;&lt;title&gt;Molecular insights into lipid-assisted Ca2+ regulation of the TRP channel Polycystin-2&lt;/title&gt;&lt;secondary-title&gt;Nature Structural &amp;amp; Molecular Biology&lt;/secondary-title&gt;&lt;/titles&gt;&lt;pages&gt;123-130&lt;/pages&gt;&lt;volume&gt;24&lt;/volume&gt;&lt;number&gt;2&lt;/number&gt;&lt;dates&gt;&lt;year&gt;2017&lt;/year&gt;&lt;pub-dates&gt;&lt;date&gt;2/2017&lt;/date&gt;&lt;/pub-dates&gt;&lt;/dates&gt;&lt;isbn&gt;1545-9993, 1545-9985&lt;/isbn&gt;&lt;urls&gt;&lt;related-urls&gt;&lt;url&gt;https://www.nature.com/articles/nsmb.3357.pdf&lt;/url&gt;&lt;/related-urls&gt;&lt;/urls&gt;&lt;electronic-resource-num&gt;10.1038/nsmb.3357&lt;/electronic-resource-num&gt;&lt;remote-database-name&gt;DOI.org (Crossref)&lt;/remote-database-name&gt;&lt;language&gt;en&lt;/language&gt;&lt;access-date&gt;2024-08-10 01:06:4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3D427E88" w14:textId="77777777" w:rsidTr="00DA3807">
        <w:trPr>
          <w:trHeight w:val="718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FEC2F4D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2DF7D09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xtracellular pore entry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2CC708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804BB1D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88B0E7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ermeant ion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9B7D223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1.47 ± 0.8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C0564CC" w14:textId="2B1EB849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aotome&lt;/Author&gt;&lt;Year&gt;2016&lt;/Year&gt;&lt;RecNum&gt;202&lt;/RecNum&gt;&lt;DisplayText&gt;[18]&lt;/DisplayText&gt;&lt;record&gt;&lt;rec-number&gt;202&lt;/rec-number&gt;&lt;foreign-keys&gt;&lt;key app="EN" db-id="a5ptw929aew5xde0a0txd5xo0zf5a0dpzpvf" timestamp="1725671948"&gt;202&lt;/key&gt;&lt;/foreign-keys&gt;&lt;ref-type name="Journal Article"&gt;17&lt;/ref-type&gt;&lt;contributors&gt;&lt;authors&gt;&lt;author&gt;Saotome, Kei&lt;/author&gt;&lt;author&gt;Singh, Appu K.&lt;/author&gt;&lt;author&gt;Yelshanskaya, Maria V.&lt;/author&gt;&lt;author&gt;Sobolevsky, Alexander I.&lt;/author&gt;&lt;/authors&gt;&lt;/contributors&gt;&lt;titles&gt;&lt;title&gt;Crystal structure of the epithelial calcium channel TRPV6&lt;/title&gt;&lt;secondary-title&gt;Nature&lt;/secondary-title&gt;&lt;/titles&gt;&lt;pages&gt;506-511&lt;/pages&gt;&lt;volume&gt;534&lt;/volume&gt;&lt;number&gt;7608&lt;/number&gt;&lt;dates&gt;&lt;year&gt;2016&lt;/year&gt;&lt;pub-dates&gt;&lt;date&gt;2016-06-23&lt;/date&gt;&lt;/pub-dates&gt;&lt;/dates&gt;&lt;isbn&gt;0028-0836, 1476-4687&lt;/isbn&gt;&lt;urls&gt;&lt;/urls&gt;&lt;electronic-resource-num&gt;10.1038/nature17975&lt;/electronic-resource-num&gt;&lt;remote-database-name&gt;DOI.org (Crossref)&lt;/remote-database-name&gt;&lt;language&gt;en&lt;/language&gt;&lt;access-date&gt;2024-08-10 01:06:3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5F8EF60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5IWK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5IWP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5WO9 </w:t>
            </w:r>
            <w:r w:rsidRPr="001973D0">
              <w:rPr>
                <w:color w:val="000000"/>
                <w:sz w:val="16"/>
                <w:szCs w:val="16"/>
              </w:rPr>
              <w:br/>
              <w:t>6D7P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A042D15" w14:textId="53FD8FD2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YW90b21lPC9BdXRob3I+PFllYXI+MjAxNjwvWWVhcj48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YW90b21lPC9BdXRob3I+PFllYXI+MjAxNjwvWWVhcj48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8,8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585E5E15" w14:textId="77777777" w:rsidTr="00DA3807">
        <w:trPr>
          <w:trHeight w:val="862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AFD0392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77EBB8D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xtracellular pore entry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3EDDCF2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Gd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3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742301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13CC0A6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hannel blocke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2B75A4C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3.87 ± 0.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F100614" w14:textId="39E5B948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aotome&lt;/Author&gt;&lt;Year&gt;2016&lt;/Year&gt;&lt;RecNum&gt;202&lt;/RecNum&gt;&lt;DisplayText&gt;[18]&lt;/DisplayText&gt;&lt;record&gt;&lt;rec-number&gt;202&lt;/rec-number&gt;&lt;foreign-keys&gt;&lt;key app="EN" db-id="a5ptw929aew5xde0a0txd5xo0zf5a0dpzpvf" timestamp="1725671948"&gt;202&lt;/key&gt;&lt;/foreign-keys&gt;&lt;ref-type name="Journal Article"&gt;17&lt;/ref-type&gt;&lt;contributors&gt;&lt;authors&gt;&lt;author&gt;Saotome, Kei&lt;/author&gt;&lt;author&gt;Singh, Appu K.&lt;/author&gt;&lt;author&gt;Yelshanskaya, Maria V.&lt;/author&gt;&lt;author&gt;Sobolevsky, Alexander I.&lt;/author&gt;&lt;/authors&gt;&lt;/contributors&gt;&lt;titles&gt;&lt;title&gt;Crystal structure of the epithelial calcium channel TRPV6&lt;/title&gt;&lt;secondary-title&gt;Nature&lt;/secondary-title&gt;&lt;/titles&gt;&lt;pages&gt;506-511&lt;/pages&gt;&lt;volume&gt;534&lt;/volume&gt;&lt;number&gt;7608&lt;/number&gt;&lt;dates&gt;&lt;year&gt;2016&lt;/year&gt;&lt;pub-dates&gt;&lt;date&gt;2016-06-23&lt;/date&gt;&lt;/pub-dates&gt;&lt;/dates&gt;&lt;isbn&gt;0028-0836, 1476-4687&lt;/isbn&gt;&lt;urls&gt;&lt;/urls&gt;&lt;electronic-resource-num&gt;10.1038/nature17975&lt;/electronic-resource-num&gt;&lt;remote-database-name&gt;DOI.org (Crossref)&lt;/remote-database-name&gt;&lt;language&gt;en&lt;/language&gt;&lt;access-date&gt;2024-08-10 01:06:3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4C5F965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5IWT </w:t>
            </w:r>
            <w:r w:rsidRPr="001973D0">
              <w:rPr>
                <w:color w:val="000000"/>
                <w:sz w:val="16"/>
                <w:szCs w:val="16"/>
              </w:rPr>
              <w:br/>
              <w:t>5WOA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9FD6027" w14:textId="20E63A7E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  <w:lang w:val="ru-RU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YW90b21lPC9BdXRob3I+PFllYXI+MjAxNjwvWWVhcj48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YW90b21lPC9BdXRob3I+PFllYXI+MjAxNjwvWWVhcj48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8,8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24B02577" w14:textId="77777777" w:rsidTr="00DA3807">
        <w:trPr>
          <w:trHeight w:val="511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74C2206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EC20436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xtracellular pore entry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428891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g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2214DB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M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2AE5AA3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ermeant ion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5D8092A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300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BE463F4" w14:textId="74C290E2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uan&lt;/Author&gt;&lt;Year&gt;2018&lt;/Year&gt;&lt;RecNum&gt;225&lt;/RecNum&gt;&lt;DisplayText&gt;[85]&lt;/DisplayText&gt;&lt;record&gt;&lt;rec-number&gt;225&lt;/rec-number&gt;&lt;foreign-keys&gt;&lt;key app="EN" db-id="a5ptw929aew5xde0a0txd5xo0zf5a0dpzpvf" timestamp="1725671948"&gt;225&lt;/key&gt;&lt;/foreign-keys&gt;&lt;ref-type name="Journal Article"&gt;17&lt;/ref-type&gt;&lt;contributors&gt;&lt;authors&gt;&lt;author&gt;Duan, Jingjing&lt;/author&gt;&lt;author&gt;Li, Zongli&lt;/author&gt;&lt;author&gt;Li, Jian&lt;/author&gt;&lt;author&gt;Hulse, Raymond E.&lt;/author&gt;&lt;author&gt;Santa-Cruz, Ana&lt;/author&gt;&lt;author&gt;Valinsky, William C.&lt;/author&gt;&lt;author&gt;Abiria, Sunday A.&lt;/author&gt;&lt;author&gt;Krapivinsky, Grigory&lt;/author&gt;&lt;author&gt;Zhang, Jin&lt;/author&gt;&lt;author&gt;Clapham, David E.&lt;/author&gt;&lt;/authors&gt;&lt;/contributors&gt;&lt;titles&gt;&lt;title&gt;Structure of the mammalian TRPM7, a magnesium channel required during embryonic development&lt;/title&gt;&lt;secondary-title&gt;Proceedings of the National Academy of Sciences&lt;/secondary-title&gt;&lt;/titles&gt;&lt;volume&gt;115&lt;/volume&gt;&lt;number&gt;35&lt;/number&gt;&lt;dates&gt;&lt;year&gt;2018&lt;/year&gt;&lt;pub-dates&gt;&lt;date&gt;2018-08-28&lt;/date&gt;&lt;/pub-dates&gt;&lt;/dates&gt;&lt;isbn&gt;0027-8424, 1091-6490&lt;/isbn&gt;&lt;urls&gt;&lt;/urls&gt;&lt;electronic-resource-num&gt;10.1073/pnas.1810719115&lt;/electronic-resource-num&gt;&lt;remote-database-name&gt;DOI.org (Crossref)&lt;/remote-database-name&gt;&lt;language&gt;en&lt;/language&gt;&lt;access-date&gt;2024-08-10 01:08:1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3DB5D5B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BWD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1996477" w14:textId="59AB91A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uan&lt;/Author&gt;&lt;Year&gt;2018&lt;/Year&gt;&lt;RecNum&gt;225&lt;/RecNum&gt;&lt;DisplayText&gt;[85]&lt;/DisplayText&gt;&lt;record&gt;&lt;rec-number&gt;225&lt;/rec-number&gt;&lt;foreign-keys&gt;&lt;key app="EN" db-id="a5ptw929aew5xde0a0txd5xo0zf5a0dpzpvf" timestamp="1725671948"&gt;225&lt;/key&gt;&lt;/foreign-keys&gt;&lt;ref-type name="Journal Article"&gt;17&lt;/ref-type&gt;&lt;contributors&gt;&lt;authors&gt;&lt;author&gt;Duan, Jingjing&lt;/author&gt;&lt;author&gt;Li, Zongli&lt;/author&gt;&lt;author&gt;Li, Jian&lt;/author&gt;&lt;author&gt;Hulse, Raymond E.&lt;/author&gt;&lt;author&gt;Santa-Cruz, Ana&lt;/author&gt;&lt;author&gt;Valinsky, William C.&lt;/author&gt;&lt;author&gt;Abiria, Sunday A.&lt;/author&gt;&lt;author&gt;Krapivinsky, Grigory&lt;/author&gt;&lt;author&gt;Zhang, Jin&lt;/author&gt;&lt;author&gt;Clapham, David E.&lt;/author&gt;&lt;/authors&gt;&lt;/contributors&gt;&lt;titles&gt;&lt;title&gt;Structure of the mammalian TRPM7, a magnesium channel required during embryonic development&lt;/title&gt;&lt;secondary-title&gt;Proceedings of the National Academy of Sciences&lt;/secondary-title&gt;&lt;/titles&gt;&lt;volume&gt;115&lt;/volume&gt;&lt;number&gt;35&lt;/number&gt;&lt;dates&gt;&lt;year&gt;2018&lt;/year&gt;&lt;pub-dates&gt;&lt;date&gt;2018-08-28&lt;/date&gt;&lt;/pub-dates&gt;&lt;/dates&gt;&lt;isbn&gt;0027-8424, 1091-6490&lt;/isbn&gt;&lt;urls&gt;&lt;/urls&gt;&lt;electronic-resource-num&gt;10.1073/pnas.1810719115&lt;/electronic-resource-num&gt;&lt;remote-database-name&gt;DOI.org (Crossref)&lt;/remote-database-name&gt;&lt;language&gt;en&lt;/language&gt;&lt;access-date&gt;2024-08-10 01:08:1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384B9225" w14:textId="77777777" w:rsidTr="00DA3807">
        <w:trPr>
          <w:trHeight w:val="439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49A0001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2FEDB8F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xtracellular pore entry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639FBC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NMDG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97DD53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B6A8956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ermeant ion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1236B9A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28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6E3D81A" w14:textId="16B48BC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Zhang&lt;/Author&gt;&lt;Year&gt;2021&lt;/Year&gt;&lt;RecNum&gt;271&lt;/RecNum&gt;&lt;DisplayText&gt;[62]&lt;/DisplayText&gt;&lt;record&gt;&lt;rec-number&gt;271&lt;/rec-number&gt;&lt;foreign-keys&gt;&lt;key app="EN" db-id="a5ptw929aew5xde0a0txd5xo0zf5a0dpzpvf" timestamp="1725671948"&gt;271&lt;/key&gt;&lt;/foreign-keys&gt;&lt;ref-type name="Journal Article"&gt;17&lt;/ref-type&gt;&lt;contributors&gt;&lt;authors&gt;&lt;author&gt;Zhang, Kaihua&lt;/author&gt;&lt;author&gt;Julius, David&lt;/author&gt;&lt;author&gt;Cheng, Yifan&lt;/author&gt;&lt;/authors&gt;&lt;/contributors&gt;&lt;titles&gt;&lt;title&gt;Structural snapshots of TRPV1 reveal mechanism of polymodal functionality&lt;/title&gt;&lt;secondary-title&gt;Cell&lt;/secondary-title&gt;&lt;/titles&gt;&lt;pages&gt;5138-5150.e12&lt;/pages&gt;&lt;volume&gt;184&lt;/volume&gt;&lt;number&gt;20&lt;/number&gt;&lt;dates&gt;&lt;year&gt;2021&lt;/year&gt;&lt;pub-dates&gt;&lt;date&gt;09/2021&lt;/date&gt;&lt;/pub-dates&gt;&lt;/dates&gt;&lt;isbn&gt;00928674&lt;/isbn&gt;&lt;urls&gt;&lt;/urls&gt;&lt;electronic-resource-num&gt;10.1016/j.cell.2021.08.012&lt;/electronic-resource-num&gt;&lt;remote-database-name&gt;DOI.org (Crossref)&lt;/remote-database-name&gt;&lt;language&gt;en&lt;/language&gt;&lt;access-date&gt;2024-08-10 01:11:3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6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DE6192B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L2V </w:t>
            </w:r>
            <w:r w:rsidRPr="001973D0">
              <w:rPr>
                <w:color w:val="000000"/>
                <w:sz w:val="16"/>
                <w:szCs w:val="16"/>
              </w:rPr>
              <w:br/>
              <w:t>7L2W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F60312E" w14:textId="7C74F01A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Zhang&lt;/Author&gt;&lt;Year&gt;2021&lt;/Year&gt;&lt;RecNum&gt;271&lt;/RecNum&gt;&lt;DisplayText&gt;[62]&lt;/DisplayText&gt;&lt;record&gt;&lt;rec-number&gt;271&lt;/rec-number&gt;&lt;foreign-keys&gt;&lt;key app="EN" db-id="a5ptw929aew5xde0a0txd5xo0zf5a0dpzpvf" timestamp="1725671948"&gt;271&lt;/key&gt;&lt;/foreign-keys&gt;&lt;ref-type name="Journal Article"&gt;17&lt;/ref-type&gt;&lt;contributors&gt;&lt;authors&gt;&lt;author&gt;Zhang, Kaihua&lt;/author&gt;&lt;author&gt;Julius, David&lt;/author&gt;&lt;author&gt;Cheng, Yifan&lt;/author&gt;&lt;/authors&gt;&lt;/contributors&gt;&lt;titles&gt;&lt;title&gt;Structural snapshots of TRPV1 reveal mechanism of polymodal functionality&lt;/title&gt;&lt;secondary-title&gt;Cell&lt;/secondary-title&gt;&lt;/titles&gt;&lt;pages&gt;5138-5150.e12&lt;/pages&gt;&lt;volume&gt;184&lt;/volume&gt;&lt;number&gt;20&lt;/number&gt;&lt;dates&gt;&lt;year&gt;2021&lt;/year&gt;&lt;pub-dates&gt;&lt;date&gt;09/2021&lt;/date&gt;&lt;/pub-dates&gt;&lt;/dates&gt;&lt;isbn&gt;00928674&lt;/isbn&gt;&lt;urls&gt;&lt;/urls&gt;&lt;electronic-resource-num&gt;10.1016/j.cell.2021.08.012&lt;/electronic-resource-num&gt;&lt;remote-database-name&gt;DOI.org (Crossref)&lt;/remote-database-name&gt;&lt;language&gt;en&lt;/language&gt;&lt;access-date&gt;2024-08-10 01:11:3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6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4CC14769" w14:textId="77777777" w:rsidTr="00DA3807">
        <w:trPr>
          <w:trHeight w:val="448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6326684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6939DF6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electivity filt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81FAF33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NMDG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2910049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FC4B24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ermeant ion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7F9469C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28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1169447" w14:textId="391064D3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Zhang&lt;/Author&gt;&lt;Year&gt;2021&lt;/Year&gt;&lt;RecNum&gt;271&lt;/RecNum&gt;&lt;DisplayText&gt;[62]&lt;/DisplayText&gt;&lt;record&gt;&lt;rec-number&gt;271&lt;/rec-number&gt;&lt;foreign-keys&gt;&lt;key app="EN" db-id="a5ptw929aew5xde0a0txd5xo0zf5a0dpzpvf" timestamp="1725671948"&gt;271&lt;/key&gt;&lt;/foreign-keys&gt;&lt;ref-type name="Journal Article"&gt;17&lt;/ref-type&gt;&lt;contributors&gt;&lt;authors&gt;&lt;author&gt;Zhang, Kaihua&lt;/author&gt;&lt;author&gt;Julius, David&lt;/author&gt;&lt;author&gt;Cheng, Yifan&lt;/author&gt;&lt;/authors&gt;&lt;/contributors&gt;&lt;titles&gt;&lt;title&gt;Structural snapshots of TRPV1 reveal mechanism of polymodal functionality&lt;/title&gt;&lt;secondary-title&gt;Cell&lt;/secondary-title&gt;&lt;/titles&gt;&lt;pages&gt;5138-5150.e12&lt;/pages&gt;&lt;volume&gt;184&lt;/volume&gt;&lt;number&gt;20&lt;/number&gt;&lt;dates&gt;&lt;year&gt;2021&lt;/year&gt;&lt;pub-dates&gt;&lt;date&gt;09/2021&lt;/date&gt;&lt;/pub-dates&gt;&lt;/dates&gt;&lt;isbn&gt;00928674&lt;/isbn&gt;&lt;urls&gt;&lt;/urls&gt;&lt;electronic-resource-num&gt;10.1016/j.cell.2021.08.012&lt;/electronic-resource-num&gt;&lt;remote-database-name&gt;DOI.org (Crossref)&lt;/remote-database-name&gt;&lt;language&gt;en&lt;/language&gt;&lt;access-date&gt;2024-08-10 01:11:3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6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A435E2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L2X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580E440" w14:textId="119F2DAF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Zhang&lt;/Author&gt;&lt;Year&gt;2021&lt;/Year&gt;&lt;RecNum&gt;271&lt;/RecNum&gt;&lt;DisplayText&gt;[62]&lt;/DisplayText&gt;&lt;record&gt;&lt;rec-number&gt;271&lt;/rec-number&gt;&lt;foreign-keys&gt;&lt;key app="EN" db-id="a5ptw929aew5xde0a0txd5xo0zf5a0dpzpvf" timestamp="1725671948"&gt;271&lt;/key&gt;&lt;/foreign-keys&gt;&lt;ref-type name="Journal Article"&gt;17&lt;/ref-type&gt;&lt;contributors&gt;&lt;authors&gt;&lt;author&gt;Zhang, Kaihua&lt;/author&gt;&lt;author&gt;Julius, David&lt;/author&gt;&lt;author&gt;Cheng, Yifan&lt;/author&gt;&lt;/authors&gt;&lt;/contributors&gt;&lt;titles&gt;&lt;title&gt;Structural snapshots of TRPV1 reveal mechanism of polymodal functionality&lt;/title&gt;&lt;secondary-title&gt;Cell&lt;/secondary-title&gt;&lt;/titles&gt;&lt;pages&gt;5138-5150.e12&lt;/pages&gt;&lt;volume&gt;184&lt;/volume&gt;&lt;number&gt;20&lt;/number&gt;&lt;dates&gt;&lt;year&gt;2021&lt;/year&gt;&lt;pub-dates&gt;&lt;date&gt;09/2021&lt;/date&gt;&lt;/pub-dates&gt;&lt;/dates&gt;&lt;isbn&gt;00928674&lt;/isbn&gt;&lt;urls&gt;&lt;/urls&gt;&lt;electronic-resource-num&gt;10.1016/j.cell.2021.08.012&lt;/electronic-resource-num&gt;&lt;remote-database-name&gt;DOI.org (Crossref)&lt;/remote-database-name&gt;&lt;language&gt;en&lt;/language&gt;&lt;access-date&gt;2024-08-10 01:11:3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6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025D3D77" w14:textId="77777777" w:rsidTr="00DA3807">
        <w:trPr>
          <w:trHeight w:val="511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DDD7105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345998C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electivity filt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0204356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B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0C40BEA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Frog TRPV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C09E965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ermeant ion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34BBC47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10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B82E1E9" w14:textId="65F02712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eng&lt;/Author&gt;&lt;Year&gt;2018&lt;/Year&gt;&lt;RecNum&gt;215&lt;/RecNum&gt;&lt;DisplayText&gt;[86]&lt;/DisplayText&gt;&lt;record&gt;&lt;rec-number&gt;215&lt;/rec-number&gt;&lt;foreign-keys&gt;&lt;key app="EN" db-id="a5ptw929aew5xde0a0txd5xo0zf5a0dpzpvf" timestamp="1725671948"&gt;215&lt;/key&gt;&lt;/foreign-keys&gt;&lt;ref-type name="Journal Article"&gt;17&lt;/ref-type&gt;&lt;contributors&gt;&lt;authors&gt;&lt;author&gt;Deng, Zengqin&lt;/author&gt;&lt;author&gt;Paknejad, Navid&lt;/author&gt;&lt;author&gt;Maksaev, Grigory&lt;/author&gt;&lt;author&gt;Sala-Rabanal, Monica&lt;/author&gt;&lt;author&gt;Nichols, Colin G.&lt;/author&gt;&lt;author&gt;Hite, Richard K.&lt;/author&gt;&lt;author&gt;Yuan, Peng&lt;/author&gt;&lt;/authors&gt;&lt;/contributors&gt;&lt;titles&gt;&lt;title&gt;Cryo-EM and X-ray structures of TRPV4 reveal insight into ion permeation and gating mechanisms&lt;/title&gt;&lt;secondary-title&gt;Nature Structural &amp;amp; Molecular Biology&lt;/secondary-title&gt;&lt;/titles&gt;&lt;pages&gt;252-260&lt;/pages&gt;&lt;volume&gt;25&lt;/volume&gt;&lt;number&gt;3&lt;/number&gt;&lt;dates&gt;&lt;year&gt;2018&lt;/year&gt;&lt;pub-dates&gt;&lt;date&gt;3/2018&lt;/date&gt;&lt;/pub-dates&gt;&lt;/dates&gt;&lt;isbn&gt;1545-9993, 1545-9985&lt;/isbn&gt;&lt;urls&gt;&lt;/urls&gt;&lt;electronic-resource-num&gt;10.1038/s41594-018-0037-5&lt;/electronic-resource-num&gt;&lt;remote-database-name&gt;DOI.org (Crossref)&lt;/remote-database-name&gt;&lt;language&gt;en&lt;/language&gt;&lt;access-date&gt;2024-08-10 01:07:3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72173A0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C8G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95D7BA5" w14:textId="069C3FBB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eng&lt;/Author&gt;&lt;Year&gt;2018&lt;/Year&gt;&lt;RecNum&gt;215&lt;/RecNum&gt;&lt;DisplayText&gt;[86]&lt;/DisplayText&gt;&lt;record&gt;&lt;rec-number&gt;215&lt;/rec-number&gt;&lt;foreign-keys&gt;&lt;key app="EN" db-id="a5ptw929aew5xde0a0txd5xo0zf5a0dpzpvf" timestamp="1725671948"&gt;215&lt;/key&gt;&lt;/foreign-keys&gt;&lt;ref-type name="Journal Article"&gt;17&lt;/ref-type&gt;&lt;contributors&gt;&lt;authors&gt;&lt;author&gt;Deng, Zengqin&lt;/author&gt;&lt;author&gt;Paknejad, Navid&lt;/author&gt;&lt;author&gt;Maksaev, Grigory&lt;/author&gt;&lt;author&gt;Sala-Rabanal, Monica&lt;/author&gt;&lt;author&gt;Nichols, Colin G.&lt;/author&gt;&lt;author&gt;Hite, Richard K.&lt;/author&gt;&lt;author&gt;Yuan, Peng&lt;/author&gt;&lt;/authors&gt;&lt;/contributors&gt;&lt;titles&gt;&lt;title&gt;Cryo-EM and X-ray structures of TRPV4 reveal insight into ion permeation and gating mechanisms&lt;/title&gt;&lt;secondary-title&gt;Nature Structural &amp;amp; Molecular Biology&lt;/secondary-title&gt;&lt;/titles&gt;&lt;pages&gt;252-260&lt;/pages&gt;&lt;volume&gt;25&lt;/volume&gt;&lt;number&gt;3&lt;/number&gt;&lt;dates&gt;&lt;year&gt;2018&lt;/year&gt;&lt;pub-dates&gt;&lt;date&gt;3/2018&lt;/date&gt;&lt;/pub-dates&gt;&lt;/dates&gt;&lt;isbn&gt;1545-9993, 1545-9985&lt;/isbn&gt;&lt;urls&gt;&lt;/urls&gt;&lt;electronic-resource-num&gt;10.1038/s41594-018-0037-5&lt;/electronic-resource-num&gt;&lt;remote-database-name&gt;DOI.org (Crossref)&lt;/remote-database-name&gt;&lt;language&gt;en&lt;/language&gt;&lt;access-date&gt;2024-08-10 01:07:3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1E9636D4" w14:textId="77777777" w:rsidTr="00DA3807">
        <w:trPr>
          <w:trHeight w:val="421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E0BAD82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10C45AC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electivity filt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ED9A21D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B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E2D0914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0C2163C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ermeant ion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0DBF110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1.91 ± 0.7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0BBB08D" w14:textId="49D6C14B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aotome&lt;/Author&gt;&lt;Year&gt;2016&lt;/Year&gt;&lt;RecNum&gt;202&lt;/RecNum&gt;&lt;DisplayText&gt;[18]&lt;/DisplayText&gt;&lt;record&gt;&lt;rec-number&gt;202&lt;/rec-number&gt;&lt;foreign-keys&gt;&lt;key app="EN" db-id="a5ptw929aew5xde0a0txd5xo0zf5a0dpzpvf" timestamp="1725671948"&gt;202&lt;/key&gt;&lt;/foreign-keys&gt;&lt;ref-type name="Journal Article"&gt;17&lt;/ref-type&gt;&lt;contributors&gt;&lt;authors&gt;&lt;author&gt;Saotome, Kei&lt;/author&gt;&lt;author&gt;Singh, Appu K.&lt;/author&gt;&lt;author&gt;Yelshanskaya, Maria V.&lt;/author&gt;&lt;author&gt;Sobolevsky, Alexander I.&lt;/author&gt;&lt;/authors&gt;&lt;/contributors&gt;&lt;titles&gt;&lt;title&gt;Crystal structure of the epithelial calcium channel TRPV6&lt;/title&gt;&lt;secondary-title&gt;Nature&lt;/secondary-title&gt;&lt;/titles&gt;&lt;pages&gt;506-511&lt;/pages&gt;&lt;volume&gt;534&lt;/volume&gt;&lt;number&gt;7608&lt;/number&gt;&lt;dates&gt;&lt;year&gt;2016&lt;/year&gt;&lt;pub-dates&gt;&lt;date&gt;2016-06-23&lt;/date&gt;&lt;/pub-dates&gt;&lt;/dates&gt;&lt;isbn&gt;0028-0836, 1476-4687&lt;/isbn&gt;&lt;urls&gt;&lt;/urls&gt;&lt;electronic-resource-num&gt;10.1038/nature17975&lt;/electronic-resource-num&gt;&lt;remote-database-name&gt;DOI.org (Crossref)&lt;/remote-database-name&gt;&lt;language&gt;en&lt;/language&gt;&lt;access-date&gt;2024-08-10 01:06:3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B7104D7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5IWR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9D369FF" w14:textId="45813CA2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aotome&lt;/Author&gt;&lt;Year&gt;2016&lt;/Year&gt;&lt;RecNum&gt;202&lt;/RecNum&gt;&lt;DisplayText&gt;[18]&lt;/DisplayText&gt;&lt;record&gt;&lt;rec-number&gt;202&lt;/rec-number&gt;&lt;foreign-keys&gt;&lt;key app="EN" db-id="a5ptw929aew5xde0a0txd5xo0zf5a0dpzpvf" timestamp="1725671948"&gt;202&lt;/key&gt;&lt;/foreign-keys&gt;&lt;ref-type name="Journal Article"&gt;17&lt;/ref-type&gt;&lt;contributors&gt;&lt;authors&gt;&lt;author&gt;Saotome, Kei&lt;/author&gt;&lt;author&gt;Singh, Appu K.&lt;/author&gt;&lt;author&gt;Yelshanskaya, Maria V.&lt;/author&gt;&lt;author&gt;Sobolevsky, Alexander I.&lt;/author&gt;&lt;/authors&gt;&lt;/contributors&gt;&lt;titles&gt;&lt;title&gt;Crystal structure of the epithelial calcium channel TRPV6&lt;/title&gt;&lt;secondary-title&gt;Nature&lt;/secondary-title&gt;&lt;/titles&gt;&lt;pages&gt;506-511&lt;/pages&gt;&lt;volume&gt;534&lt;/volume&gt;&lt;number&gt;7608&lt;/number&gt;&lt;dates&gt;&lt;year&gt;2016&lt;/year&gt;&lt;pub-dates&gt;&lt;date&gt;2016-06-23&lt;/date&gt;&lt;/pub-dates&gt;&lt;/dates&gt;&lt;isbn&gt;0028-0836, 1476-4687&lt;/isbn&gt;&lt;urls&gt;&lt;/urls&gt;&lt;electronic-resource-num&gt;10.1038/nature17975&lt;/electronic-resource-num&gt;&lt;remote-database-name&gt;DOI.org (Crossref)&lt;/remote-database-name&gt;&lt;language&gt;en&lt;/language&gt;&lt;access-date&gt;2024-08-10 01:06:3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350E49FD" w14:textId="77777777" w:rsidTr="00DA3807">
        <w:trPr>
          <w:trHeight w:val="655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3C218AB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8390DB2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electivity filt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FCF3AA2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C0931F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PC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7CDC344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, channel blocke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BC8E3F0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2 500 - 20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4DD5F08" w14:textId="6672D6AD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  <w:lang w:val="ru-RU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XaWxrZXM8L0F1dGhvcj48WWVhcj4yMDE3PC9ZZWFyPjxS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XaWxrZXM8L0F1dGhvcj48WWVhcj4yMDE3PC9ZZWFyPjxS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4,8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B937E82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5MKE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5MKF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6T9N </w:t>
            </w:r>
            <w:r w:rsidRPr="001973D0">
              <w:rPr>
                <w:color w:val="000000"/>
                <w:sz w:val="16"/>
                <w:szCs w:val="16"/>
              </w:rPr>
              <w:br/>
              <w:t>6T9O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46941CD" w14:textId="09364158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  <w:lang w:val="ru-RU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XYW5nPC9BdXRob3I+PFllYXI+MjAyMDwvWWVhcj48UmVj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XYW5nPC9BdXRob3I+PFllYXI+MjAyMDwvWWVhcj48UmVj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4,8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3E17353B" w14:textId="77777777" w:rsidTr="00DA3807">
        <w:trPr>
          <w:trHeight w:val="439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03933B3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D8103C4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electivity filt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97A3059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F9DACC2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EF973E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ermeant ion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2E14934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2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7C21E43" w14:textId="2A3C814A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Botte&lt;/Author&gt;&lt;Year&gt;2020&lt;/Year&gt;&lt;RecNum&gt;502&lt;/RecNum&gt;&lt;DisplayText&gt;[88]&lt;/DisplayText&gt;&lt;record&gt;&lt;rec-number&gt;502&lt;/rec-number&gt;&lt;foreign-keys&gt;&lt;key app="EN" db-id="a5ptw929aew5xde0a0txd5xo0zf5a0dpzpvf" timestamp="1726071254"&gt;502&lt;/key&gt;&lt;/foreign-keys&gt;&lt;ref-type name="Journal Article"&gt;17&lt;/ref-type&gt;&lt;contributors&gt;&lt;authors&gt;&lt;author&gt;Botte, Mathieu&lt;/author&gt;&lt;author&gt;Ulrich, Alexander K. C.&lt;/author&gt;&lt;author&gt;Adaixo, Ricardo&lt;/author&gt;&lt;author&gt;Gnutt, David&lt;/author&gt;&lt;author&gt;Brockmann, Andreas&lt;/author&gt;&lt;author&gt;Bucher, Denis&lt;/author&gt;&lt;author&gt;Chami, Mohamed&lt;/author&gt;&lt;author&gt;Bocquet, Nicolas&lt;/author&gt;&lt;author&gt;Ebbinghaus-Kintscher, Ulrich&lt;/author&gt;&lt;author&gt;Puetter, Vera&lt;/author&gt;&lt;author&gt;Becker, Andreas&lt;/author&gt;&lt;author&gt;Egner, Ursula&lt;/author&gt;&lt;author&gt;Stahlberg, Henning&lt;/author&gt;&lt;author&gt;Hennig, Michael&lt;/author&gt;&lt;author&gt;Holton, Simon J.&lt;/author&gt;&lt;/authors&gt;&lt;/contributors&gt;&lt;titles&gt;&lt;title&gt;Cryo-EM structural studies of the agonist complexed human TRPV4 ion-channel reveals novel structural rearrangements resulting in an open-conformation&lt;/title&gt;&lt;/titles&gt;&lt;dates&gt;&lt;year&gt;2020&lt;/year&gt;&lt;pub-dates&gt;&lt;date&gt;2020-10-13&lt;/date&gt;&lt;/pub-dates&gt;&lt;/dates&gt;&lt;urls&gt;&lt;/urls&gt;&lt;electronic-resource-num&gt;10.1101/2020.10.13.334797&lt;/electronic-resource-num&gt;&lt;remote-database-name&gt;Molecular Biology&lt;/remote-database-name&gt;&lt;language&gt;en&lt;/language&gt;&lt;access-date&gt;2024-09-10 23:01:2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D0FF065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AA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786166E" w14:textId="7919F6A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Botte&lt;/Author&gt;&lt;Year&gt;2020&lt;/Year&gt;&lt;RecNum&gt;502&lt;/RecNum&gt;&lt;DisplayText&gt;[88]&lt;/DisplayText&gt;&lt;record&gt;&lt;rec-number&gt;502&lt;/rec-number&gt;&lt;foreign-keys&gt;&lt;key app="EN" db-id="a5ptw929aew5xde0a0txd5xo0zf5a0dpzpvf" timestamp="1726071254"&gt;502&lt;/key&gt;&lt;/foreign-keys&gt;&lt;ref-type name="Journal Article"&gt;17&lt;/ref-type&gt;&lt;contributors&gt;&lt;authors&gt;&lt;author&gt;Botte, Mathieu&lt;/author&gt;&lt;author&gt;Ulrich, Alexander K. C.&lt;/author&gt;&lt;author&gt;Adaixo, Ricardo&lt;/author&gt;&lt;author&gt;Gnutt, David&lt;/author&gt;&lt;author&gt;Brockmann, Andreas&lt;/author&gt;&lt;author&gt;Bucher, Denis&lt;/author&gt;&lt;author&gt;Chami, Mohamed&lt;/author&gt;&lt;author&gt;Bocquet, Nicolas&lt;/author&gt;&lt;author&gt;Ebbinghaus-Kintscher, Ulrich&lt;/author&gt;&lt;author&gt;Puetter, Vera&lt;/author&gt;&lt;author&gt;Becker, Andreas&lt;/author&gt;&lt;author&gt;Egner, Ursula&lt;/author&gt;&lt;author&gt;Stahlberg, Henning&lt;/author&gt;&lt;author&gt;Hennig, Michael&lt;/author&gt;&lt;author&gt;Holton, Simon J.&lt;/author&gt;&lt;/authors&gt;&lt;/contributors&gt;&lt;titles&gt;&lt;title&gt;Cryo-EM structural studies of the agonist complexed human TRPV4 ion-channel reveals novel structural rearrangements resulting in an open-conformation&lt;/title&gt;&lt;/titles&gt;&lt;dates&gt;&lt;year&gt;2020&lt;/year&gt;&lt;pub-dates&gt;&lt;date&gt;2020-10-13&lt;/date&gt;&lt;/pub-dates&gt;&lt;/dates&gt;&lt;urls&gt;&lt;/urls&gt;&lt;electronic-resource-num&gt;10.1101/2020.10.13.334797&lt;/electronic-resource-num&gt;&lt;remote-database-name&gt;Molecular Biology&lt;/remote-database-name&gt;&lt;language&gt;en&lt;/language&gt;&lt;access-date&gt;2024-09-10 23:01:2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4BA2666A" w14:textId="77777777" w:rsidTr="00DA3807">
        <w:trPr>
          <w:trHeight w:val="61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B61E5E9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5BDEE71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electivity filt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27133E0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BDFF583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bbit TRPV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9DA73F7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ermeant ion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C9F883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2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F3AB799" w14:textId="65365004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adWJjZXZpYzwvQXV0aG9yPjxZZWFyPjIwMTg8L1llYXI+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=
</w:fldData>
              </w:fldChar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15691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adWJjZXZpYzwvQXV0aG9yPjxZZWFyPjIwMTg8L1llYXI+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=
</w:fldData>
              </w:fldChar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15691E" w:rsidRPr="001973D0">
              <w:rPr>
                <w:color w:val="000000"/>
                <w:sz w:val="16"/>
                <w:szCs w:val="16"/>
              </w:rPr>
            </w:r>
            <w:r w:rsidR="0015691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6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AA232D6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BWM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B8515CE" w14:textId="5968BF8F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adWJjZXZpYzwvQXV0aG9yPjxZZWFyPjIwMTg8L1llYXI+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=
</w:fldData>
              </w:fldChar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15691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adWJjZXZpYzwvQXV0aG9yPjxZZWFyPjIwMTg8L1llYXI+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=
</w:fldData>
              </w:fldChar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15691E" w:rsidRPr="001973D0">
              <w:rPr>
                <w:color w:val="000000"/>
                <w:sz w:val="16"/>
                <w:szCs w:val="16"/>
              </w:rPr>
            </w:r>
            <w:r w:rsidR="0015691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6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6F2A64D6" w14:textId="77777777" w:rsidTr="00DA3807">
        <w:trPr>
          <w:trHeight w:val="48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03FBD89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857001F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electivity filt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CAC6673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CE324AA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1027443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ermeant ion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632F466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1.47 ± 0.8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BD6C087" w14:textId="02162AB3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aotome&lt;/Author&gt;&lt;Year&gt;2016&lt;/Year&gt;&lt;RecNum&gt;202&lt;/RecNum&gt;&lt;DisplayText&gt;[18]&lt;/DisplayText&gt;&lt;record&gt;&lt;rec-number&gt;202&lt;/rec-number&gt;&lt;foreign-keys&gt;&lt;key app="EN" db-id="a5ptw929aew5xde0a0txd5xo0zf5a0dpzpvf" timestamp="1725671948"&gt;202&lt;/key&gt;&lt;/foreign-keys&gt;&lt;ref-type name="Journal Article"&gt;17&lt;/ref-type&gt;&lt;contributors&gt;&lt;authors&gt;&lt;author&gt;Saotome, Kei&lt;/author&gt;&lt;author&gt;Singh, Appu K.&lt;/author&gt;&lt;author&gt;Yelshanskaya, Maria V.&lt;/author&gt;&lt;author&gt;Sobolevsky, Alexander I.&lt;/author&gt;&lt;/authors&gt;&lt;/contributors&gt;&lt;titles&gt;&lt;title&gt;Crystal structure of the epithelial calcium channel TRPV6&lt;/title&gt;&lt;secondary-title&gt;Nature&lt;/secondary-title&gt;&lt;/titles&gt;&lt;pages&gt;506-511&lt;/pages&gt;&lt;volume&gt;534&lt;/volume&gt;&lt;number&gt;7608&lt;/number&gt;&lt;dates&gt;&lt;year&gt;2016&lt;/year&gt;&lt;pub-dates&gt;&lt;date&gt;2016-06-23&lt;/date&gt;&lt;/pub-dates&gt;&lt;/dates&gt;&lt;isbn&gt;0028-0836, 1476-4687&lt;/isbn&gt;&lt;urls&gt;&lt;/urls&gt;&lt;electronic-resource-num&gt;10.1038/nature17975&lt;/electronic-resource-num&gt;&lt;remote-database-name&gt;DOI.org (Crossref)&lt;/remote-database-name&gt;&lt;language&gt;en&lt;/language&gt;&lt;access-date&gt;2024-08-10 01:06:3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8A4BBDB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5IWP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5WO6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5WO7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5WO8 </w:t>
            </w:r>
            <w:r w:rsidRPr="001973D0">
              <w:rPr>
                <w:color w:val="000000"/>
                <w:sz w:val="16"/>
                <w:szCs w:val="16"/>
              </w:rPr>
              <w:br/>
              <w:t>5WO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2C79EF7" w14:textId="3A511732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  <w:lang w:val="ru-RU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YW90b21lPC9BdXRob3I+PFllYXI+MjAxNjwvWWVhcj48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YW90b21lPC9BdXRob3I+PFllYXI+MjAxNjwvWWVhcj48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8,8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4C5FF8EC" w14:textId="77777777" w:rsidTr="00DA3807">
        <w:trPr>
          <w:trHeight w:val="331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86B505D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7F6EBE8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electivity filt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6C5013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s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ECD78D2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Frog TRPV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BA0ED33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ermeant ion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7B8A05C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100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0ECB361" w14:textId="48A031A2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eng&lt;/Author&gt;&lt;Year&gt;2018&lt;/Year&gt;&lt;RecNum&gt;215&lt;/RecNum&gt;&lt;DisplayText&gt;[86]&lt;/DisplayText&gt;&lt;record&gt;&lt;rec-number&gt;215&lt;/rec-number&gt;&lt;foreign-keys&gt;&lt;key app="EN" db-id="a5ptw929aew5xde0a0txd5xo0zf5a0dpzpvf" timestamp="1725671948"&gt;215&lt;/key&gt;&lt;/foreign-keys&gt;&lt;ref-type name="Journal Article"&gt;17&lt;/ref-type&gt;&lt;contributors&gt;&lt;authors&gt;&lt;author&gt;Deng, Zengqin&lt;/author&gt;&lt;author&gt;Paknejad, Navid&lt;/author&gt;&lt;author&gt;Maksaev, Grigory&lt;/author&gt;&lt;author&gt;Sala-Rabanal, Monica&lt;/author&gt;&lt;author&gt;Nichols, Colin G.&lt;/author&gt;&lt;author&gt;Hite, Richard K.&lt;/author&gt;&lt;author&gt;Yuan, Peng&lt;/author&gt;&lt;/authors&gt;&lt;/contributors&gt;&lt;titles&gt;&lt;title&gt;Cryo-EM and X-ray structures of TRPV4 reveal insight into ion permeation and gating mechanisms&lt;/title&gt;&lt;secondary-title&gt;Nature Structural &amp;amp; Molecular Biology&lt;/secondary-title&gt;&lt;/titles&gt;&lt;pages&gt;252-260&lt;/pages&gt;&lt;volume&gt;25&lt;/volume&gt;&lt;number&gt;3&lt;/number&gt;&lt;dates&gt;&lt;year&gt;2018&lt;/year&gt;&lt;pub-dates&gt;&lt;date&gt;3/2018&lt;/date&gt;&lt;/pub-dates&gt;&lt;/dates&gt;&lt;isbn&gt;1545-9993, 1545-9985&lt;/isbn&gt;&lt;urls&gt;&lt;/urls&gt;&lt;electronic-resource-num&gt;10.1038/s41594-018-0037-5&lt;/electronic-resource-num&gt;&lt;remote-database-name&gt;DOI.org (Crossref)&lt;/remote-database-name&gt;&lt;language&gt;en&lt;/language&gt;&lt;access-date&gt;2024-08-10 01:07:3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3AA4E6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C8F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78FA2A9" w14:textId="460E327E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eng&lt;/Author&gt;&lt;Year&gt;2018&lt;/Year&gt;&lt;RecNum&gt;215&lt;/RecNum&gt;&lt;DisplayText&gt;[86]&lt;/DisplayText&gt;&lt;record&gt;&lt;rec-number&gt;215&lt;/rec-number&gt;&lt;foreign-keys&gt;&lt;key app="EN" db-id="a5ptw929aew5xde0a0txd5xo0zf5a0dpzpvf" timestamp="1725671948"&gt;215&lt;/key&gt;&lt;/foreign-keys&gt;&lt;ref-type name="Journal Article"&gt;17&lt;/ref-type&gt;&lt;contributors&gt;&lt;authors&gt;&lt;author&gt;Deng, Zengqin&lt;/author&gt;&lt;author&gt;Paknejad, Navid&lt;/author&gt;&lt;author&gt;Maksaev, Grigory&lt;/author&gt;&lt;author&gt;Sala-Rabanal, Monica&lt;/author&gt;&lt;author&gt;Nichols, Colin G.&lt;/author&gt;&lt;author&gt;Hite, Richard K.&lt;/author&gt;&lt;author&gt;Yuan, Peng&lt;/author&gt;&lt;/authors&gt;&lt;/contributors&gt;&lt;titles&gt;&lt;title&gt;Cryo-EM and X-ray structures of TRPV4 reveal insight into ion permeation and gating mechanisms&lt;/title&gt;&lt;secondary-title&gt;Nature Structural &amp;amp; Molecular Biology&lt;/secondary-title&gt;&lt;/titles&gt;&lt;pages&gt;252-260&lt;/pages&gt;&lt;volume&gt;25&lt;/volume&gt;&lt;number&gt;3&lt;/number&gt;&lt;dates&gt;&lt;year&gt;2018&lt;/year&gt;&lt;pub-dates&gt;&lt;date&gt;3/2018&lt;/date&gt;&lt;/pub-dates&gt;&lt;/dates&gt;&lt;isbn&gt;1545-9993, 1545-9985&lt;/isbn&gt;&lt;urls&gt;&lt;/urls&gt;&lt;electronic-resource-num&gt;10.1038/s41594-018-0037-5&lt;/electronic-resource-num&gt;&lt;remote-database-name&gt;DOI.org (Crossref)&lt;/remote-database-name&gt;&lt;language&gt;en&lt;/language&gt;&lt;access-date&gt;2024-08-10 01:07:3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424C6E4C" w14:textId="77777777" w:rsidTr="00DA3807">
        <w:trPr>
          <w:trHeight w:val="394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8DD532C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DCC85DD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electivity filt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A38690C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Gd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3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122AB47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Frog TRPV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A11AC4B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hannel blocke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30B897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2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CA69537" w14:textId="2289901D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eng&lt;/Author&gt;&lt;Year&gt;2018&lt;/Year&gt;&lt;RecNum&gt;215&lt;/RecNum&gt;&lt;DisplayText&gt;[86]&lt;/DisplayText&gt;&lt;record&gt;&lt;rec-number&gt;215&lt;/rec-number&gt;&lt;foreign-keys&gt;&lt;key app="EN" db-id="a5ptw929aew5xde0a0txd5xo0zf5a0dpzpvf" timestamp="1725671948"&gt;215&lt;/key&gt;&lt;/foreign-keys&gt;&lt;ref-type name="Journal Article"&gt;17&lt;/ref-type&gt;&lt;contributors&gt;&lt;authors&gt;&lt;author&gt;Deng, Zengqin&lt;/author&gt;&lt;author&gt;Paknejad, Navid&lt;/author&gt;&lt;author&gt;Maksaev, Grigory&lt;/author&gt;&lt;author&gt;Sala-Rabanal, Monica&lt;/author&gt;&lt;author&gt;Nichols, Colin G.&lt;/author&gt;&lt;author&gt;Hite, Richard K.&lt;/author&gt;&lt;author&gt;Yuan, Peng&lt;/author&gt;&lt;/authors&gt;&lt;/contributors&gt;&lt;titles&gt;&lt;title&gt;Cryo-EM and X-ray structures of TRPV4 reveal insight into ion permeation and gating mechanisms&lt;/title&gt;&lt;secondary-title&gt;Nature Structural &amp;amp; Molecular Biology&lt;/secondary-title&gt;&lt;/titles&gt;&lt;pages&gt;252-260&lt;/pages&gt;&lt;volume&gt;25&lt;/volume&gt;&lt;number&gt;3&lt;/number&gt;&lt;dates&gt;&lt;year&gt;2018&lt;/year&gt;&lt;pub-dates&gt;&lt;date&gt;3/2018&lt;/date&gt;&lt;/pub-dates&gt;&lt;/dates&gt;&lt;isbn&gt;1545-9993, 1545-9985&lt;/isbn&gt;&lt;urls&gt;&lt;/urls&gt;&lt;electronic-resource-num&gt;10.1038/s41594-018-0037-5&lt;/electronic-resource-num&gt;&lt;remote-database-name&gt;DOI.org (Crossref)&lt;/remote-database-name&gt;&lt;language&gt;en&lt;/language&gt;&lt;access-date&gt;2024-08-10 01:07:3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DB75525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C8H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D4A3127" w14:textId="6D58A57A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eng&lt;/Author&gt;&lt;Year&gt;2018&lt;/Year&gt;&lt;RecNum&gt;215&lt;/RecNum&gt;&lt;DisplayText&gt;[86]&lt;/DisplayText&gt;&lt;record&gt;&lt;rec-number&gt;215&lt;/rec-number&gt;&lt;foreign-keys&gt;&lt;key app="EN" db-id="a5ptw929aew5xde0a0txd5xo0zf5a0dpzpvf" timestamp="1725671948"&gt;215&lt;/key&gt;&lt;/foreign-keys&gt;&lt;ref-type name="Journal Article"&gt;17&lt;/ref-type&gt;&lt;contributors&gt;&lt;authors&gt;&lt;author&gt;Deng, Zengqin&lt;/author&gt;&lt;author&gt;Paknejad, Navid&lt;/author&gt;&lt;author&gt;Maksaev, Grigory&lt;/author&gt;&lt;author&gt;Sala-Rabanal, Monica&lt;/author&gt;&lt;author&gt;Nichols, Colin G.&lt;/author&gt;&lt;author&gt;Hite, Richard K.&lt;/author&gt;&lt;author&gt;Yuan, Peng&lt;/author&gt;&lt;/authors&gt;&lt;/contributors&gt;&lt;titles&gt;&lt;title&gt;Cryo-EM and X-ray structures of TRPV4 reveal insight into ion permeation and gating mechanisms&lt;/title&gt;&lt;secondary-title&gt;Nature Structural &amp;amp; Molecular Biology&lt;/secondary-title&gt;&lt;/titles&gt;&lt;pages&gt;252-260&lt;/pages&gt;&lt;volume&gt;25&lt;/volume&gt;&lt;number&gt;3&lt;/number&gt;&lt;dates&gt;&lt;year&gt;2018&lt;/year&gt;&lt;pub-dates&gt;&lt;date&gt;3/2018&lt;/date&gt;&lt;/pub-dates&gt;&lt;/dates&gt;&lt;isbn&gt;1545-9993, 1545-9985&lt;/isbn&gt;&lt;urls&gt;&lt;/urls&gt;&lt;electronic-resource-num&gt;10.1038/s41594-018-0037-5&lt;/electronic-resource-num&gt;&lt;remote-database-name&gt;DOI.org (Crossref)&lt;/remote-database-name&gt;&lt;language&gt;en&lt;/language&gt;&lt;access-date&gt;2024-08-10 01:07:3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5C07C049" w14:textId="77777777" w:rsidTr="00DA3807">
        <w:trPr>
          <w:trHeight w:val="457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9303E3E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AD081D4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electivity filt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C11696C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g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306320B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M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FBAB9B9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ermeant ion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973AD00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300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5C094B8" w14:textId="0E484FCD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uan&lt;/Author&gt;&lt;Year&gt;2018&lt;/Year&gt;&lt;RecNum&gt;225&lt;/RecNum&gt;&lt;DisplayText&gt;[85]&lt;/DisplayText&gt;&lt;record&gt;&lt;rec-number&gt;225&lt;/rec-number&gt;&lt;foreign-keys&gt;&lt;key app="EN" db-id="a5ptw929aew5xde0a0txd5xo0zf5a0dpzpvf" timestamp="1725671948"&gt;225&lt;/key&gt;&lt;/foreign-keys&gt;&lt;ref-type name="Journal Article"&gt;17&lt;/ref-type&gt;&lt;contributors&gt;&lt;authors&gt;&lt;author&gt;Duan, Jingjing&lt;/author&gt;&lt;author&gt;Li, Zongli&lt;/author&gt;&lt;author&gt;Li, Jian&lt;/author&gt;&lt;author&gt;Hulse, Raymond E.&lt;/author&gt;&lt;author&gt;Santa-Cruz, Ana&lt;/author&gt;&lt;author&gt;Valinsky, William C.&lt;/author&gt;&lt;author&gt;Abiria, Sunday A.&lt;/author&gt;&lt;author&gt;Krapivinsky, Grigory&lt;/author&gt;&lt;author&gt;Zhang, Jin&lt;/author&gt;&lt;author&gt;Clapham, David E.&lt;/author&gt;&lt;/authors&gt;&lt;/contributors&gt;&lt;titles&gt;&lt;title&gt;Structure of the mammalian TRPM7, a magnesium channel required during embryonic development&lt;/title&gt;&lt;secondary-title&gt;Proceedings of the National Academy of Sciences&lt;/secondary-title&gt;&lt;/titles&gt;&lt;volume&gt;115&lt;/volume&gt;&lt;number&gt;35&lt;/number&gt;&lt;dates&gt;&lt;year&gt;2018&lt;/year&gt;&lt;pub-dates&gt;&lt;date&gt;2018-08-28&lt;/date&gt;&lt;/pub-dates&gt;&lt;/dates&gt;&lt;isbn&gt;0027-8424, 1091-6490&lt;/isbn&gt;&lt;urls&gt;&lt;/urls&gt;&lt;electronic-resource-num&gt;10.1073/pnas.1810719115&lt;/electronic-resource-num&gt;&lt;remote-database-name&gt;DOI.org (Crossref)&lt;/remote-database-name&gt;&lt;language&gt;en&lt;/language&gt;&lt;access-date&gt;2024-08-10 01:08:1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81627C4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BWD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5006AA2" w14:textId="5881F172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uan&lt;/Author&gt;&lt;Year&gt;2018&lt;/Year&gt;&lt;RecNum&gt;225&lt;/RecNum&gt;&lt;DisplayText&gt;[85]&lt;/DisplayText&gt;&lt;record&gt;&lt;rec-number&gt;225&lt;/rec-number&gt;&lt;foreign-keys&gt;&lt;key app="EN" db-id="a5ptw929aew5xde0a0txd5xo0zf5a0dpzpvf" timestamp="1725671948"&gt;225&lt;/key&gt;&lt;/foreign-keys&gt;&lt;ref-type name="Journal Article"&gt;17&lt;/ref-type&gt;&lt;contributors&gt;&lt;authors&gt;&lt;author&gt;Duan, Jingjing&lt;/author&gt;&lt;author&gt;Li, Zongli&lt;/author&gt;&lt;author&gt;Li, Jian&lt;/author&gt;&lt;author&gt;Hulse, Raymond E.&lt;/author&gt;&lt;author&gt;Santa-Cruz, Ana&lt;/author&gt;&lt;author&gt;Valinsky, William C.&lt;/author&gt;&lt;author&gt;Abiria, Sunday A.&lt;/author&gt;&lt;author&gt;Krapivinsky, Grigory&lt;/author&gt;&lt;author&gt;Zhang, Jin&lt;/author&gt;&lt;author&gt;Clapham, David E.&lt;/author&gt;&lt;/authors&gt;&lt;/contributors&gt;&lt;titles&gt;&lt;title&gt;Structure of the mammalian TRPM7, a magnesium channel required during embryonic development&lt;/title&gt;&lt;secondary-title&gt;Proceedings of the National Academy of Sciences&lt;/secondary-title&gt;&lt;/titles&gt;&lt;volume&gt;115&lt;/volume&gt;&lt;number&gt;35&lt;/number&gt;&lt;dates&gt;&lt;year&gt;2018&lt;/year&gt;&lt;pub-dates&gt;&lt;date&gt;2018-08-28&lt;/date&gt;&lt;/pub-dates&gt;&lt;/dates&gt;&lt;isbn&gt;0027-8424, 1091-6490&lt;/isbn&gt;&lt;urls&gt;&lt;/urls&gt;&lt;electronic-resource-num&gt;10.1073/pnas.1810719115&lt;/electronic-resource-num&gt;&lt;remote-database-name&gt;DOI.org (Crossref)&lt;/remote-database-name&gt;&lt;language&gt;en&lt;/language&gt;&lt;access-date&gt;2024-08-10 01:08:1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77855DDB" w14:textId="77777777" w:rsidTr="00DA3807">
        <w:trPr>
          <w:trHeight w:val="331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0689EE4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8A459A9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electivity filt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4107127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uthenium Red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5D1A6F4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6FECAE9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hannel blocke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7BB388A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9 ± 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474F58D" w14:textId="3ACE870A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b2VuZGVyb3A8L0F1dGhvcj48WWVhcj4yMDAxPC9ZZWFy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b2VuZGVyb3A8L0F1dGhvcj48WWVhcj4yMDAxPC9ZZWFy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5FCFFE2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S8B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5F15CE3" w14:textId="6E8B6F1B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euberger&lt;/Author&gt;&lt;Year&gt;2021&lt;/Year&gt;&lt;RecNum&gt;272&lt;/RecNum&gt;&lt;DisplayText&gt;[47]&lt;/DisplayText&gt;&lt;record&gt;&lt;rec-number&gt;272&lt;/rec-number&gt;&lt;foreign-keys&gt;&lt;key app="EN" db-id="a5ptw929aew5xde0a0txd5xo0zf5a0dpzpvf" timestamp="1725671948"&gt;272&lt;/key&gt;&lt;/foreign-keys&gt;&lt;ref-type name="Journal Article"&gt;17&lt;/ref-type&gt;&lt;contributors&gt;&lt;authors&gt;&lt;author&gt;Neuberger, Arthur&lt;/author&gt;&lt;author&gt;Nadezhdin, Kirill D.&lt;/author&gt;&lt;author&gt;Sobolevsky, Alexander I.&lt;/author&gt;&lt;/authors&gt;&lt;/contributors&gt;&lt;titles&gt;&lt;title&gt;Structural mechanisms of TRPV6 inhibition by ruthenium red and econazole&lt;/title&gt;&lt;secondary-title&gt;Nature Communications&lt;/secondary-title&gt;&lt;/titles&gt;&lt;periodical&gt;&lt;full-title&gt;Nature Communications&lt;/full-title&gt;&lt;abbr-1&gt;Nat Commun&lt;/abbr-1&gt;&lt;/periodical&gt;&lt;pages&gt;6284&lt;/pages&gt;&lt;volume&gt;12&lt;/volume&gt;&lt;number&gt;1&lt;/number&gt;&lt;dates&gt;&lt;year&gt;2021&lt;/year&gt;&lt;pub-dates&gt;&lt;date&gt;2021-11-01&lt;/date&gt;&lt;/pub-dates&gt;&lt;/dates&gt;&lt;isbn&gt;2041-1723&lt;/isbn&gt;&lt;urls&gt;&lt;/urls&gt;&lt;electronic-resource-num&gt;10.1038/s41467-021-26608-x&lt;/electronic-resource-num&gt;&lt;remote-database-name&gt;DOI.org (Crossref)&lt;/remote-database-name&gt;&lt;language&gt;en&lt;/language&gt;&lt;access-date&gt;2024-08-10 01:11:3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4E06F38A" w14:textId="77777777" w:rsidTr="00DA3807">
        <w:trPr>
          <w:trHeight w:val="484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26EA241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9536FA7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electivity filt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0EF43EB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uthenium Red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60D57BA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V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8EB4DB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hannel blocke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6123D54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3 ± 0.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4C7880C" w14:textId="18268FE5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Zhen&lt;/Author&gt;&lt;Year&gt;2023&lt;/Year&gt;&lt;RecNum&gt;169&lt;/RecNum&gt;&lt;DisplayText&gt;[45]&lt;/DisplayText&gt;&lt;record&gt;&lt;rec-number&gt;169&lt;/rec-number&gt;&lt;foreign-keys&gt;&lt;key app="EN" db-id="a5ptw929aew5xde0a0txd5xo0zf5a0dpzpvf" timestamp="1725671948"&gt;169&lt;/key&gt;&lt;/foreign-keys&gt;&lt;ref-type name="Journal Article"&gt;17&lt;/ref-type&gt;&lt;contributors&gt;&lt;authors&gt;&lt;author&gt;Zhen, Wenxuan&lt;/author&gt;&lt;author&gt;Zhao, Zhijun&lt;/author&gt;&lt;author&gt;Chang, Shenghai&lt;/author&gt;&lt;author&gt;Chen, Xiaoying&lt;/author&gt;&lt;author&gt;Wan, Yangzhuoqun&lt;/author&gt;&lt;author&gt;Yang, Fan&lt;/author&gt;&lt;/authors&gt;&lt;/contributors&gt;&lt;titles&gt;&lt;title&gt;Structural basis of ligand activation and inhibition in a mammalian TRPV4 ion channel&lt;/title&gt;&lt;secondary-title&gt;Cell Discovery&lt;/secondary-title&gt;&lt;/titles&gt;&lt;pages&gt;70&lt;/pages&gt;&lt;volume&gt;9&lt;/volume&gt;&lt;number&gt;1&lt;/number&gt;&lt;dates&gt;&lt;year&gt;2023&lt;/year&gt;&lt;pub-dates&gt;&lt;date&gt;2023-07-10&lt;/date&gt;&lt;/pub-dates&gt;&lt;/dates&gt;&lt;isbn&gt;2056-5968&lt;/isbn&gt;&lt;urls&gt;&lt;/urls&gt;&lt;electronic-resource-num&gt;10.1038/s41421-023-00579-3&lt;/electronic-resource-num&gt;&lt;remote-database-name&gt;DOI.org (Crossref)&lt;/remote-database-name&gt;&lt;language&gt;en&lt;/language&gt;&lt;access-date&gt;2024-07-01 15:24:1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5BB079B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J1B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31F9794" w14:textId="414B5910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Zhen&lt;/Author&gt;&lt;Year&gt;2023&lt;/Year&gt;&lt;RecNum&gt;169&lt;/RecNum&gt;&lt;DisplayText&gt;[45]&lt;/DisplayText&gt;&lt;record&gt;&lt;rec-number&gt;169&lt;/rec-number&gt;&lt;foreign-keys&gt;&lt;key app="EN" db-id="a5ptw929aew5xde0a0txd5xo0zf5a0dpzpvf" timestamp="1725671948"&gt;169&lt;/key&gt;&lt;/foreign-keys&gt;&lt;ref-type name="Journal Article"&gt;17&lt;/ref-type&gt;&lt;contributors&gt;&lt;authors&gt;&lt;author&gt;Zhen, Wenxuan&lt;/author&gt;&lt;author&gt;Zhao, Zhijun&lt;/author&gt;&lt;author&gt;Chang, Shenghai&lt;/author&gt;&lt;author&gt;Chen, Xiaoying&lt;/author&gt;&lt;author&gt;Wan, Yangzhuoqun&lt;/author&gt;&lt;author&gt;Yang, Fan&lt;/author&gt;&lt;/authors&gt;&lt;/contributors&gt;&lt;titles&gt;&lt;title&gt;Structural basis of ligand activation and inhibition in a mammalian TRPV4 ion channel&lt;/title&gt;&lt;secondary-title&gt;Cell Discovery&lt;/secondary-title&gt;&lt;/titles&gt;&lt;pages&gt;70&lt;/pages&gt;&lt;volume&gt;9&lt;/volume&gt;&lt;number&gt;1&lt;/number&gt;&lt;dates&gt;&lt;year&gt;2023&lt;/year&gt;&lt;pub-dates&gt;&lt;date&gt;2023-07-10&lt;/date&gt;&lt;/pub-dates&gt;&lt;/dates&gt;&lt;isbn&gt;2056-5968&lt;/isbn&gt;&lt;urls&gt;&lt;/urls&gt;&lt;electronic-resource-num&gt;10.1038/s41421-023-00579-3&lt;/electronic-resource-num&gt;&lt;remote-database-name&gt;DOI.org (Crossref)&lt;/remote-database-name&gt;&lt;language&gt;en&lt;/language&gt;&lt;access-date&gt;2024-07-01 15:24:1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25FB9DB9" w14:textId="77777777" w:rsidTr="00DA3807">
        <w:trPr>
          <w:trHeight w:val="34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BB9C8C0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15762DD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electivity filt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0788E87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uthenium Red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C00AD82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bbit TRPV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10D0D3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hannel blocke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CC20C7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0137 ± 0.004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B66191C" w14:textId="55A83C5B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Pumroy&lt;/Author&gt;&lt;Year&gt;2024&lt;/Year&gt;&lt;RecNum&gt;163&lt;/RecNum&gt;&lt;DisplayText&gt;[90]&lt;/DisplayText&gt;&lt;record&gt;&lt;rec-number&gt;163&lt;/rec-number&gt;&lt;foreign-keys&gt;&lt;key app="EN" db-id="a5ptw929aew5xde0a0txd5xo0zf5a0dpzpvf" timestamp="1725671948"&gt;163&lt;/key&gt;&lt;/foreign-keys&gt;&lt;ref-type name="Journal Article"&gt;17&lt;/ref-type&gt;&lt;contributors&gt;&lt;authors&gt;&lt;author&gt;Pumroy, Ruth A&lt;/author&gt;&lt;author&gt;De Jesús-Pérez, José J&lt;/author&gt;&lt;author&gt;Protopopova, Anna D&lt;/author&gt;&lt;author&gt;Rocereta, Julia A&lt;/author&gt;&lt;author&gt;Fluck, Edwin C&lt;/author&gt;&lt;author&gt;Fricke, Tabea&lt;/author&gt;&lt;author&gt;Lee, Bo-Hyun&lt;/author&gt;&lt;author&gt;Rohacs, Tibor&lt;/author&gt;&lt;author&gt;Leffler, Andreas&lt;/author&gt;&lt;author&gt;Moiseenkova-Bell, Vera&lt;/author&gt;&lt;/authors&gt;&lt;/contributors&gt;&lt;titles&gt;&lt;title&gt;Molecular details of ruthenium red pore block in TRPV channels&lt;/title&gt;&lt;secondary-title&gt;EMBO Reports&lt;/secondary-title&gt;&lt;/titles&gt;&lt;pages&gt;506-523&lt;/pages&gt;&lt;volume&gt;25&lt;/volume&gt;&lt;number&gt;2&lt;/number&gt;&lt;dates&gt;&lt;year&gt;2024&lt;/year&gt;&lt;pub-dates&gt;&lt;date&gt;2024-01-15&lt;/date&gt;&lt;/pub-dates&gt;&lt;/dates&gt;&lt;isbn&gt;1469-3178&lt;/isbn&gt;&lt;urls&gt;&lt;/urls&gt;&lt;electronic-resource-num&gt;10.1038/s44319-023-00050-0&lt;/electronic-resource-num&gt;&lt;remote-database-name&gt;DOI.org (Crossref)&lt;/remote-database-name&gt;&lt;language&gt;en&lt;/language&gt;&lt;access-date&gt;2024-07-01 15:23:5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9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6DE311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8FFN </w:t>
            </w:r>
            <w:r w:rsidRPr="001973D0">
              <w:rPr>
                <w:color w:val="000000"/>
                <w:sz w:val="16"/>
                <w:szCs w:val="16"/>
              </w:rPr>
              <w:br/>
              <w:t>8FFQ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50F45F5" w14:textId="4BB4FFDD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Pumroy&lt;/Author&gt;&lt;Year&gt;2024&lt;/Year&gt;&lt;RecNum&gt;163&lt;/RecNum&gt;&lt;DisplayText&gt;[90]&lt;/DisplayText&gt;&lt;record&gt;&lt;rec-number&gt;163&lt;/rec-number&gt;&lt;foreign-keys&gt;&lt;key app="EN" db-id="a5ptw929aew5xde0a0txd5xo0zf5a0dpzpvf" timestamp="1725671948"&gt;163&lt;/key&gt;&lt;/foreign-keys&gt;&lt;ref-type name="Journal Article"&gt;17&lt;/ref-type&gt;&lt;contributors&gt;&lt;authors&gt;&lt;author&gt;Pumroy, Ruth A&lt;/author&gt;&lt;author&gt;De Jesús-Pérez, José J&lt;/author&gt;&lt;author&gt;Protopopova, Anna D&lt;/author&gt;&lt;author&gt;Rocereta, Julia A&lt;/author&gt;&lt;author&gt;Fluck, Edwin C&lt;/author&gt;&lt;author&gt;Fricke, Tabea&lt;/author&gt;&lt;author&gt;Lee, Bo-Hyun&lt;/author&gt;&lt;author&gt;Rohacs, Tibor&lt;/author&gt;&lt;author&gt;Leffler, Andreas&lt;/author&gt;&lt;author&gt;Moiseenkova-Bell, Vera&lt;/author&gt;&lt;/authors&gt;&lt;/contributors&gt;&lt;titles&gt;&lt;title&gt;Molecular details of ruthenium red pore block in TRPV channels&lt;/title&gt;&lt;secondary-title&gt;EMBO Reports&lt;/secondary-title&gt;&lt;/titles&gt;&lt;pages&gt;506-523&lt;/pages&gt;&lt;volume&gt;25&lt;/volume&gt;&lt;number&gt;2&lt;/number&gt;&lt;dates&gt;&lt;year&gt;2024&lt;/year&gt;&lt;pub-dates&gt;&lt;date&gt;2024-01-15&lt;/date&gt;&lt;/pub-dates&gt;&lt;/dates&gt;&lt;isbn&gt;1469-3178&lt;/isbn&gt;&lt;urls&gt;&lt;/urls&gt;&lt;electronic-resource-num&gt;10.1038/s44319-023-00050-0&lt;/electronic-resource-num&gt;&lt;remote-database-name&gt;DOI.org (Crossref)&lt;/remote-database-name&gt;&lt;language&gt;en&lt;/language&gt;&lt;access-date&gt;2024-07-01 15:23:5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9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5FB0AC18" w14:textId="77777777" w:rsidTr="00DA3807">
        <w:trPr>
          <w:trHeight w:val="403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0DE9441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5EA577B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electivity filt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A2AE9AA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uthenium Red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B5312B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D030A1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hannel blocke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8A80DD9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159 ± 0.04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227F55C" w14:textId="69A634CE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Pumroy&lt;/Author&gt;&lt;Year&gt;2024&lt;/Year&gt;&lt;RecNum&gt;163&lt;/RecNum&gt;&lt;DisplayText&gt;[90]&lt;/DisplayText&gt;&lt;record&gt;&lt;rec-number&gt;163&lt;/rec-number&gt;&lt;foreign-keys&gt;&lt;key app="EN" db-id="a5ptw929aew5xde0a0txd5xo0zf5a0dpzpvf" timestamp="1725671948"&gt;163&lt;/key&gt;&lt;/foreign-keys&gt;&lt;ref-type name="Journal Article"&gt;17&lt;/ref-type&gt;&lt;contributors&gt;&lt;authors&gt;&lt;author&gt;Pumroy, Ruth A&lt;/author&gt;&lt;author&gt;De Jesús-Pérez, José J&lt;/author&gt;&lt;author&gt;Protopopova, Anna D&lt;/author&gt;&lt;author&gt;Rocereta, Julia A&lt;/author&gt;&lt;author&gt;Fluck, Edwin C&lt;/author&gt;&lt;author&gt;Fricke, Tabea&lt;/author&gt;&lt;author&gt;Lee, Bo-Hyun&lt;/author&gt;&lt;author&gt;Rohacs, Tibor&lt;/author&gt;&lt;author&gt;Leffler, Andreas&lt;/author&gt;&lt;author&gt;Moiseenkova-Bell, Vera&lt;/author&gt;&lt;/authors&gt;&lt;/contributors&gt;&lt;titles&gt;&lt;title&gt;Molecular details of ruthenium red pore block in TRPV channels&lt;/title&gt;&lt;secondary-title&gt;EMBO Reports&lt;/secondary-title&gt;&lt;/titles&gt;&lt;pages&gt;506-523&lt;/pages&gt;&lt;volume&gt;25&lt;/volume&gt;&lt;number&gt;2&lt;/number&gt;&lt;dates&gt;&lt;year&gt;2024&lt;/year&gt;&lt;pub-dates&gt;&lt;date&gt;2024-01-15&lt;/date&gt;&lt;/pub-dates&gt;&lt;/dates&gt;&lt;isbn&gt;1469-3178&lt;/isbn&gt;&lt;urls&gt;&lt;/urls&gt;&lt;electronic-resource-num&gt;10.1038/s44319-023-00050-0&lt;/electronic-resource-num&gt;&lt;remote-database-name&gt;DOI.org (Crossref)&lt;/remote-database-name&gt;&lt;language&gt;en&lt;/language&gt;&lt;access-date&gt;2024-07-01 15:23:5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9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1FC6E63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FFM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C23ACFF" w14:textId="64405D34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Pumroy&lt;/Author&gt;&lt;Year&gt;2024&lt;/Year&gt;&lt;RecNum&gt;163&lt;/RecNum&gt;&lt;DisplayText&gt;[90]&lt;/DisplayText&gt;&lt;record&gt;&lt;rec-number&gt;163&lt;/rec-number&gt;&lt;foreign-keys&gt;&lt;key app="EN" db-id="a5ptw929aew5xde0a0txd5xo0zf5a0dpzpvf" timestamp="1725671948"&gt;163&lt;/key&gt;&lt;/foreign-keys&gt;&lt;ref-type name="Journal Article"&gt;17&lt;/ref-type&gt;&lt;contributors&gt;&lt;authors&gt;&lt;author&gt;Pumroy, Ruth A&lt;/author&gt;&lt;author&gt;De Jesús-Pérez, José J&lt;/author&gt;&lt;author&gt;Protopopova, Anna D&lt;/author&gt;&lt;author&gt;Rocereta, Julia A&lt;/author&gt;&lt;author&gt;Fluck, Edwin C&lt;/author&gt;&lt;author&gt;Fricke, Tabea&lt;/author&gt;&lt;author&gt;Lee, Bo-Hyun&lt;/author&gt;&lt;author&gt;Rohacs, Tibor&lt;/author&gt;&lt;author&gt;Leffler, Andreas&lt;/author&gt;&lt;author&gt;Moiseenkova-Bell, Vera&lt;/author&gt;&lt;/authors&gt;&lt;/contributors&gt;&lt;titles&gt;&lt;title&gt;Molecular details of ruthenium red pore block in TRPV channels&lt;/title&gt;&lt;secondary-title&gt;EMBO Reports&lt;/secondary-title&gt;&lt;/titles&gt;&lt;pages&gt;506-523&lt;/pages&gt;&lt;volume&gt;25&lt;/volume&gt;&lt;number&gt;2&lt;/number&gt;&lt;dates&gt;&lt;year&gt;2024&lt;/year&gt;&lt;pub-dates&gt;&lt;date&gt;2024-01-15&lt;/date&gt;&lt;/pub-dates&gt;&lt;/dates&gt;&lt;isbn&gt;1469-3178&lt;/isbn&gt;&lt;urls&gt;&lt;/urls&gt;&lt;electronic-resource-num&gt;10.1038/s44319-023-00050-0&lt;/electronic-resource-num&gt;&lt;remote-database-name&gt;DOI.org (Crossref)&lt;/remote-database-name&gt;&lt;language&gt;en&lt;/language&gt;&lt;access-date&gt;2024-07-01 15:23:5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9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25C64F77" w14:textId="77777777" w:rsidTr="00DA3807">
        <w:trPr>
          <w:trHeight w:val="133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60CF3B4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9EE2820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entral cavity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086533A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B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C33BEB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828935B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ermeant ion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7A9BCE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1.91 ± 0.7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5C20379" w14:textId="0F80F1E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aotome&lt;/Author&gt;&lt;Year&gt;2016&lt;/Year&gt;&lt;RecNum&gt;202&lt;/RecNum&gt;&lt;DisplayText&gt;[18]&lt;/DisplayText&gt;&lt;record&gt;&lt;rec-number&gt;202&lt;/rec-number&gt;&lt;foreign-keys&gt;&lt;key app="EN" db-id="a5ptw929aew5xde0a0txd5xo0zf5a0dpzpvf" timestamp="1725671948"&gt;202&lt;/key&gt;&lt;/foreign-keys&gt;&lt;ref-type name="Journal Article"&gt;17&lt;/ref-type&gt;&lt;contributors&gt;&lt;authors&gt;&lt;author&gt;Saotome, Kei&lt;/author&gt;&lt;author&gt;Singh, Appu K.&lt;/author&gt;&lt;author&gt;Yelshanskaya, Maria V.&lt;/author&gt;&lt;author&gt;Sobolevsky, Alexander I.&lt;/author&gt;&lt;/authors&gt;&lt;/contributors&gt;&lt;titles&gt;&lt;title&gt;Crystal structure of the epithelial calcium channel TRPV6&lt;/title&gt;&lt;secondary-title&gt;Nature&lt;/secondary-title&gt;&lt;/titles&gt;&lt;pages&gt;506-511&lt;/pages&gt;&lt;volume&gt;534&lt;/volume&gt;&lt;number&gt;7608&lt;/number&gt;&lt;dates&gt;&lt;year&gt;2016&lt;/year&gt;&lt;pub-dates&gt;&lt;date&gt;2016-06-23&lt;/date&gt;&lt;/pub-dates&gt;&lt;/dates&gt;&lt;isbn&gt;0028-0836, 1476-4687&lt;/isbn&gt;&lt;urls&gt;&lt;/urls&gt;&lt;electronic-resource-num&gt;10.1038/nature17975&lt;/electronic-resource-num&gt;&lt;remote-database-name&gt;DOI.org (Crossref)&lt;/remote-database-name&gt;&lt;language&gt;en&lt;/language&gt;&lt;access-date&gt;2024-08-10 01:06:3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F0C335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5IWR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21975BC" w14:textId="4D75210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aotome&lt;/Author&gt;&lt;Year&gt;2016&lt;/Year&gt;&lt;RecNum&gt;202&lt;/RecNum&gt;&lt;DisplayText&gt;[18]&lt;/DisplayText&gt;&lt;record&gt;&lt;rec-number&gt;202&lt;/rec-number&gt;&lt;foreign-keys&gt;&lt;key app="EN" db-id="a5ptw929aew5xde0a0txd5xo0zf5a0dpzpvf" timestamp="1725671948"&gt;202&lt;/key&gt;&lt;/foreign-keys&gt;&lt;ref-type name="Journal Article"&gt;17&lt;/ref-type&gt;&lt;contributors&gt;&lt;authors&gt;&lt;author&gt;Saotome, Kei&lt;/author&gt;&lt;author&gt;Singh, Appu K.&lt;/author&gt;&lt;author&gt;Yelshanskaya, Maria V.&lt;/author&gt;&lt;author&gt;Sobolevsky, Alexander I.&lt;/author&gt;&lt;/authors&gt;&lt;/contributors&gt;&lt;titles&gt;&lt;title&gt;Crystal structure of the epithelial calcium channel TRPV6&lt;/title&gt;&lt;secondary-title&gt;Nature&lt;/secondary-title&gt;&lt;/titles&gt;&lt;pages&gt;506-511&lt;/pages&gt;&lt;volume&gt;534&lt;/volume&gt;&lt;number&gt;7608&lt;/number&gt;&lt;dates&gt;&lt;year&gt;2016&lt;/year&gt;&lt;pub-dates&gt;&lt;date&gt;2016-06-23&lt;/date&gt;&lt;/pub-dates&gt;&lt;/dates&gt;&lt;isbn&gt;0028-0836, 1476-4687&lt;/isbn&gt;&lt;urls&gt;&lt;/urls&gt;&lt;electronic-resource-num&gt;10.1038/nature17975&lt;/electronic-resource-num&gt;&lt;remote-database-name&gt;DOI.org (Crossref)&lt;/remote-database-name&gt;&lt;language&gt;en&lt;/language&gt;&lt;access-date&gt;2024-08-10 01:06:3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007F3191" w14:textId="77777777" w:rsidTr="00DA3807">
        <w:trPr>
          <w:trHeight w:val="277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3E35B7A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4394099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entral cavity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36FE8ED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747A08B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1E6C32C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ermeant ion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CDA3E2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1.47 ± 0.8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B906AB0" w14:textId="1989B9D6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aotome&lt;/Author&gt;&lt;Year&gt;2016&lt;/Year&gt;&lt;RecNum&gt;202&lt;/RecNum&gt;&lt;DisplayText&gt;[18]&lt;/DisplayText&gt;&lt;record&gt;&lt;rec-number&gt;202&lt;/rec-number&gt;&lt;foreign-keys&gt;&lt;key app="EN" db-id="a5ptw929aew5xde0a0txd5xo0zf5a0dpzpvf" timestamp="1725671948"&gt;202&lt;/key&gt;&lt;/foreign-keys&gt;&lt;ref-type name="Journal Article"&gt;17&lt;/ref-type&gt;&lt;contributors&gt;&lt;authors&gt;&lt;author&gt;Saotome, Kei&lt;/author&gt;&lt;author&gt;Singh, Appu K.&lt;/author&gt;&lt;author&gt;Yelshanskaya, Maria V.&lt;/author&gt;&lt;author&gt;Sobolevsky, Alexander I.&lt;/author&gt;&lt;/authors&gt;&lt;/contributors&gt;&lt;titles&gt;&lt;title&gt;Crystal structure of the epithelial calcium channel TRPV6&lt;/title&gt;&lt;secondary-title&gt;Nature&lt;/secondary-title&gt;&lt;/titles&gt;&lt;pages&gt;506-511&lt;/pages&gt;&lt;volume&gt;534&lt;/volume&gt;&lt;number&gt;7608&lt;/number&gt;&lt;dates&gt;&lt;year&gt;2016&lt;/year&gt;&lt;pub-dates&gt;&lt;date&gt;2016-06-23&lt;/date&gt;&lt;/pub-dates&gt;&lt;/dates&gt;&lt;isbn&gt;0028-0836, 1476-4687&lt;/isbn&gt;&lt;urls&gt;&lt;/urls&gt;&lt;electronic-resource-num&gt;10.1038/nature17975&lt;/electronic-resource-num&gt;&lt;remote-database-name&gt;DOI.org (Crossref)&lt;/remote-database-name&gt;&lt;language&gt;en&lt;/language&gt;&lt;access-date&gt;2024-08-10 01:06:3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E59C51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5IWP </w:t>
            </w:r>
            <w:r w:rsidRPr="001973D0">
              <w:rPr>
                <w:color w:val="000000"/>
                <w:sz w:val="16"/>
                <w:szCs w:val="16"/>
              </w:rPr>
              <w:br/>
              <w:t>5WO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4EA02ED" w14:textId="42D7BC6D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  <w:lang w:val="ru-RU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YW90b21lPC9BdXRob3I+PFllYXI+MjAxNjwvWWVhcj48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YW90b21lPC9BdXRob3I+PFllYXI+MjAxNjwvWWVhcj48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8,8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59066426" w14:textId="77777777" w:rsidTr="00DA3807">
        <w:trPr>
          <w:trHeight w:val="25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A9D37A2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C6BFEEB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entral cavity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61F6424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Genistei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D515E04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590AE59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A7D5F95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40.7-113.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6C8830A" w14:textId="159F5961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euberger&lt;/Author&gt;&lt;Year&gt;2023&lt;/Year&gt;&lt;RecNum&gt;165&lt;/RecNum&gt;&lt;DisplayText&gt;[48]&lt;/DisplayText&gt;&lt;record&gt;&lt;rec-number&gt;165&lt;/rec-number&gt;&lt;foreign-keys&gt;&lt;key app="EN" db-id="a5ptw929aew5xde0a0txd5xo0zf5a0dpzpvf" timestamp="1725671948"&gt;165&lt;/key&gt;&lt;/foreign-keys&gt;&lt;ref-type name="Journal Article"&gt;17&lt;/ref-type&gt;&lt;contributors&gt;&lt;authors&gt;&lt;author&gt;Neuberger, Arthur&lt;/author&gt;&lt;author&gt;Trofimov, Yury A.&lt;/author&gt;&lt;author&gt;Yelshanskaya, Maria V.&lt;/author&gt;&lt;author&gt;Nadezhdin, Kirill D.&lt;/author&gt;&lt;author&gt;Krylov, Nikolay A.&lt;/author&gt;&lt;author&gt;Efremov, Roman G.&lt;/author&gt;&lt;author&gt;Sobolevsky, Alexander I.&lt;/author&gt;&lt;/authors&gt;&lt;/contributors&gt;&lt;titles&gt;&lt;title&gt;Structural mechanism of human oncochannel TRPV6 inhibition by the natural phytoestrogen genistein&lt;/title&gt;&lt;secondary-title&gt;Nature Communications&lt;/secondary-title&gt;&lt;/titles&gt;&lt;periodical&gt;&lt;full-title&gt;Nature Communications&lt;/full-title&gt;&lt;abbr-1&gt;Nat Commun&lt;/abbr-1&gt;&lt;/periodical&gt;&lt;pages&gt;2659&lt;/pages&gt;&lt;volume&gt;14&lt;/volume&gt;&lt;number&gt;1&lt;/number&gt;&lt;dates&gt;&lt;year&gt;2023&lt;/year&gt;&lt;pub-dates&gt;&lt;date&gt;2023-05-09&lt;/date&gt;&lt;/pub-dates&gt;&lt;/dates&gt;&lt;isbn&gt;2041-1723&lt;/isbn&gt;&lt;urls&gt;&lt;/urls&gt;&lt;electronic-resource-num&gt;10.1038/s41467-023-38352-5&lt;/electronic-resource-num&gt;&lt;remote-database-name&gt;DOI.org (Crossref)&lt;/remote-database-name&gt;&lt;language&gt;en&lt;/language&gt;&lt;access-date&gt;2024-07-01 15:24:0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557DB0B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FOA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67B089E" w14:textId="17995F92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euberger&lt;/Author&gt;&lt;Year&gt;2023&lt;/Year&gt;&lt;RecNum&gt;165&lt;/RecNum&gt;&lt;DisplayText&gt;[48]&lt;/DisplayText&gt;&lt;record&gt;&lt;rec-number&gt;165&lt;/rec-number&gt;&lt;foreign-keys&gt;&lt;key app="EN" db-id="a5ptw929aew5xde0a0txd5xo0zf5a0dpzpvf" timestamp="1725671948"&gt;165&lt;/key&gt;&lt;/foreign-keys&gt;&lt;ref-type name="Journal Article"&gt;17&lt;/ref-type&gt;&lt;contributors&gt;&lt;authors&gt;&lt;author&gt;Neuberger, Arthur&lt;/author&gt;&lt;author&gt;Trofimov, Yury A.&lt;/author&gt;&lt;author&gt;Yelshanskaya, Maria V.&lt;/author&gt;&lt;author&gt;Nadezhdin, Kirill D.&lt;/author&gt;&lt;author&gt;Krylov, Nikolay A.&lt;/author&gt;&lt;author&gt;Efremov, Roman G.&lt;/author&gt;&lt;author&gt;Sobolevsky, Alexander I.&lt;/author&gt;&lt;/authors&gt;&lt;/contributors&gt;&lt;titles&gt;&lt;title&gt;Structural mechanism of human oncochannel TRPV6 inhibition by the natural phytoestrogen genistein&lt;/title&gt;&lt;secondary-title&gt;Nature Communications&lt;/secondary-title&gt;&lt;/titles&gt;&lt;periodical&gt;&lt;full-title&gt;Nature Communications&lt;/full-title&gt;&lt;abbr-1&gt;Nat Commun&lt;/abbr-1&gt;&lt;/periodical&gt;&lt;pages&gt;2659&lt;/pages&gt;&lt;volume&gt;14&lt;/volume&gt;&lt;number&gt;1&lt;/number&gt;&lt;dates&gt;&lt;year&gt;2023&lt;/year&gt;&lt;pub-dates&gt;&lt;date&gt;2023-05-09&lt;/date&gt;&lt;/pub-dates&gt;&lt;/dates&gt;&lt;isbn&gt;2041-1723&lt;/isbn&gt;&lt;urls&gt;&lt;/urls&gt;&lt;electronic-resource-num&gt;10.1038/s41467-023-38352-5&lt;/electronic-resource-num&gt;&lt;remote-database-name&gt;DOI.org (Crossref)&lt;/remote-database-name&gt;&lt;language&gt;en&lt;/language&gt;&lt;access-date&gt;2024-07-01 15:24:0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79665CF2" w14:textId="77777777" w:rsidTr="00DA3807">
        <w:trPr>
          <w:trHeight w:val="403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53CDBF8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ACFB4F3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entral cavity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D5DB1C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g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E7A27E3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M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F590E53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ermeant ion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6875E5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300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23B27CB" w14:textId="611C52AB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uan&lt;/Author&gt;&lt;Year&gt;2018&lt;/Year&gt;&lt;RecNum&gt;225&lt;/RecNum&gt;&lt;DisplayText&gt;[85]&lt;/DisplayText&gt;&lt;record&gt;&lt;rec-number&gt;225&lt;/rec-number&gt;&lt;foreign-keys&gt;&lt;key app="EN" db-id="a5ptw929aew5xde0a0txd5xo0zf5a0dpzpvf" timestamp="1725671948"&gt;225&lt;/key&gt;&lt;/foreign-keys&gt;&lt;ref-type name="Journal Article"&gt;17&lt;/ref-type&gt;&lt;contributors&gt;&lt;authors&gt;&lt;author&gt;Duan, Jingjing&lt;/author&gt;&lt;author&gt;Li, Zongli&lt;/author&gt;&lt;author&gt;Li, Jian&lt;/author&gt;&lt;author&gt;Hulse, Raymond E.&lt;/author&gt;&lt;author&gt;Santa-Cruz, Ana&lt;/author&gt;&lt;author&gt;Valinsky, William C.&lt;/author&gt;&lt;author&gt;Abiria, Sunday A.&lt;/author&gt;&lt;author&gt;Krapivinsky, Grigory&lt;/author&gt;&lt;author&gt;Zhang, Jin&lt;/author&gt;&lt;author&gt;Clapham, David E.&lt;/author&gt;&lt;/authors&gt;&lt;/contributors&gt;&lt;titles&gt;&lt;title&gt;Structure of the mammalian TRPM7, a magnesium channel required during embryonic development&lt;/title&gt;&lt;secondary-title&gt;Proceedings of the National Academy of Sciences&lt;/secondary-title&gt;&lt;/titles&gt;&lt;volume&gt;115&lt;/volume&gt;&lt;number&gt;35&lt;/number&gt;&lt;dates&gt;&lt;year&gt;2018&lt;/year&gt;&lt;pub-dates&gt;&lt;date&gt;2018-08-28&lt;/date&gt;&lt;/pub-dates&gt;&lt;/dates&gt;&lt;isbn&gt;0027-8424, 1091-6490&lt;/isbn&gt;&lt;urls&gt;&lt;/urls&gt;&lt;electronic-resource-num&gt;10.1073/pnas.1810719115&lt;/electronic-resource-num&gt;&lt;remote-database-name&gt;DOI.org (Crossref)&lt;/remote-database-name&gt;&lt;language&gt;en&lt;/language&gt;&lt;access-date&gt;2024-08-10 01:08:1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27257B5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BWD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79BA71B" w14:textId="6E34CEC0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uan&lt;/Author&gt;&lt;Year&gt;2018&lt;/Year&gt;&lt;RecNum&gt;225&lt;/RecNum&gt;&lt;DisplayText&gt;[85]&lt;/DisplayText&gt;&lt;record&gt;&lt;rec-number&gt;225&lt;/rec-number&gt;&lt;foreign-keys&gt;&lt;key app="EN" db-id="a5ptw929aew5xde0a0txd5xo0zf5a0dpzpvf" timestamp="1725671948"&gt;225&lt;/key&gt;&lt;/foreign-keys&gt;&lt;ref-type name="Journal Article"&gt;17&lt;/ref-type&gt;&lt;contributors&gt;&lt;authors&gt;&lt;author&gt;Duan, Jingjing&lt;/author&gt;&lt;author&gt;Li, Zongli&lt;/author&gt;&lt;author&gt;Li, Jian&lt;/author&gt;&lt;author&gt;Hulse, Raymond E.&lt;/author&gt;&lt;author&gt;Santa-Cruz, Ana&lt;/author&gt;&lt;author&gt;Valinsky, William C.&lt;/author&gt;&lt;author&gt;Abiria, Sunday A.&lt;/author&gt;&lt;author&gt;Krapivinsky, Grigory&lt;/author&gt;&lt;author&gt;Zhang, Jin&lt;/author&gt;&lt;author&gt;Clapham, David E.&lt;/author&gt;&lt;/authors&gt;&lt;/contributors&gt;&lt;titles&gt;&lt;title&gt;Structure of the mammalian TRPM7, a magnesium channel required during embryonic development&lt;/title&gt;&lt;secondary-title&gt;Proceedings of the National Academy of Sciences&lt;/secondary-title&gt;&lt;/titles&gt;&lt;volume&gt;115&lt;/volume&gt;&lt;number&gt;35&lt;/number&gt;&lt;dates&gt;&lt;year&gt;2018&lt;/year&gt;&lt;pub-dates&gt;&lt;date&gt;2018-08-28&lt;/date&gt;&lt;/pub-dates&gt;&lt;/dates&gt;&lt;isbn&gt;0027-8424, 1091-6490&lt;/isbn&gt;&lt;urls&gt;&lt;/urls&gt;&lt;electronic-resource-num&gt;10.1073/pnas.1810719115&lt;/electronic-resource-num&gt;&lt;remote-database-name&gt;DOI.org (Crossref)&lt;/remote-database-name&gt;&lt;language&gt;en&lt;/language&gt;&lt;access-date&gt;2024-08-10 01:08:1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2F984D55" w14:textId="77777777" w:rsidTr="00DA3807">
        <w:trPr>
          <w:trHeight w:val="277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7089B36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03744A7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entral cavity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35192E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Trpvicin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B7EB39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6BD7150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nt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CB0FDC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4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D0399F8" w14:textId="43FE8BF2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Fan&lt;/Author&gt;&lt;Year&gt;2023&lt;/Year&gt;&lt;RecNum&gt;155&lt;/RecNum&gt;&lt;DisplayText&gt;[80]&lt;/DisplayText&gt;&lt;record&gt;&lt;rec-number&gt;155&lt;/rec-number&gt;&lt;foreign-keys&gt;&lt;key app="EN" db-id="a5ptw929aew5xde0a0txd5xo0zf5a0dpzpvf" timestamp="1725671948"&gt;155&lt;/key&gt;&lt;/foreign-keys&gt;&lt;ref-type name="Journal Article"&gt;17&lt;/ref-type&gt;&lt;contributors&gt;&lt;authors&gt;&lt;author&gt;Fan, Junping&lt;/author&gt;&lt;author&gt;Hu, Linghan&lt;/author&gt;&lt;author&gt;Yue, Zongwei&lt;/author&gt;&lt;author&gt;Liao, Daohong&lt;/author&gt;&lt;author&gt;Guo, Fusheng&lt;/author&gt;&lt;author&gt;Ke, Han&lt;/author&gt;&lt;author&gt;Jiang, Daohua&lt;/author&gt;&lt;author&gt;Yang, Yong&lt;/author&gt;&lt;author&gt;Lei, Xiaoguang&lt;/author&gt;&lt;/authors&gt;&lt;/contributors&gt;&lt;titles&gt;&lt;title&gt;Structural basis of TRPV3 inhibition by an antagonist&lt;/title&gt;&lt;secondary-title&gt;Nature Chemical Biology&lt;/secondary-title&gt;&lt;/titles&gt;&lt;pages&gt;81-90&lt;/pages&gt;&lt;volume&gt;19&lt;/volume&gt;&lt;number&gt;1&lt;/number&gt;&lt;dates&gt;&lt;year&gt;2023&lt;/year&gt;&lt;pub-dates&gt;&lt;date&gt;01/2023&lt;/date&gt;&lt;/pub-dates&gt;&lt;/dates&gt;&lt;isbn&gt;1552-4450, 1552-4469&lt;/isbn&gt;&lt;urls&gt;&lt;/urls&gt;&lt;electronic-resource-num&gt;10.1038/s41589-022-01166-5&lt;/electronic-resource-num&gt;&lt;remote-database-name&gt;DOI.org (Crossref)&lt;/remote-database-name&gt;&lt;language&gt;en&lt;/language&gt;&lt;access-date&gt;2024-07-01 15:23:36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E36BC87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XJ1 </w:t>
            </w:r>
            <w:r w:rsidRPr="001973D0">
              <w:rPr>
                <w:color w:val="000000"/>
                <w:sz w:val="16"/>
                <w:szCs w:val="16"/>
              </w:rPr>
              <w:br/>
              <w:t>7XJ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4EB3D37" w14:textId="241FE0E5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Fan&lt;/Author&gt;&lt;Year&gt;2023&lt;/Year&gt;&lt;RecNum&gt;155&lt;/RecNum&gt;&lt;DisplayText&gt;[80]&lt;/DisplayText&gt;&lt;record&gt;&lt;rec-number&gt;155&lt;/rec-number&gt;&lt;foreign-keys&gt;&lt;key app="EN" db-id="a5ptw929aew5xde0a0txd5xo0zf5a0dpzpvf" timestamp="1725671948"&gt;155&lt;/key&gt;&lt;/foreign-keys&gt;&lt;ref-type name="Journal Article"&gt;17&lt;/ref-type&gt;&lt;contributors&gt;&lt;authors&gt;&lt;author&gt;Fan, Junping&lt;/author&gt;&lt;author&gt;Hu, Linghan&lt;/author&gt;&lt;author&gt;Yue, Zongwei&lt;/author&gt;&lt;author&gt;Liao, Daohong&lt;/author&gt;&lt;author&gt;Guo, Fusheng&lt;/author&gt;&lt;author&gt;Ke, Han&lt;/author&gt;&lt;author&gt;Jiang, Daohua&lt;/author&gt;&lt;author&gt;Yang, Yong&lt;/author&gt;&lt;author&gt;Lei, Xiaoguang&lt;/author&gt;&lt;/authors&gt;&lt;/contributors&gt;&lt;titles&gt;&lt;title&gt;Structural basis of TRPV3 inhibition by an antagonist&lt;/title&gt;&lt;secondary-title&gt;Nature Chemical Biology&lt;/secondary-title&gt;&lt;/titles&gt;&lt;pages&gt;81-90&lt;/pages&gt;&lt;volume&gt;19&lt;/volume&gt;&lt;number&gt;1&lt;/number&gt;&lt;dates&gt;&lt;year&gt;2023&lt;/year&gt;&lt;pub-dates&gt;&lt;date&gt;01/2023&lt;/date&gt;&lt;/pub-dates&gt;&lt;/dates&gt;&lt;isbn&gt;1552-4450, 1552-4469&lt;/isbn&gt;&lt;urls&gt;&lt;/urls&gt;&lt;electronic-resource-num&gt;10.1038/s41589-022-01166-5&lt;/electronic-resource-num&gt;&lt;remote-database-name&gt;DOI.org (Crossref)&lt;/remote-database-name&gt;&lt;language&gt;en&lt;/language&gt;&lt;access-date&gt;2024-07-01 15:23:36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7A1140A1" w14:textId="77777777" w:rsidTr="00DA3807">
        <w:trPr>
          <w:trHeight w:val="1068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0DB945E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2D78F80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tracellular pore entry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2A8E19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3E24244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PC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A14F9F0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, channel blocke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1C55C6D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2 5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B77C58C" w14:textId="743C963E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Wilkes&lt;/Author&gt;&lt;Year&gt;2017&lt;/Year&gt;&lt;RecNum&gt;63&lt;/RecNum&gt;&lt;DisplayText&gt;[84]&lt;/DisplayText&gt;&lt;record&gt;&lt;rec-number&gt;63&lt;/rec-number&gt;&lt;foreign-keys&gt;&lt;key app="EN" db-id="a5ptw929aew5xde0a0txd5xo0zf5a0dpzpvf" timestamp="1724038647"&gt;63&lt;/key&gt;&lt;/foreign-keys&gt;&lt;ref-type name="Journal Article"&gt;17&lt;/ref-type&gt;&lt;contributors&gt;&lt;authors&gt;&lt;author&gt;Wilkes, Martin&lt;/author&gt;&lt;author&gt;Madej, M Gregor&lt;/author&gt;&lt;author&gt;Kreuter, Lydia&lt;/author&gt;&lt;author&gt;Rhinow, Daniel&lt;/author&gt;&lt;author&gt;Heinz, Veronika&lt;/author&gt;&lt;author&gt;De Sanctis, Silvia&lt;/author&gt;&lt;author&gt;Ruppel, Sabine&lt;/author&gt;&lt;author&gt;Richter, Rebecca M&lt;/author&gt;&lt;author&gt;Joos, Friederike&lt;/author&gt;&lt;author&gt;Grieben, Marina&lt;/author&gt;&lt;author&gt;Pike, Ashley C W&lt;/author&gt;&lt;author&gt;Huiskonen, Juha T&lt;/author&gt;&lt;author&gt;Carpenter, Elisabeth P&lt;/author&gt;&lt;author&gt;Kühlbrandt, Werner&lt;/author&gt;&lt;author&gt;Witzgall, Ralph&lt;/author&gt;&lt;author&gt;Ziegler, Christine&lt;/author&gt;&lt;/authors&gt;&lt;/contributors&gt;&lt;titles&gt;&lt;title&gt;Molecular insights into lipid-assisted Ca2+ regulation of the TRP channel Polycystin-2&lt;/title&gt;&lt;secondary-title&gt;Nature Structural &amp;amp; Molecular Biology&lt;/secondary-title&gt;&lt;/titles&gt;&lt;pages&gt;123-130&lt;/pages&gt;&lt;volume&gt;24&lt;/volume&gt;&lt;number&gt;2&lt;/number&gt;&lt;dates&gt;&lt;year&gt;2017&lt;/year&gt;&lt;pub-dates&gt;&lt;date&gt;2/2017&lt;/date&gt;&lt;/pub-dates&gt;&lt;/dates&gt;&lt;isbn&gt;1545-9993, 1545-9985&lt;/isbn&gt;&lt;urls&gt;&lt;related-urls&gt;&lt;url&gt;https://www.nature.com/articles/nsmb.3357.pdf&lt;/url&gt;&lt;/related-urls&gt;&lt;/urls&gt;&lt;electronic-resource-num&gt;10.1038/nsmb.3357&lt;/electronic-resource-num&gt;&lt;remote-database-name&gt;DOI.org (Crossref)&lt;/remote-database-name&gt;&lt;language&gt;en&lt;/language&gt;&lt;access-date&gt;2024-08-10 01:06:4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CE260C0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5MKE </w:t>
            </w:r>
            <w:r w:rsidRPr="001973D0">
              <w:rPr>
                <w:color w:val="000000"/>
                <w:sz w:val="16"/>
                <w:szCs w:val="16"/>
              </w:rPr>
              <w:br/>
              <w:t>5MKF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3A69E3D" w14:textId="691468A5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Wilkes&lt;/Author&gt;&lt;Year&gt;2017&lt;/Year&gt;&lt;RecNum&gt;63&lt;/RecNum&gt;&lt;DisplayText&gt;[84]&lt;/DisplayText&gt;&lt;record&gt;&lt;rec-number&gt;63&lt;/rec-number&gt;&lt;foreign-keys&gt;&lt;key app="EN" db-id="a5ptw929aew5xde0a0txd5xo0zf5a0dpzpvf" timestamp="1724038647"&gt;63&lt;/key&gt;&lt;/foreign-keys&gt;&lt;ref-type name="Journal Article"&gt;17&lt;/ref-type&gt;&lt;contributors&gt;&lt;authors&gt;&lt;author&gt;Wilkes, Martin&lt;/author&gt;&lt;author&gt;Madej, M Gregor&lt;/author&gt;&lt;author&gt;Kreuter, Lydia&lt;/author&gt;&lt;author&gt;Rhinow, Daniel&lt;/author&gt;&lt;author&gt;Heinz, Veronika&lt;/author&gt;&lt;author&gt;De Sanctis, Silvia&lt;/author&gt;&lt;author&gt;Ruppel, Sabine&lt;/author&gt;&lt;author&gt;Richter, Rebecca M&lt;/author&gt;&lt;author&gt;Joos, Friederike&lt;/author&gt;&lt;author&gt;Grieben, Marina&lt;/author&gt;&lt;author&gt;Pike, Ashley C W&lt;/author&gt;&lt;author&gt;Huiskonen, Juha T&lt;/author&gt;&lt;author&gt;Carpenter, Elisabeth P&lt;/author&gt;&lt;author&gt;Kühlbrandt, Werner&lt;/author&gt;&lt;author&gt;Witzgall, Ralph&lt;/author&gt;&lt;author&gt;Ziegler, Christine&lt;/author&gt;&lt;/authors&gt;&lt;/contributors&gt;&lt;titles&gt;&lt;title&gt;Molecular insights into lipid-assisted Ca2+ regulation of the TRP channel Polycystin-2&lt;/title&gt;&lt;secondary-title&gt;Nature Structural &amp;amp; Molecular Biology&lt;/secondary-title&gt;&lt;/titles&gt;&lt;pages&gt;123-130&lt;/pages&gt;&lt;volume&gt;24&lt;/volume&gt;&lt;number&gt;2&lt;/number&gt;&lt;dates&gt;&lt;year&gt;2017&lt;/year&gt;&lt;pub-dates&gt;&lt;date&gt;2/2017&lt;/date&gt;&lt;/pub-dates&gt;&lt;/dates&gt;&lt;isbn&gt;1545-9993, 1545-9985&lt;/isbn&gt;&lt;urls&gt;&lt;related-urls&gt;&lt;url&gt;https://www.nature.com/articles/nsmb.3357.pdf&lt;/url&gt;&lt;/related-urls&gt;&lt;/urls&gt;&lt;electronic-resource-num&gt;10.1038/nsmb.3357&lt;/electronic-resource-num&gt;&lt;remote-database-name&gt;DOI.org (Crossref)&lt;/remote-database-name&gt;&lt;language&gt;en&lt;/language&gt;&lt;access-date&gt;2024-08-10 01:06:4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5A424652" w14:textId="77777777" w:rsidTr="00DA3807">
        <w:trPr>
          <w:trHeight w:val="79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2E962B8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E7CD4A1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tracellular pore entry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5F60FA4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CaM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BC2C750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A6545D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activator, channel blocke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A362E9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2:1-1:1 TRPV</w:t>
            </w:r>
            <w:proofErr w:type="gramStart"/>
            <w:r w:rsidRPr="001973D0">
              <w:rPr>
                <w:color w:val="000000"/>
                <w:sz w:val="16"/>
                <w:szCs w:val="16"/>
              </w:rPr>
              <w:t>5:CaM</w:t>
            </w:r>
            <w:proofErr w:type="gramEnd"/>
            <w:r w:rsidRPr="001973D0">
              <w:rPr>
                <w:color w:val="000000"/>
                <w:sz w:val="16"/>
                <w:szCs w:val="16"/>
              </w:rPr>
              <w:t xml:space="preserve"> molar ratio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BA621A2" w14:textId="3DED122D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Bokhovchuk&lt;/Author&gt;&lt;Year&gt;2018&lt;/Year&gt;&lt;RecNum&gt;216&lt;/RecNum&gt;&lt;DisplayText&gt;[39]&lt;/DisplayText&gt;&lt;record&gt;&lt;rec-number&gt;216&lt;/rec-number&gt;&lt;foreign-keys&gt;&lt;key app="EN" db-id="a5ptw929aew5xde0a0txd5xo0zf5a0dpzpvf" timestamp="1725671948"&gt;216&lt;/key&gt;&lt;/foreign-keys&gt;&lt;ref-type name="Journal Article"&gt;17&lt;/ref-type&gt;&lt;contributors&gt;&lt;authors&gt;&lt;author&gt;Bokhovchuk, F. M.&lt;/author&gt;&lt;author&gt;Bate, N.&lt;/author&gt;&lt;author&gt;Kovalevskaya, N. V.&lt;/author&gt;&lt;author&gt;Goult, B. T.&lt;/author&gt;&lt;author&gt;Spronk, Caem&lt;/author&gt;&lt;author&gt;Vuister, G. W.&lt;/author&gt;&lt;/authors&gt;&lt;/contributors&gt;&lt;auth-address&gt;Department of Molecular and Cell Biology, Leicester Institute of Structural and Chemical Biology , University of Leicester , Lancaster Road , Leicester LE1 9HN , United Kingdom.&amp;#xD;JSC Spronk , Vilnius , Lithuania.&lt;/auth-address&gt;&lt;titles&gt;&lt;title&gt;The Structural Basis of Calcium-Dependent Inactivation of the Transient Receptor Potential Vanilloid 5 Channel&lt;/title&gt;&lt;secondary-title&gt;Biochemistry&lt;/secondary-title&gt;&lt;/titles&gt;&lt;pages&gt;2623-2635&lt;/pages&gt;&lt;volume&gt;57&lt;/volume&gt;&lt;number&gt;18&lt;/number&gt;&lt;edition&gt;20180420&lt;/edition&gt;&lt;keywords&gt;&lt;keyword&gt;Amino Acid Sequence&lt;/keyword&gt;&lt;keyword&gt;Animals&lt;/keyword&gt;&lt;keyword&gt;Calcium/chemistry&lt;/keyword&gt;&lt;keyword&gt;Calcium Channels/*chemistry/genetics&lt;/keyword&gt;&lt;keyword&gt;Calmodulin/*chemistry/genetics&lt;/keyword&gt;&lt;keyword&gt;Humans&lt;/keyword&gt;&lt;keyword&gt;Multiprotein Complexes/*chemistry/genetics&lt;/keyword&gt;&lt;keyword&gt;Protein Binding&lt;/keyword&gt;&lt;keyword&gt;Rats&lt;/keyword&gt;&lt;keyword&gt;TRPV Cation Channels/*chemistry/genetics&lt;/keyword&gt;&lt;/keywords&gt;&lt;dates&gt;&lt;year&gt;2018&lt;/year&gt;&lt;pub-dates&gt;&lt;date&gt;May 8&lt;/date&gt;&lt;/pub-dates&gt;&lt;/dates&gt;&lt;isbn&gt;1520-4995 (Electronic)&amp;#xD;0006-2960 (Linking)&lt;/isbn&gt;&lt;accession-num&gt;29584409&lt;/accession-num&gt;&lt;urls&gt;&lt;related-urls&gt;&lt;url&gt;https://www.ncbi.nlm.nih.gov/pubmed/29584409&lt;/url&gt;&lt;/related-urls&gt;&lt;/urls&gt;&lt;electronic-resource-num&gt;10.1021/acs.biochem.7b01287&lt;/electronic-resource-num&gt;&lt;remote-database-name&gt;Medline&lt;/remote-database-name&gt;&lt;remote-database-provider&gt;NLM&lt;/remote-database-provider&gt;&lt;language&gt;en&lt;/language&gt;&lt;access-date&gt;2024-08-10 01:07:46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3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F652855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5OEO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6C90E9C" w14:textId="0C637E0E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Bokhovchuk&lt;/Author&gt;&lt;Year&gt;2018&lt;/Year&gt;&lt;RecNum&gt;216&lt;/RecNum&gt;&lt;DisplayText&gt;[39]&lt;/DisplayText&gt;&lt;record&gt;&lt;rec-number&gt;216&lt;/rec-number&gt;&lt;foreign-keys&gt;&lt;key app="EN" db-id="a5ptw929aew5xde0a0txd5xo0zf5a0dpzpvf" timestamp="1725671948"&gt;216&lt;/key&gt;&lt;/foreign-keys&gt;&lt;ref-type name="Journal Article"&gt;17&lt;/ref-type&gt;&lt;contributors&gt;&lt;authors&gt;&lt;author&gt;Bokhovchuk, F. M.&lt;/author&gt;&lt;author&gt;Bate, N.&lt;/author&gt;&lt;author&gt;Kovalevskaya, N. V.&lt;/author&gt;&lt;author&gt;Goult, B. T.&lt;/author&gt;&lt;author&gt;Spronk, Caem&lt;/author&gt;&lt;author&gt;Vuister, G. W.&lt;/author&gt;&lt;/authors&gt;&lt;/contributors&gt;&lt;auth-address&gt;Department of Molecular and Cell Biology, Leicester Institute of Structural and Chemical Biology , University of Leicester , Lancaster Road , Leicester LE1 9HN , United Kingdom.&amp;#xD;JSC Spronk , Vilnius , Lithuania.&lt;/auth-address&gt;&lt;titles&gt;&lt;title&gt;The Structural Basis of Calcium-Dependent Inactivation of the Transient Receptor Potential Vanilloid 5 Channel&lt;/title&gt;&lt;secondary-title&gt;Biochemistry&lt;/secondary-title&gt;&lt;/titles&gt;&lt;pages&gt;2623-2635&lt;/pages&gt;&lt;volume&gt;57&lt;/volume&gt;&lt;number&gt;18&lt;/number&gt;&lt;edition&gt;20180420&lt;/edition&gt;&lt;keywords&gt;&lt;keyword&gt;Amino Acid Sequence&lt;/keyword&gt;&lt;keyword&gt;Animals&lt;/keyword&gt;&lt;keyword&gt;Calcium/chemistry&lt;/keyword&gt;&lt;keyword&gt;Calcium Channels/*chemistry/genetics&lt;/keyword&gt;&lt;keyword&gt;Calmodulin/*chemistry/genetics&lt;/keyword&gt;&lt;keyword&gt;Humans&lt;/keyword&gt;&lt;keyword&gt;Multiprotein Complexes/*chemistry/genetics&lt;/keyword&gt;&lt;keyword&gt;Protein Binding&lt;/keyword&gt;&lt;keyword&gt;Rats&lt;/keyword&gt;&lt;keyword&gt;TRPV Cation Channels/*chemistry/genetics&lt;/keyword&gt;&lt;/keywords&gt;&lt;dates&gt;&lt;year&gt;2018&lt;/year&gt;&lt;pub-dates&gt;&lt;date&gt;May 8&lt;/date&gt;&lt;/pub-dates&gt;&lt;/dates&gt;&lt;isbn&gt;1520-4995 (Electronic)&amp;#xD;0006-2960 (Linking)&lt;/isbn&gt;&lt;accession-num&gt;29584409&lt;/accession-num&gt;&lt;urls&gt;&lt;related-urls&gt;&lt;url&gt;https://www.ncbi.nlm.nih.gov/pubmed/29584409&lt;/url&gt;&lt;/related-urls&gt;&lt;/urls&gt;&lt;electronic-resource-num&gt;10.1021/acs.biochem.7b01287&lt;/electronic-resource-num&gt;&lt;remote-database-name&gt;Medline&lt;/remote-database-name&gt;&lt;remote-database-provider&gt;NLM&lt;/remote-database-provider&gt;&lt;language&gt;en&lt;/language&gt;&lt;access-date&gt;2024-08-10 01:07:46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3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73C360BB" w14:textId="77777777" w:rsidTr="00DA3807">
        <w:trPr>
          <w:trHeight w:val="25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B9094DA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4AB399A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tracellular pore entry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7CD8A96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CaM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34A5477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5972702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activator, channel blocke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2C04009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2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465579D" w14:textId="68092C7E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ingh&lt;/Author&gt;&lt;Year&gt;2018&lt;/Year&gt;&lt;RecNum&gt;85&lt;/RecNum&gt;&lt;DisplayText&gt;[30]&lt;/DisplayText&gt;&lt;record&gt;&lt;rec-number&gt;85&lt;/rec-number&gt;&lt;foreign-keys&gt;&lt;key app="EN" db-id="a5ptw929aew5xde0a0txd5xo0zf5a0dpzpvf" timestamp="1724038647"&gt;85&lt;/key&gt;&lt;/foreign-keys&gt;&lt;ref-type name="Journal Article"&gt;17&lt;/ref-type&gt;&lt;contributors&gt;&lt;authors&gt;&lt;author&gt;Singh, Appu K.&lt;/author&gt;&lt;author&gt;McGoldrick, Luke L.&lt;/author&gt;&lt;author&gt;Twomey, Edward C.&lt;/author&gt;&lt;author&gt;Sobolevsky, Alexander I.&lt;/author&gt;&lt;/authors&gt;&lt;/contributors&gt;&lt;titles&gt;&lt;title&gt;Mechanism of calmodulin inactivation of the calcium-selective TRP channel TRPV6&lt;/title&gt;&lt;secondary-title&gt;Science Advances&lt;/secondary-title&gt;&lt;/titles&gt;&lt;pages&gt;eaau6088&lt;/pages&gt;&lt;volume&gt;4&lt;/volume&gt;&lt;number&gt;8&lt;/number&gt;&lt;dates&gt;&lt;year&gt;2018&lt;/year&gt;&lt;pub-dates&gt;&lt;date&gt;2018-08-03&lt;/date&gt;&lt;/pub-dates&gt;&lt;/dates&gt;&lt;isbn&gt;2375-2548&lt;/isbn&gt;&lt;urls&gt;&lt;related-urls&gt;&lt;url&gt;https://www.ncbi.nlm.nih.gov/pmc/articles/PMC6093632/pdf/aau6088.pdf&lt;/url&gt;&lt;/related-urls&gt;&lt;/urls&gt;&lt;electronic-resource-num&gt;10.1126/sciadv.aau6088&lt;/electronic-resource-num&gt;&lt;remote-database-name&gt;DOI.org (Crossref)&lt;/remote-database-name&gt;&lt;language&gt;en&lt;/language&gt;&lt;access-date&gt;2024-08-10 01:08:2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EDEDA4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E2F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669CBFD" w14:textId="08B5D49A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ingh&lt;/Author&gt;&lt;Year&gt;2018&lt;/Year&gt;&lt;RecNum&gt;85&lt;/RecNum&gt;&lt;DisplayText&gt;[30]&lt;/DisplayText&gt;&lt;record&gt;&lt;rec-number&gt;85&lt;/rec-number&gt;&lt;foreign-keys&gt;&lt;key app="EN" db-id="a5ptw929aew5xde0a0txd5xo0zf5a0dpzpvf" timestamp="1724038647"&gt;85&lt;/key&gt;&lt;/foreign-keys&gt;&lt;ref-type name="Journal Article"&gt;17&lt;/ref-type&gt;&lt;contributors&gt;&lt;authors&gt;&lt;author&gt;Singh, Appu K.&lt;/author&gt;&lt;author&gt;McGoldrick, Luke L.&lt;/author&gt;&lt;author&gt;Twomey, Edward C.&lt;/author&gt;&lt;author&gt;Sobolevsky, Alexander I.&lt;/author&gt;&lt;/authors&gt;&lt;/contributors&gt;&lt;titles&gt;&lt;title&gt;Mechanism of calmodulin inactivation of the calcium-selective TRP channel TRPV6&lt;/title&gt;&lt;secondary-title&gt;Science Advances&lt;/secondary-title&gt;&lt;/titles&gt;&lt;pages&gt;eaau6088&lt;/pages&gt;&lt;volume&gt;4&lt;/volume&gt;&lt;number&gt;8&lt;/number&gt;&lt;dates&gt;&lt;year&gt;2018&lt;/year&gt;&lt;pub-dates&gt;&lt;date&gt;2018-08-03&lt;/date&gt;&lt;/pub-dates&gt;&lt;/dates&gt;&lt;isbn&gt;2375-2548&lt;/isbn&gt;&lt;urls&gt;&lt;related-urls&gt;&lt;url&gt;https://www.ncbi.nlm.nih.gov/pmc/articles/PMC6093632/pdf/aau6088.pdf&lt;/url&gt;&lt;/related-urls&gt;&lt;/urls&gt;&lt;electronic-resource-num&gt;10.1126/sciadv.aau6088&lt;/electronic-resource-num&gt;&lt;remote-database-name&gt;DOI.org (Crossref)&lt;/remote-database-name&gt;&lt;language&gt;en&lt;/language&gt;&lt;access-date&gt;2024-08-10 01:08:2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266D2695" w14:textId="77777777" w:rsidTr="00DA3807">
        <w:trPr>
          <w:trHeight w:val="736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962CC23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E3E2B43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tracellular pore entry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20E8D4B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CaM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34F5BED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bbit TRPV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686593B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activator, channel blocke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B1A06D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1:2-1:5 TRPV</w:t>
            </w:r>
            <w:proofErr w:type="gramStart"/>
            <w:r w:rsidRPr="001973D0">
              <w:rPr>
                <w:color w:val="000000"/>
                <w:sz w:val="16"/>
                <w:szCs w:val="16"/>
              </w:rPr>
              <w:t>5:CaM</w:t>
            </w:r>
            <w:proofErr w:type="gramEnd"/>
            <w:r w:rsidRPr="001973D0">
              <w:rPr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973D0">
              <w:rPr>
                <w:color w:val="000000"/>
                <w:sz w:val="16"/>
                <w:szCs w:val="16"/>
              </w:rPr>
              <w:t>moalr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ratio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0867C11" w14:textId="52A67A23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  <w:lang w:val="ru-RU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dWdoZXM8L0F1dGhvcj48WWVhcj4yMDE4PC9ZZWFyPjxS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</w:fldData>
              </w:fldChar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6207F9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dWdoZXM8L0F1dGhvcj48WWVhcj4yMDE4PC9ZZWFyPjxS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</w:fldData>
              </w:fldChar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6207F9" w:rsidRPr="001973D0">
              <w:rPr>
                <w:color w:val="000000"/>
                <w:sz w:val="16"/>
                <w:szCs w:val="16"/>
              </w:rPr>
            </w:r>
            <w:r w:rsidR="006207F9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29,31,3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252771C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6DMW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6O20 </w:t>
            </w:r>
            <w:r w:rsidRPr="001973D0">
              <w:rPr>
                <w:color w:val="000000"/>
                <w:sz w:val="16"/>
                <w:szCs w:val="16"/>
              </w:rPr>
              <w:br/>
              <w:t>7T6R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0B04C55" w14:textId="012D4855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dWdoZXM8L0F1dGhvcj48WWVhcj4yMDE4PC9ZZWFyPjxS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</w:fldData>
              </w:fldChar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6207F9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dWdoZXM8L0F1dGhvcj48WWVhcj4yMDE4PC9ZZWFyPjxS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</w:fldData>
              </w:fldChar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6207F9" w:rsidRPr="001973D0">
              <w:rPr>
                <w:color w:val="000000"/>
                <w:sz w:val="16"/>
                <w:szCs w:val="16"/>
              </w:rPr>
            </w:r>
            <w:r w:rsidR="006207F9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29,31,3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5BC469BE" w14:textId="77777777" w:rsidTr="00DA3807">
        <w:trPr>
          <w:trHeight w:val="511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46DE377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6BC350E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tracellular pore entry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D4C3859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CaM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01A7524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1-ARD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20CB282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activator, channel blocke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C28E33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1.25:1–2.0:1 TRPV</w:t>
            </w:r>
            <w:proofErr w:type="gramStart"/>
            <w:r w:rsidRPr="001973D0">
              <w:rPr>
                <w:color w:val="000000"/>
                <w:sz w:val="16"/>
                <w:szCs w:val="16"/>
              </w:rPr>
              <w:t>1:CaM</w:t>
            </w:r>
            <w:proofErr w:type="gramEnd"/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7A0B0F7" w14:textId="0A2B560D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Lau&lt;/Author&gt;&lt;Year&gt;2012&lt;/Year&gt;&lt;RecNum&gt;193&lt;/RecNum&gt;&lt;DisplayText&gt;[91]&lt;/DisplayText&gt;&lt;record&gt;&lt;rec-number&gt;193&lt;/rec-number&gt;&lt;foreign-keys&gt;&lt;key app="EN" db-id="a5ptw929aew5xde0a0txd5xo0zf5a0dpzpvf" timestamp="1725671948"&gt;193&lt;/key&gt;&lt;/foreign-keys&gt;&lt;ref-type name="Journal Article"&gt;17&lt;/ref-type&gt;&lt;contributors&gt;&lt;authors&gt;&lt;author&gt;Lau, Sze-Yi&lt;/author&gt;&lt;author&gt;Procko, Erik&lt;/author&gt;&lt;author&gt;Gaudet, Rachelle&lt;/author&gt;&lt;/authors&gt;&lt;/contributors&gt;&lt;titles&gt;&lt;title&gt;Distinct properties of Ca2+–calmodulin binding to N- and C-terminal regulatory regions of the TRPV1 channel&lt;/title&gt;&lt;secondary-title&gt;Journal of General Physiology&lt;/secondary-title&gt;&lt;/titles&gt;&lt;pages&gt;541-555&lt;/pages&gt;&lt;volume&gt;140&lt;/volume&gt;&lt;number&gt;5&lt;/number&gt;&lt;dates&gt;&lt;year&gt;2012&lt;/year&gt;&lt;pub-dates&gt;&lt;date&gt;2012-11-01&lt;/date&gt;&lt;/pub-dates&gt;&lt;/dates&gt;&lt;isbn&gt;1540-7748, 0022-1295&lt;/isbn&gt;&lt;urls&gt;&lt;/urls&gt;&lt;electronic-resource-num&gt;10.1085/jgp.201210810&lt;/electronic-resource-num&gt;&lt;remote-database-name&gt;DOI.org (Crossref)&lt;/remote-database-name&gt;&lt;language&gt;en&lt;/language&gt;&lt;access-date&gt;2024-08-10 01:05:3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91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AB195E6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3SUI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9D06BCD" w14:textId="3160C79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Lau&lt;/Author&gt;&lt;Year&gt;2012&lt;/Year&gt;&lt;RecNum&gt;193&lt;/RecNum&gt;&lt;DisplayText&gt;[91]&lt;/DisplayText&gt;&lt;record&gt;&lt;rec-number&gt;193&lt;/rec-number&gt;&lt;foreign-keys&gt;&lt;key app="EN" db-id="a5ptw929aew5xde0a0txd5xo0zf5a0dpzpvf" timestamp="1725671948"&gt;193&lt;/key&gt;&lt;/foreign-keys&gt;&lt;ref-type name="Journal Article"&gt;17&lt;/ref-type&gt;&lt;contributors&gt;&lt;authors&gt;&lt;author&gt;Lau, Sze-Yi&lt;/author&gt;&lt;author&gt;Procko, Erik&lt;/author&gt;&lt;author&gt;Gaudet, Rachelle&lt;/author&gt;&lt;/authors&gt;&lt;/contributors&gt;&lt;titles&gt;&lt;title&gt;Distinct properties of Ca2+–calmodulin binding to N- and C-terminal regulatory regions of the TRPV1 channel&lt;/title&gt;&lt;secondary-title&gt;Journal of General Physiology&lt;/secondary-title&gt;&lt;/titles&gt;&lt;pages&gt;541-555&lt;/pages&gt;&lt;volume&gt;140&lt;/volume&gt;&lt;number&gt;5&lt;/number&gt;&lt;dates&gt;&lt;year&gt;2012&lt;/year&gt;&lt;pub-dates&gt;&lt;date&gt;2012-11-01&lt;/date&gt;&lt;/pub-dates&gt;&lt;/dates&gt;&lt;isbn&gt;1540-7748, 0022-1295&lt;/isbn&gt;&lt;urls&gt;&lt;/urls&gt;&lt;electronic-resource-num&gt;10.1085/jgp.201210810&lt;/electronic-resource-num&gt;&lt;remote-database-name&gt;DOI.org (Crossref)&lt;/remote-database-name&gt;&lt;language&gt;en&lt;/language&gt;&lt;access-date&gt;2024-08-10 01:05:3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91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08CF1CD8" w14:textId="77777777" w:rsidTr="00DA3807">
        <w:trPr>
          <w:trHeight w:val="52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91988CD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3A1CDBC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tracellular pore entry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15E4DA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CaM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9D708B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97736AA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activator, channel blocke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D790933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ndogenous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762C384" w14:textId="395C1FA4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ingh&lt;/Author&gt;&lt;Year&gt;2018&lt;/Year&gt;&lt;RecNum&gt;85&lt;/RecNum&gt;&lt;DisplayText&gt;[30]&lt;/DisplayText&gt;&lt;record&gt;&lt;rec-number&gt;85&lt;/rec-number&gt;&lt;foreign-keys&gt;&lt;key app="EN" db-id="a5ptw929aew5xde0a0txd5xo0zf5a0dpzpvf" timestamp="1724038647"&gt;85&lt;/key&gt;&lt;/foreign-keys&gt;&lt;ref-type name="Journal Article"&gt;17&lt;/ref-type&gt;&lt;contributors&gt;&lt;authors&gt;&lt;author&gt;Singh, Appu K.&lt;/author&gt;&lt;author&gt;McGoldrick, Luke L.&lt;/author&gt;&lt;author&gt;Twomey, Edward C.&lt;/author&gt;&lt;author&gt;Sobolevsky, Alexander I.&lt;/author&gt;&lt;/authors&gt;&lt;/contributors&gt;&lt;titles&gt;&lt;title&gt;Mechanism of calmodulin inactivation of the calcium-selective TRP channel TRPV6&lt;/title&gt;&lt;secondary-title&gt;Science Advances&lt;/secondary-title&gt;&lt;/titles&gt;&lt;pages&gt;eaau6088&lt;/pages&gt;&lt;volume&gt;4&lt;/volume&gt;&lt;number&gt;8&lt;/number&gt;&lt;dates&gt;&lt;year&gt;2018&lt;/year&gt;&lt;pub-dates&gt;&lt;date&gt;2018-08-03&lt;/date&gt;&lt;/pub-dates&gt;&lt;/dates&gt;&lt;isbn&gt;2375-2548&lt;/isbn&gt;&lt;urls&gt;&lt;related-urls&gt;&lt;url&gt;https://www.ncbi.nlm.nih.gov/pmc/articles/PMC6093632/pdf/aau6088.pdf&lt;/url&gt;&lt;/related-urls&gt;&lt;/urls&gt;&lt;electronic-resource-num&gt;10.1126/sciadv.aau6088&lt;/electronic-resource-num&gt;&lt;remote-database-name&gt;DOI.org (Crossref)&lt;/remote-database-name&gt;&lt;language&gt;en&lt;/language&gt;&lt;access-date&gt;2024-08-10 01:08:2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2F37E8F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E2G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24B2B76" w14:textId="58DA07C8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ingh&lt;/Author&gt;&lt;Year&gt;2018&lt;/Year&gt;&lt;RecNum&gt;85&lt;/RecNum&gt;&lt;DisplayText&gt;[30]&lt;/DisplayText&gt;&lt;record&gt;&lt;rec-number&gt;85&lt;/rec-number&gt;&lt;foreign-keys&gt;&lt;key app="EN" db-id="a5ptw929aew5xde0a0txd5xo0zf5a0dpzpvf" timestamp="1724038647"&gt;85&lt;/key&gt;&lt;/foreign-keys&gt;&lt;ref-type name="Journal Article"&gt;17&lt;/ref-type&gt;&lt;contributors&gt;&lt;authors&gt;&lt;author&gt;Singh, Appu K.&lt;/author&gt;&lt;author&gt;McGoldrick, Luke L.&lt;/author&gt;&lt;author&gt;Twomey, Edward C.&lt;/author&gt;&lt;author&gt;Sobolevsky, Alexander I.&lt;/author&gt;&lt;/authors&gt;&lt;/contributors&gt;&lt;titles&gt;&lt;title&gt;Mechanism of calmodulin inactivation of the calcium-selective TRP channel TRPV6&lt;/title&gt;&lt;secondary-title&gt;Science Advances&lt;/secondary-title&gt;&lt;/titles&gt;&lt;pages&gt;eaau6088&lt;/pages&gt;&lt;volume&gt;4&lt;/volume&gt;&lt;number&gt;8&lt;/number&gt;&lt;dates&gt;&lt;year&gt;2018&lt;/year&gt;&lt;pub-dates&gt;&lt;date&gt;2018-08-03&lt;/date&gt;&lt;/pub-dates&gt;&lt;/dates&gt;&lt;isbn&gt;2375-2548&lt;/isbn&gt;&lt;urls&gt;&lt;related-urls&gt;&lt;url&gt;https://www.ncbi.nlm.nih.gov/pmc/articles/PMC6093632/pdf/aau6088.pdf&lt;/url&gt;&lt;/related-urls&gt;&lt;/urls&gt;&lt;electronic-resource-num&gt;10.1126/sciadv.aau6088&lt;/electronic-resource-num&gt;&lt;remote-database-name&gt;DOI.org (Crossref)&lt;/remote-database-name&gt;&lt;language&gt;en&lt;/language&gt;&lt;access-date&gt;2024-08-10 01:08:2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4CF46313" w14:textId="77777777" w:rsidTr="00DA3807">
        <w:trPr>
          <w:trHeight w:val="439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C924F2E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3F460D7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tracellular pore entry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133FCBC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g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2738FF7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M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666BE24" w14:textId="77777777" w:rsidR="00E406A3" w:rsidRPr="001973D0" w:rsidRDefault="00E406A3" w:rsidP="00DA3807">
            <w:pPr>
              <w:jc w:val="center"/>
              <w:rPr>
                <w:sz w:val="16"/>
                <w:szCs w:val="16"/>
              </w:rPr>
            </w:pPr>
            <w:r w:rsidRPr="001973D0">
              <w:rPr>
                <w:sz w:val="16"/>
                <w:szCs w:val="16"/>
              </w:rPr>
              <w:t>Permeant ion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E992286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300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3CE5867" w14:textId="1B9C1EE0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uan&lt;/Author&gt;&lt;Year&gt;2018&lt;/Year&gt;&lt;RecNum&gt;225&lt;/RecNum&gt;&lt;DisplayText&gt;[85]&lt;/DisplayText&gt;&lt;record&gt;&lt;rec-number&gt;225&lt;/rec-number&gt;&lt;foreign-keys&gt;&lt;key app="EN" db-id="a5ptw929aew5xde0a0txd5xo0zf5a0dpzpvf" timestamp="1725671948"&gt;225&lt;/key&gt;&lt;/foreign-keys&gt;&lt;ref-type name="Journal Article"&gt;17&lt;/ref-type&gt;&lt;contributors&gt;&lt;authors&gt;&lt;author&gt;Duan, Jingjing&lt;/author&gt;&lt;author&gt;Li, Zongli&lt;/author&gt;&lt;author&gt;Li, Jian&lt;/author&gt;&lt;author&gt;Hulse, Raymond E.&lt;/author&gt;&lt;author&gt;Santa-Cruz, Ana&lt;/author&gt;&lt;author&gt;Valinsky, William C.&lt;/author&gt;&lt;author&gt;Abiria, Sunday A.&lt;/author&gt;&lt;author&gt;Krapivinsky, Grigory&lt;/author&gt;&lt;author&gt;Zhang, Jin&lt;/author&gt;&lt;author&gt;Clapham, David E.&lt;/author&gt;&lt;/authors&gt;&lt;/contributors&gt;&lt;titles&gt;&lt;title&gt;Structure of the mammalian TRPM7, a magnesium channel required during embryonic development&lt;/title&gt;&lt;secondary-title&gt;Proceedings of the National Academy of Sciences&lt;/secondary-title&gt;&lt;/titles&gt;&lt;volume&gt;115&lt;/volume&gt;&lt;number&gt;35&lt;/number&gt;&lt;dates&gt;&lt;year&gt;2018&lt;/year&gt;&lt;pub-dates&gt;&lt;date&gt;2018-08-28&lt;/date&gt;&lt;/pub-dates&gt;&lt;/dates&gt;&lt;isbn&gt;0027-8424, 1091-6490&lt;/isbn&gt;&lt;urls&gt;&lt;/urls&gt;&lt;electronic-resource-num&gt;10.1073/pnas.1810719115&lt;/electronic-resource-num&gt;&lt;remote-database-name&gt;DOI.org (Crossref)&lt;/remote-database-name&gt;&lt;language&gt;en&lt;/language&gt;&lt;access-date&gt;2024-08-10 01:08:1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E224CA6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BWD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4E33EFD" w14:textId="3EE564F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uan&lt;/Author&gt;&lt;Year&gt;2018&lt;/Year&gt;&lt;RecNum&gt;225&lt;/RecNum&gt;&lt;DisplayText&gt;[85]&lt;/DisplayText&gt;&lt;record&gt;&lt;rec-number&gt;225&lt;/rec-number&gt;&lt;foreign-keys&gt;&lt;key app="EN" db-id="a5ptw929aew5xde0a0txd5xo0zf5a0dpzpvf" timestamp="1725671948"&gt;225&lt;/key&gt;&lt;/foreign-keys&gt;&lt;ref-type name="Journal Article"&gt;17&lt;/ref-type&gt;&lt;contributors&gt;&lt;authors&gt;&lt;author&gt;Duan, Jingjing&lt;/author&gt;&lt;author&gt;Li, Zongli&lt;/author&gt;&lt;author&gt;Li, Jian&lt;/author&gt;&lt;author&gt;Hulse, Raymond E.&lt;/author&gt;&lt;author&gt;Santa-Cruz, Ana&lt;/author&gt;&lt;author&gt;Valinsky, William C.&lt;/author&gt;&lt;author&gt;Abiria, Sunday A.&lt;/author&gt;&lt;author&gt;Krapivinsky, Grigory&lt;/author&gt;&lt;author&gt;Zhang, Jin&lt;/author&gt;&lt;author&gt;Clapham, David E.&lt;/author&gt;&lt;/authors&gt;&lt;/contributors&gt;&lt;titles&gt;&lt;title&gt;Structure of the mammalian TRPM7, a magnesium channel required during embryonic development&lt;/title&gt;&lt;secondary-title&gt;Proceedings of the National Academy of Sciences&lt;/secondary-title&gt;&lt;/titles&gt;&lt;volume&gt;115&lt;/volume&gt;&lt;number&gt;35&lt;/number&gt;&lt;dates&gt;&lt;year&gt;2018&lt;/year&gt;&lt;pub-dates&gt;&lt;date&gt;2018-08-28&lt;/date&gt;&lt;/pub-dates&gt;&lt;/dates&gt;&lt;isbn&gt;0027-8424, 1091-6490&lt;/isbn&gt;&lt;urls&gt;&lt;/urls&gt;&lt;electronic-resource-num&gt;10.1073/pnas.1810719115&lt;/electronic-resource-num&gt;&lt;remote-database-name&gt;DOI.org (Crossref)&lt;/remote-database-name&gt;&lt;language&gt;en&lt;/language&gt;&lt;access-date&gt;2024-08-10 01:08:1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3CDF2B7F" w14:textId="77777777" w:rsidTr="00DA3807">
        <w:trPr>
          <w:trHeight w:val="547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689B0C9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B4FE389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tracellular pore entry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2D8FAC7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CHPD (Br-cis-22a)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9196F73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FD5495E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46C9D00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96 ± 0.03 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5CFDA99" w14:textId="3ECF00B2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Bhardwaj&lt;/Author&gt;&lt;Year&gt;2020&lt;/Year&gt;&lt;RecNum&gt;259&lt;/RecNum&gt;&lt;DisplayText&gt;[67]&lt;/DisplayText&gt;&lt;record&gt;&lt;rec-number&gt;259&lt;/rec-number&gt;&lt;foreign-keys&gt;&lt;key app="EN" db-id="a5ptw929aew5xde0a0txd5xo0zf5a0dpzpvf" timestamp="1725671948"&gt;259&lt;/key&gt;&lt;/foreign-keys&gt;&lt;ref-type name="Journal Article"&gt;17&lt;/ref-type&gt;&lt;contributors&gt;&lt;authors&gt;&lt;author&gt;Bhardwaj, Rajesh&lt;/author&gt;&lt;author&gt;Lindinger, Sonja&lt;/author&gt;&lt;author&gt;Neuberger, Arthur&lt;/author&gt;&lt;author&gt;Nadezhdin, Kirill D.&lt;/author&gt;&lt;author&gt;Singh, Appu K.&lt;/author&gt;&lt;author&gt;Cunha, Micael R.&lt;/author&gt;&lt;author&gt;Derler, Isabella&lt;/author&gt;&lt;author&gt;Gyimesi, Gergely&lt;/author&gt;&lt;author&gt;Reymond, Jean-Louis&lt;/author&gt;&lt;author&gt;Hediger, Matthias A.&lt;/author&gt;&lt;author&gt;Romanin, Christoph&lt;/author&gt;&lt;author&gt;Sobolevsky, Alexander I.&lt;/author&gt;&lt;/authors&gt;&lt;/contributors&gt;&lt;titles&gt;&lt;title&gt;Inactivation-mimicking block of the epithelial calcium channel TRPV6&lt;/title&gt;&lt;secondary-title&gt;Science Advances&lt;/secondary-title&gt;&lt;/titles&gt;&lt;pages&gt;eabe1508&lt;/pages&gt;&lt;volume&gt;6&lt;/volume&gt;&lt;number&gt;48&lt;/number&gt;&lt;dates&gt;&lt;year&gt;2020&lt;/year&gt;&lt;pub-dates&gt;&lt;date&gt;2020-11-27&lt;/date&gt;&lt;/pub-dates&gt;&lt;/dates&gt;&lt;isbn&gt;2375-2548&lt;/isbn&gt;&lt;urls&gt;&lt;/urls&gt;&lt;electronic-resource-num&gt;10.1126/sciadv.abe1508&lt;/electronic-resource-num&gt;&lt;remote-database-name&gt;DOI.org (Crossref)&lt;/remote-database-name&gt;&lt;language&gt;en&lt;/language&gt;&lt;access-date&gt;2024-08-10 01:10:5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6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201F20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D2K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FADE2B6" w14:textId="6CF63B81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Bhardwaj&lt;/Author&gt;&lt;Year&gt;2020&lt;/Year&gt;&lt;RecNum&gt;259&lt;/RecNum&gt;&lt;DisplayText&gt;[67]&lt;/DisplayText&gt;&lt;record&gt;&lt;rec-number&gt;259&lt;/rec-number&gt;&lt;foreign-keys&gt;&lt;key app="EN" db-id="a5ptw929aew5xde0a0txd5xo0zf5a0dpzpvf" timestamp="1725671948"&gt;259&lt;/key&gt;&lt;/foreign-keys&gt;&lt;ref-type name="Journal Article"&gt;17&lt;/ref-type&gt;&lt;contributors&gt;&lt;authors&gt;&lt;author&gt;Bhardwaj, Rajesh&lt;/author&gt;&lt;author&gt;Lindinger, Sonja&lt;/author&gt;&lt;author&gt;Neuberger, Arthur&lt;/author&gt;&lt;author&gt;Nadezhdin, Kirill D.&lt;/author&gt;&lt;author&gt;Singh, Appu K.&lt;/author&gt;&lt;author&gt;Cunha, Micael R.&lt;/author&gt;&lt;author&gt;Derler, Isabella&lt;/author&gt;&lt;author&gt;Gyimesi, Gergely&lt;/author&gt;&lt;author&gt;Reymond, Jean-Louis&lt;/author&gt;&lt;author&gt;Hediger, Matthias A.&lt;/author&gt;&lt;author&gt;Romanin, Christoph&lt;/author&gt;&lt;author&gt;Sobolevsky, Alexander I.&lt;/author&gt;&lt;/authors&gt;&lt;/contributors&gt;&lt;titles&gt;&lt;title&gt;Inactivation-mimicking block of the epithelial calcium channel TRPV6&lt;/title&gt;&lt;secondary-title&gt;Science Advances&lt;/secondary-title&gt;&lt;/titles&gt;&lt;pages&gt;eabe1508&lt;/pages&gt;&lt;volume&gt;6&lt;/volume&gt;&lt;number&gt;48&lt;/number&gt;&lt;dates&gt;&lt;year&gt;2020&lt;/year&gt;&lt;pub-dates&gt;&lt;date&gt;2020-11-27&lt;/date&gt;&lt;/pub-dates&gt;&lt;/dates&gt;&lt;isbn&gt;2375-2548&lt;/isbn&gt;&lt;urls&gt;&lt;/urls&gt;&lt;electronic-resource-num&gt;10.1126/sciadv.abe1508&lt;/electronic-resource-num&gt;&lt;remote-database-name&gt;DOI.org (Crossref)&lt;/remote-database-name&gt;&lt;language&gt;en&lt;/language&gt;&lt;access-date&gt;2024-08-10 01:10:5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6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E406A3" w:rsidRPr="001973D0" w14:paraId="36F78525" w14:textId="77777777" w:rsidTr="00DA3807">
        <w:trPr>
          <w:trHeight w:val="916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89476A2" w14:textId="77777777" w:rsidR="00E406A3" w:rsidRPr="001973D0" w:rsidRDefault="00E406A3" w:rsidP="00DA3807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2981A57" w14:textId="77777777" w:rsidR="00E406A3" w:rsidRPr="001973D0" w:rsidRDefault="00E406A3" w:rsidP="00DA3807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tracellular pore entry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0374E41" w14:textId="3E794A89" w:rsidR="00E406A3" w:rsidRPr="001973D0" w:rsidRDefault="00182D04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PCHPD </w:t>
            </w:r>
            <w:r w:rsidR="00E406A3" w:rsidRPr="001973D0">
              <w:rPr>
                <w:color w:val="000000"/>
                <w:sz w:val="16"/>
                <w:szCs w:val="16"/>
              </w:rPr>
              <w:t>s (cis-22a, Br-cis-22a, 3OG, 30, 31)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4C1D480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B0217E1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s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A5AE35D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08 - 1.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BD12B58" w14:textId="61B8450B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  <w:lang w:val="ru-RU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CaGFyZHdhajwvQXV0aG9yPjxZZWFyPjIwMjA8L1llYXI+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CaGFyZHdhajwvQXV0aG9yPjxZZWFyPjIwMjA8L1llYXI+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67,71-7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278B088" w14:textId="77777777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K4B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K4C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K4D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K4E </w:t>
            </w:r>
            <w:r w:rsidRPr="001973D0">
              <w:rPr>
                <w:color w:val="000000"/>
                <w:sz w:val="16"/>
                <w:szCs w:val="16"/>
              </w:rPr>
              <w:br/>
              <w:t>7K4F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B18F18C" w14:textId="48E3A222" w:rsidR="00E406A3" w:rsidRPr="001973D0" w:rsidRDefault="00E406A3" w:rsidP="00DA3807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Bhardwaj&lt;/Author&gt;&lt;Year&gt;2020&lt;/Year&gt;&lt;RecNum&gt;259&lt;/RecNum&gt;&lt;DisplayText&gt;[67]&lt;/DisplayText&gt;&lt;record&gt;&lt;rec-number&gt;259&lt;/rec-number&gt;&lt;foreign-keys&gt;&lt;key app="EN" db-id="a5ptw929aew5xde0a0txd5xo0zf5a0dpzpvf" timestamp="1725671948"&gt;259&lt;/key&gt;&lt;/foreign-keys&gt;&lt;ref-type name="Journal Article"&gt;17&lt;/ref-type&gt;&lt;contributors&gt;&lt;authors&gt;&lt;author&gt;Bhardwaj, Rajesh&lt;/author&gt;&lt;author&gt;Lindinger, Sonja&lt;/author&gt;&lt;author&gt;Neuberger, Arthur&lt;/author&gt;&lt;author&gt;Nadezhdin, Kirill D.&lt;/author&gt;&lt;author&gt;Singh, Appu K.&lt;/author&gt;&lt;author&gt;Cunha, Micael R.&lt;/author&gt;&lt;author&gt;Derler, Isabella&lt;/author&gt;&lt;author&gt;Gyimesi, Gergely&lt;/author&gt;&lt;author&gt;Reymond, Jean-Louis&lt;/author&gt;&lt;author&gt;Hediger, Matthias A.&lt;/author&gt;&lt;author&gt;Romanin, Christoph&lt;/author&gt;&lt;author&gt;Sobolevsky, Alexander I.&lt;/author&gt;&lt;/authors&gt;&lt;/contributors&gt;&lt;titles&gt;&lt;title&gt;Inactivation-mimicking block of the epithelial calcium channel TRPV6&lt;/title&gt;&lt;secondary-title&gt;Science Advances&lt;/secondary-title&gt;&lt;/titles&gt;&lt;pages&gt;eabe1508&lt;/pages&gt;&lt;volume&gt;6&lt;/volume&gt;&lt;number&gt;48&lt;/number&gt;&lt;dates&gt;&lt;year&gt;2020&lt;/year&gt;&lt;pub-dates&gt;&lt;date&gt;2020-11-27&lt;/date&gt;&lt;/pub-dates&gt;&lt;/dates&gt;&lt;isbn&gt;2375-2548&lt;/isbn&gt;&lt;urls&gt;&lt;/urls&gt;&lt;electronic-resource-num&gt;10.1126/sciadv.abe1508&lt;/electronic-resource-num&gt;&lt;remote-database-name&gt;DOI.org (Crossref)&lt;/remote-database-name&gt;&lt;language&gt;en&lt;/language&gt;&lt;access-date&gt;2024-08-10 01:10:5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6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38DB3D59" w14:textId="77777777" w:rsidTr="00DA3807">
        <w:trPr>
          <w:trHeight w:val="916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9DF13D6" w14:textId="0018D67F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E08A8A0" w14:textId="53E96EE6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tracellular pore entry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D39B839" w14:textId="2228D541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Genistei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A5D4217" w14:textId="1389F562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6BD4EF7" w14:textId="2E97711E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78B0EB4" w14:textId="02DB4E70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40.7-113.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CBFF957" w14:textId="119B8042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euberger&lt;/Author&gt;&lt;Year&gt;2023&lt;/Year&gt;&lt;RecNum&gt;165&lt;/RecNum&gt;&lt;DisplayText&gt;[48]&lt;/DisplayText&gt;&lt;record&gt;&lt;rec-number&gt;165&lt;/rec-number&gt;&lt;foreign-keys&gt;&lt;key app="EN" db-id="a5ptw929aew5xde0a0txd5xo0zf5a0dpzpvf" timestamp="1725671948"&gt;165&lt;/key&gt;&lt;/foreign-keys&gt;&lt;ref-type name="Journal Article"&gt;17&lt;/ref-type&gt;&lt;contributors&gt;&lt;authors&gt;&lt;author&gt;Neuberger, Arthur&lt;/author&gt;&lt;author&gt;Trofimov, Yury A.&lt;/author&gt;&lt;author&gt;Yelshanskaya, Maria V.&lt;/author&gt;&lt;author&gt;Nadezhdin, Kirill D.&lt;/author&gt;&lt;author&gt;Krylov, Nikolay A.&lt;/author&gt;&lt;author&gt;Efremov, Roman G.&lt;/author&gt;&lt;author&gt;Sobolevsky, Alexander I.&lt;/author&gt;&lt;/authors&gt;&lt;/contributors&gt;&lt;titles&gt;&lt;title&gt;Structural mechanism of human oncochannel TRPV6 inhibition by the natural phytoestrogen genistein&lt;/title&gt;&lt;secondary-title&gt;Nature Communications&lt;/secondary-title&gt;&lt;/titles&gt;&lt;periodical&gt;&lt;full-title&gt;Nature Communications&lt;/full-title&gt;&lt;abbr-1&gt;Nat Commun&lt;/abbr-1&gt;&lt;/periodical&gt;&lt;pages&gt;2659&lt;/pages&gt;&lt;volume&gt;14&lt;/volume&gt;&lt;number&gt;1&lt;/number&gt;&lt;dates&gt;&lt;year&gt;2023&lt;/year&gt;&lt;pub-dates&gt;&lt;date&gt;2023-05-09&lt;/date&gt;&lt;/pub-dates&gt;&lt;/dates&gt;&lt;isbn&gt;2041-1723&lt;/isbn&gt;&lt;urls&gt;&lt;/urls&gt;&lt;electronic-resource-num&gt;10.1038/s41467-023-38352-5&lt;/electronic-resource-num&gt;&lt;remote-database-name&gt;DOI.org (Crossref)&lt;/remote-database-name&gt;&lt;language&gt;en&lt;/language&gt;&lt;access-date&gt;2024-07-01 15:24:0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BCD524D" w14:textId="2FAC534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FOA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EDB29B0" w14:textId="64933314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euberger&lt;/Author&gt;&lt;Year&gt;2023&lt;/Year&gt;&lt;RecNum&gt;165&lt;/RecNum&gt;&lt;DisplayText&gt;[48]&lt;/DisplayText&gt;&lt;record&gt;&lt;rec-number&gt;165&lt;/rec-number&gt;&lt;foreign-keys&gt;&lt;key app="EN" db-id="a5ptw929aew5xde0a0txd5xo0zf5a0dpzpvf" timestamp="1725671948"&gt;165&lt;/key&gt;&lt;/foreign-keys&gt;&lt;ref-type name="Journal Article"&gt;17&lt;/ref-type&gt;&lt;contributors&gt;&lt;authors&gt;&lt;author&gt;Neuberger, Arthur&lt;/author&gt;&lt;author&gt;Trofimov, Yury A.&lt;/author&gt;&lt;author&gt;Yelshanskaya, Maria V.&lt;/author&gt;&lt;author&gt;Nadezhdin, Kirill D.&lt;/author&gt;&lt;author&gt;Krylov, Nikolay A.&lt;/author&gt;&lt;author&gt;Efremov, Roman G.&lt;/author&gt;&lt;author&gt;Sobolevsky, Alexander I.&lt;/author&gt;&lt;/authors&gt;&lt;/contributors&gt;&lt;titles&gt;&lt;title&gt;Structural mechanism of human oncochannel TRPV6 inhibition by the natural phytoestrogen genistein&lt;/title&gt;&lt;secondary-title&gt;Nature Communications&lt;/secondary-title&gt;&lt;/titles&gt;&lt;periodical&gt;&lt;full-title&gt;Nature Communications&lt;/full-title&gt;&lt;abbr-1&gt;Nat Commun&lt;/abbr-1&gt;&lt;/periodical&gt;&lt;pages&gt;2659&lt;/pages&gt;&lt;volume&gt;14&lt;/volume&gt;&lt;number&gt;1&lt;/number&gt;&lt;dates&gt;&lt;year&gt;2023&lt;/year&gt;&lt;pub-dates&gt;&lt;date&gt;2023-05-09&lt;/date&gt;&lt;/pub-dates&gt;&lt;/dates&gt;&lt;isbn&gt;2041-1723&lt;/isbn&gt;&lt;urls&gt;&lt;/urls&gt;&lt;electronic-resource-num&gt;10.1038/s41467-023-38352-5&lt;/electronic-resource-num&gt;&lt;remote-database-name&gt;DOI.org (Crossref)&lt;/remote-database-name&gt;&lt;language&gt;en&lt;/language&gt;&lt;access-date&gt;2024-07-01 15:24:0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31BA0659" w14:textId="77777777" w:rsidTr="00DA3807">
        <w:trPr>
          <w:trHeight w:val="547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0BB9B9B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84D67DE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eep S4-S5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C96925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Piperlongumine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(PL)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77882D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53F981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nt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3BB8AF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4.6 ± 0.1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CCF1E49" w14:textId="7EEDBE2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Conde&lt;/Author&gt;&lt;Year&gt;2021&lt;/Year&gt;&lt;RecNum&gt;263&lt;/RecNum&gt;&lt;DisplayText&gt;[92]&lt;/DisplayText&gt;&lt;record&gt;&lt;rec-number&gt;263&lt;/rec-number&gt;&lt;foreign-keys&gt;&lt;key app="EN" db-id="a5ptw929aew5xde0a0txd5xo0zf5a0dpzpvf" timestamp="1725671948"&gt;263&lt;/key&gt;&lt;/foreign-keys&gt;&lt;ref-type name="Journal Article"&gt;17&lt;/ref-type&gt;&lt;contributors&gt;&lt;authors&gt;&lt;author&gt;Conde, João&lt;/author&gt;&lt;author&gt;Pumroy, Ruth A.&lt;/author&gt;&lt;author&gt;Baker, Charlotte&lt;/author&gt;&lt;author&gt;Rodrigues, Tiago&lt;/author&gt;&lt;author&gt;Guerreiro, Ana&lt;/author&gt;&lt;author&gt;Sousa, Bárbara B.&lt;/author&gt;&lt;author&gt;Marques, Marta C.&lt;/author&gt;&lt;author&gt;De Almeida, Bernardo P.&lt;/author&gt;&lt;author&gt;Lee, Sohyon&lt;/author&gt;&lt;author&gt;Leites, Elvira P.&lt;/author&gt;&lt;author&gt;Picard, Daniel&lt;/author&gt;&lt;author&gt;Samanta, Amrita&lt;/author&gt;&lt;author&gt;Vaz, Sandra H.&lt;/author&gt;&lt;author&gt;Sieglitz, Florian&lt;/author&gt;&lt;author&gt;Langini, Maike&lt;/author&gt;&lt;author&gt;Remke, Marc&lt;/author&gt;&lt;author&gt;Roque, Rafael&lt;/author&gt;&lt;author&gt;Weiss, Tobias&lt;/author&gt;&lt;author&gt;Weller, Michael&lt;/author&gt;&lt;author&gt;Liu, Yuhang&lt;/author&gt;&lt;author&gt;Han, Seungil&lt;/author&gt;&lt;author&gt;Corzana, Francisco&lt;/author&gt;&lt;author&gt;Morais, Vanessa A.&lt;/author&gt;&lt;author&gt;Faria, Cláudia C.&lt;/author&gt;&lt;author&gt;Carvalho, Tânia&lt;/author&gt;&lt;author&gt;Filippakopoulos, Panagis&lt;/author&gt;&lt;author&gt;Snijder, Berend&lt;/author&gt;&lt;author&gt;Barbosa-Morais, Nuno L.&lt;/author&gt;&lt;author&gt;Moiseenkova-Bell, Vera Y.&lt;/author&gt;&lt;author&gt;Bernardes, Gonçalo J. L.&lt;/author&gt;&lt;/authors&gt;&lt;/contributors&gt;&lt;titles&gt;&lt;title&gt;Allosteric Antagonist Modulation of TRPV2 by Piperlongumine Impairs Glioblastoma Progression&lt;/title&gt;&lt;secondary-title&gt;ACS Central Science&lt;/secondary-title&gt;&lt;/titles&gt;&lt;pages&gt;868-881&lt;/pages&gt;&lt;volume&gt;7&lt;/volume&gt;&lt;number&gt;5&lt;/number&gt;&lt;dates&gt;&lt;year&gt;2021&lt;/year&gt;&lt;pub-dates&gt;&lt;date&gt;2021-05-26&lt;/date&gt;&lt;/pub-dates&gt;&lt;/dates&gt;&lt;isbn&gt;2374-7943, 2374-7951&lt;/isbn&gt;&lt;urls&gt;&lt;/urls&gt;&lt;electronic-resource-num&gt;10.1021/acscentsci.1c00070&lt;/electronic-resource-num&gt;&lt;remote-database-name&gt;DOI.org (Crossref)&lt;/remote-database-name&gt;&lt;language&gt;en&lt;/language&gt;&lt;access-date&gt;2024-08-10 01:11:0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9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0C9E0C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WKN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BC077A0" w14:textId="6A7D6395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Conde&lt;/Author&gt;&lt;Year&gt;2021&lt;/Year&gt;&lt;RecNum&gt;263&lt;/RecNum&gt;&lt;DisplayText&gt;[92]&lt;/DisplayText&gt;&lt;record&gt;&lt;rec-number&gt;263&lt;/rec-number&gt;&lt;foreign-keys&gt;&lt;key app="EN" db-id="a5ptw929aew5xde0a0txd5xo0zf5a0dpzpvf" timestamp="1725671948"&gt;263&lt;/key&gt;&lt;/foreign-keys&gt;&lt;ref-type name="Journal Article"&gt;17&lt;/ref-type&gt;&lt;contributors&gt;&lt;authors&gt;&lt;author&gt;Conde, João&lt;/author&gt;&lt;author&gt;Pumroy, Ruth A.&lt;/author&gt;&lt;author&gt;Baker, Charlotte&lt;/author&gt;&lt;author&gt;Rodrigues, Tiago&lt;/author&gt;&lt;author&gt;Guerreiro, Ana&lt;/author&gt;&lt;author&gt;Sousa, Bárbara B.&lt;/author&gt;&lt;author&gt;Marques, Marta C.&lt;/author&gt;&lt;author&gt;De Almeida, Bernardo P.&lt;/author&gt;&lt;author&gt;Lee, Sohyon&lt;/author&gt;&lt;author&gt;Leites, Elvira P.&lt;/author&gt;&lt;author&gt;Picard, Daniel&lt;/author&gt;&lt;author&gt;Samanta, Amrita&lt;/author&gt;&lt;author&gt;Vaz, Sandra H.&lt;/author&gt;&lt;author&gt;Sieglitz, Florian&lt;/author&gt;&lt;author&gt;Langini, Maike&lt;/author&gt;&lt;author&gt;Remke, Marc&lt;/author&gt;&lt;author&gt;Roque, Rafael&lt;/author&gt;&lt;author&gt;Weiss, Tobias&lt;/author&gt;&lt;author&gt;Weller, Michael&lt;/author&gt;&lt;author&gt;Liu, Yuhang&lt;/author&gt;&lt;author&gt;Han, Seungil&lt;/author&gt;&lt;author&gt;Corzana, Francisco&lt;/author&gt;&lt;author&gt;Morais, Vanessa A.&lt;/author&gt;&lt;author&gt;Faria, Cláudia C.&lt;/author&gt;&lt;author&gt;Carvalho, Tânia&lt;/author&gt;&lt;author&gt;Filippakopoulos, Panagis&lt;/author&gt;&lt;author&gt;Snijder, Berend&lt;/author&gt;&lt;author&gt;Barbosa-Morais, Nuno L.&lt;/author&gt;&lt;author&gt;Moiseenkova-Bell, Vera Y.&lt;/author&gt;&lt;author&gt;Bernardes, Gonçalo J. L.&lt;/author&gt;&lt;/authors&gt;&lt;/contributors&gt;&lt;titles&gt;&lt;title&gt;Allosteric Antagonist Modulation of TRPV2 by Piperlongumine Impairs Glioblastoma Progression&lt;/title&gt;&lt;secondary-title&gt;ACS Central Science&lt;/secondary-title&gt;&lt;/titles&gt;&lt;pages&gt;868-881&lt;/pages&gt;&lt;volume&gt;7&lt;/volume&gt;&lt;number&gt;5&lt;/number&gt;&lt;dates&gt;&lt;year&gt;2021&lt;/year&gt;&lt;pub-dates&gt;&lt;date&gt;2021-05-26&lt;/date&gt;&lt;/pub-dates&gt;&lt;/dates&gt;&lt;isbn&gt;2374-7943, 2374-7951&lt;/isbn&gt;&lt;urls&gt;&lt;/urls&gt;&lt;electronic-resource-num&gt;10.1021/acscentsci.1c00070&lt;/electronic-resource-num&gt;&lt;remote-database-name&gt;DOI.org (Crossref)&lt;/remote-database-name&gt;&lt;language&gt;en&lt;/language&gt;&lt;access-date&gt;2024-08-10 01:11:0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9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39315FBD" w14:textId="77777777" w:rsidTr="00DA3807">
        <w:trPr>
          <w:trHeight w:val="2124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8925A46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19E1662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hallow S4-S5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8CD771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2-APB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D5F27E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68B256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327DC9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322 ± 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B46F283" w14:textId="2D1249AF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4771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Pumroy&lt;/Author&gt;&lt;Year&gt;2022&lt;/Year&gt;&lt;RecNum&gt;146&lt;/RecNum&gt;&lt;DisplayText&gt;[16]&lt;/DisplayText&gt;&lt;record&gt;&lt;rec-number&gt;146&lt;/rec-number&gt;&lt;foreign-keys&gt;&lt;key app="EN" db-id="a5ptw929aew5xde0a0txd5xo0zf5a0dpzpvf" timestamp="1725671948"&gt;146&lt;/key&gt;&lt;/foreign-keys&gt;&lt;ref-type name="Journal Article"&gt;17&lt;/ref-type&gt;&lt;contributors&gt;&lt;authors&gt;&lt;author&gt;Pumroy, Ruth A.&lt;/author&gt;&lt;author&gt;Protopopova, Anna D.&lt;/author&gt;&lt;author&gt;Fricke, Tabea C.&lt;/author&gt;&lt;author&gt;Lange, Iris U.&lt;/author&gt;&lt;author&gt;Haug, Ferdinand M.&lt;/author&gt;&lt;author&gt;Nguyen, Phuong T.&lt;/author&gt;&lt;author&gt;Gallo, Pamela N.&lt;/author&gt;&lt;author&gt;Sousa, Bárbara B.&lt;/author&gt;&lt;author&gt;Bernardes, Gonçalo J. L.&lt;/author&gt;&lt;author&gt;Yarov-Yarovoy, Vladimir&lt;/author&gt;&lt;author&gt;Leffler, Andreas&lt;/author&gt;&lt;author&gt;Moiseenkova-Bell, Vera Y.&lt;/author&gt;&lt;/authors&gt;&lt;/contributors&gt;&lt;titles&gt;&lt;title&gt;Structural insights into TRPV2 activation by small molecules&lt;/title&gt;&lt;secondary-title&gt;Nature Communications&lt;/secondary-title&gt;&lt;/titles&gt;&lt;periodical&gt;&lt;full-title&gt;Nature Communications&lt;/full-title&gt;&lt;abbr-1&gt;Nat Commun&lt;/abbr-1&gt;&lt;/periodical&gt;&lt;pages&gt;2334&lt;/pages&gt;&lt;volume&gt;13&lt;/volume&gt;&lt;number&gt;1&lt;/number&gt;&lt;dates&gt;&lt;year&gt;2022&lt;/year&gt;&lt;pub-dates&gt;&lt;date&gt;2022-04-28&lt;/date&gt;&lt;/pub-dates&gt;&lt;/dates&gt;&lt;isbn&gt;2041-1723&lt;/isbn&gt;&lt;urls&gt;&lt;/urls&gt;&lt;electronic-resource-num&gt;10.1038/s41467-022-30083-3&lt;/electronic-resource-num&gt;&lt;remote-database-name&gt;DOI.org (Crossref)&lt;/remote-database-name&gt;&lt;language&gt;en&lt;/language&gt;&lt;access-date&gt;2024-07-01 15:23:1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47719" w:rsidRPr="001973D0">
              <w:rPr>
                <w:noProof/>
                <w:color w:val="000000"/>
                <w:sz w:val="16"/>
                <w:szCs w:val="16"/>
              </w:rPr>
              <w:t>[1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BD25B0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N0M</w:t>
            </w:r>
            <w:r w:rsidRPr="001973D0">
              <w:rPr>
                <w:color w:val="000000"/>
                <w:sz w:val="16"/>
                <w:szCs w:val="16"/>
              </w:rPr>
              <w:br/>
              <w:t>8FFM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FFA879D" w14:textId="56EAE2DE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  <w:lang w:val="ru-RU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QdW1yb3k8L0F1dGhvcj48WWVhcj4yMDIyPC9ZZWFyPjxS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QdW1yb3k8L0F1dGhvcj48WWVhcj4yMDIyPC9ZZWFyPjxS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6,9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1D1C26EC" w14:textId="77777777" w:rsidTr="00DA3807">
        <w:trPr>
          <w:trHeight w:val="48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6329700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DD79D76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hallow S4-S5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3C0962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onazol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E4C36C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CDEFC8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18AF81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4.39 ± 0.3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B5CB951" w14:textId="08C5B934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euberger&lt;/Author&gt;&lt;Year&gt;2021&lt;/Year&gt;&lt;RecNum&gt;272&lt;/RecNum&gt;&lt;DisplayText&gt;[47]&lt;/DisplayText&gt;&lt;record&gt;&lt;rec-number&gt;272&lt;/rec-number&gt;&lt;foreign-keys&gt;&lt;key app="EN" db-id="a5ptw929aew5xde0a0txd5xo0zf5a0dpzpvf" timestamp="1725671948"&gt;272&lt;/key&gt;&lt;/foreign-keys&gt;&lt;ref-type name="Journal Article"&gt;17&lt;/ref-type&gt;&lt;contributors&gt;&lt;authors&gt;&lt;author&gt;Neuberger, Arthur&lt;/author&gt;&lt;author&gt;Nadezhdin, Kirill D.&lt;/author&gt;&lt;author&gt;Sobolevsky, Alexander I.&lt;/author&gt;&lt;/authors&gt;&lt;/contributors&gt;&lt;titles&gt;&lt;title&gt;Structural mechanisms of TRPV6 inhibition by ruthenium red and econazole&lt;/title&gt;&lt;secondary-title&gt;Nature Communications&lt;/secondary-title&gt;&lt;/titles&gt;&lt;periodical&gt;&lt;full-title&gt;Nature Communications&lt;/full-title&gt;&lt;abbr-1&gt;Nat Commun&lt;/abbr-1&gt;&lt;/periodical&gt;&lt;pages&gt;6284&lt;/pages&gt;&lt;volume&gt;12&lt;/volume&gt;&lt;number&gt;1&lt;/number&gt;&lt;dates&gt;&lt;year&gt;2021&lt;/year&gt;&lt;pub-dates&gt;&lt;date&gt;2021-11-01&lt;/date&gt;&lt;/pub-dates&gt;&lt;/dates&gt;&lt;isbn&gt;2041-1723&lt;/isbn&gt;&lt;urls&gt;&lt;/urls&gt;&lt;electronic-resource-num&gt;10.1038/s41467-021-26608-x&lt;/electronic-resource-num&gt;&lt;remote-database-name&gt;DOI.org (Crossref)&lt;/remote-database-name&gt;&lt;language&gt;en&lt;/language&gt;&lt;access-date&gt;2024-08-10 01:11:3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F3E10E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S8C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B1C05ED" w14:textId="511A590E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euberger&lt;/Author&gt;&lt;Year&gt;2021&lt;/Year&gt;&lt;RecNum&gt;272&lt;/RecNum&gt;&lt;DisplayText&gt;[47]&lt;/DisplayText&gt;&lt;record&gt;&lt;rec-number&gt;272&lt;/rec-number&gt;&lt;foreign-keys&gt;&lt;key app="EN" db-id="a5ptw929aew5xde0a0txd5xo0zf5a0dpzpvf" timestamp="1725671948"&gt;272&lt;/key&gt;&lt;/foreign-keys&gt;&lt;ref-type name="Journal Article"&gt;17&lt;/ref-type&gt;&lt;contributors&gt;&lt;authors&gt;&lt;author&gt;Neuberger, Arthur&lt;/author&gt;&lt;author&gt;Nadezhdin, Kirill D.&lt;/author&gt;&lt;author&gt;Sobolevsky, Alexander I.&lt;/author&gt;&lt;/authors&gt;&lt;/contributors&gt;&lt;titles&gt;&lt;title&gt;Structural mechanisms of TRPV6 inhibition by ruthenium red and econazole&lt;/title&gt;&lt;secondary-title&gt;Nature Communications&lt;/secondary-title&gt;&lt;/titles&gt;&lt;periodical&gt;&lt;full-title&gt;Nature Communications&lt;/full-title&gt;&lt;abbr-1&gt;Nat Commun&lt;/abbr-1&gt;&lt;/periodical&gt;&lt;pages&gt;6284&lt;/pages&gt;&lt;volume&gt;12&lt;/volume&gt;&lt;number&gt;1&lt;/number&gt;&lt;dates&gt;&lt;year&gt;2021&lt;/year&gt;&lt;pub-dates&gt;&lt;date&gt;2021-11-01&lt;/date&gt;&lt;/pub-dates&gt;&lt;/dates&gt;&lt;isbn&gt;2041-1723&lt;/isbn&gt;&lt;urls&gt;&lt;/urls&gt;&lt;electronic-resource-num&gt;10.1038/s41467-021-26608-x&lt;/electronic-resource-num&gt;&lt;remote-database-name&gt;DOI.org (Crossref)&lt;/remote-database-name&gt;&lt;language&gt;en&lt;/language&gt;&lt;access-date&gt;2024-08-10 01:11:3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19CA279F" w14:textId="77777777" w:rsidTr="00DA3807">
        <w:trPr>
          <w:trHeight w:val="7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C0DECB2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D3E5503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hallow S4-S5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B50209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onazol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BFF2C2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bbit TRPV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74DB23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ABA4D2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1.3–2.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82ED051" w14:textId="2E1475BF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e Jesús-Pérez&lt;/Author&gt;&lt;Year&gt;2024&lt;/Year&gt;&lt;RecNum&gt;176&lt;/RecNum&gt;&lt;DisplayText&gt;[69]&lt;/DisplayText&gt;&lt;record&gt;&lt;rec-number&gt;176&lt;/rec-number&gt;&lt;foreign-keys&gt;&lt;key app="EN" db-id="a5ptw929aew5xde0a0txd5xo0zf5a0dpzpvf" timestamp="1725671948"&gt;176&lt;/key&gt;&lt;/foreign-keys&gt;&lt;ref-type name="Journal Article"&gt;17&lt;/ref-type&gt;&lt;contributors&gt;&lt;authors&gt;&lt;author&gt;De Jesús-Pérez, José J.&lt;/author&gt;&lt;author&gt;Gabrielle, Matthew&lt;/author&gt;&lt;author&gt;Raheem, Sumiyya&lt;/author&gt;&lt;author&gt;Fluck, Edwin C.&lt;/author&gt;&lt;author&gt;Rohacs, Tibor&lt;/author&gt;&lt;author&gt;Moiseenkova-Bell, Vera Y.&lt;/author&gt;&lt;/authors&gt;&lt;/contributors&gt;&lt;titles&gt;&lt;title&gt;Structural mechanism of TRPV5 inhibition by econazole&lt;/title&gt;&lt;secondary-title&gt;Structure&lt;/secondary-title&gt;&lt;/titles&gt;&lt;pages&gt;148-156.e5&lt;/pages&gt;&lt;volume&gt;32&lt;/volume&gt;&lt;number&gt;2&lt;/number&gt;&lt;dates&gt;&lt;year&gt;2024&lt;/year&gt;&lt;pub-dates&gt;&lt;date&gt;02/2024&lt;/date&gt;&lt;/pub-dates&gt;&lt;/dates&gt;&lt;isbn&gt;09692126&lt;/isbn&gt;&lt;urls&gt;&lt;/urls&gt;&lt;electronic-resource-num&gt;10.1016/j.str.2023.11.012&lt;/electronic-resource-num&gt;&lt;remote-database-name&gt;DOI.org (Crossref)&lt;/remote-database-name&gt;&lt;language&gt;en&lt;/language&gt;&lt;access-date&gt;2024-07-01 15:24:33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6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6FABCF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8TF3 </w:t>
            </w:r>
            <w:r w:rsidRPr="001973D0">
              <w:rPr>
                <w:color w:val="000000"/>
                <w:sz w:val="16"/>
                <w:szCs w:val="16"/>
              </w:rPr>
              <w:br/>
              <w:t>8TF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C3148FE" w14:textId="7D79D98A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e Jesús-Pérez&lt;/Author&gt;&lt;Year&gt;2024&lt;/Year&gt;&lt;RecNum&gt;176&lt;/RecNum&gt;&lt;DisplayText&gt;[69]&lt;/DisplayText&gt;&lt;record&gt;&lt;rec-number&gt;176&lt;/rec-number&gt;&lt;foreign-keys&gt;&lt;key app="EN" db-id="a5ptw929aew5xde0a0txd5xo0zf5a0dpzpvf" timestamp="1725671948"&gt;176&lt;/key&gt;&lt;/foreign-keys&gt;&lt;ref-type name="Journal Article"&gt;17&lt;/ref-type&gt;&lt;contributors&gt;&lt;authors&gt;&lt;author&gt;De Jesús-Pérez, José J.&lt;/author&gt;&lt;author&gt;Gabrielle, Matthew&lt;/author&gt;&lt;author&gt;Raheem, Sumiyya&lt;/author&gt;&lt;author&gt;Fluck, Edwin C.&lt;/author&gt;&lt;author&gt;Rohacs, Tibor&lt;/author&gt;&lt;author&gt;Moiseenkova-Bell, Vera Y.&lt;/author&gt;&lt;/authors&gt;&lt;/contributors&gt;&lt;titles&gt;&lt;title&gt;Structural mechanism of TRPV5 inhibition by econazole&lt;/title&gt;&lt;secondary-title&gt;Structure&lt;/secondary-title&gt;&lt;/titles&gt;&lt;pages&gt;148-156.e5&lt;/pages&gt;&lt;volume&gt;32&lt;/volume&gt;&lt;number&gt;2&lt;/number&gt;&lt;dates&gt;&lt;year&gt;2024&lt;/year&gt;&lt;pub-dates&gt;&lt;date&gt;02/2024&lt;/date&gt;&lt;/pub-dates&gt;&lt;/dates&gt;&lt;isbn&gt;09692126&lt;/isbn&gt;&lt;urls&gt;&lt;/urls&gt;&lt;electronic-resource-num&gt;10.1016/j.str.2023.11.012&lt;/electronic-resource-num&gt;&lt;remote-database-name&gt;DOI.org (Crossref)&lt;/remote-database-name&gt;&lt;language&gt;en&lt;/language&gt;&lt;access-date&gt;2024-07-01 15:24:33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6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3A21C797" w14:textId="77777777" w:rsidTr="00DA3807">
        <w:trPr>
          <w:trHeight w:val="421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B5EAF16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A6FE543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eep portal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1BB285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nnabidiol (CBD)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408365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A19E7D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EE1337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3.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07F89BC" w14:textId="1EA74565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Pumroy&lt;/Author&gt;&lt;Year&gt;2019&lt;/Year&gt;&lt;RecNum&gt;245&lt;/RecNum&gt;&lt;DisplayText&gt;[93]&lt;/DisplayText&gt;&lt;record&gt;&lt;rec-number&gt;245&lt;/rec-number&gt;&lt;foreign-keys&gt;&lt;key app="EN" db-id="a5ptw929aew5xde0a0txd5xo0zf5a0dpzpvf" timestamp="1725671948"&gt;245&lt;/key&gt;&lt;/foreign-keys&gt;&lt;ref-type name="Journal Article"&gt;17&lt;/ref-type&gt;&lt;contributors&gt;&lt;authors&gt;&lt;author&gt;Pumroy, Ruth A&lt;/author&gt;&lt;author&gt;Samanta, Amrita&lt;/author&gt;&lt;author&gt;Liu, Yuhang&lt;/author&gt;&lt;author&gt;Hughes, Taylor Et&lt;/author&gt;&lt;author&gt;Zhao, Siyuan&lt;/author&gt;&lt;author&gt;Yudin, Yevgen&lt;/author&gt;&lt;author&gt;Rohacs, Tibor&lt;/author&gt;&lt;author&gt;Han, Seungil&lt;/author&gt;&lt;author&gt;Moiseenkova-Bell, Vera Y&lt;/author&gt;&lt;/authors&gt;&lt;/contributors&gt;&lt;titles&gt;&lt;title&gt;Molecular mechanism of TRPV2 channel modulation by cannabidiol&lt;/title&gt;&lt;secondary-title&gt;eLife&lt;/secondary-title&gt;&lt;/titles&gt;&lt;periodical&gt;&lt;full-title&gt;eLife&lt;/full-title&gt;&lt;/periodical&gt;&lt;pages&gt;e48792&lt;/pages&gt;&lt;volume&gt;8&lt;/volume&gt;&lt;dates&gt;&lt;year&gt;2019&lt;/year&gt;&lt;pub-dates&gt;&lt;date&gt;2019-09-30&lt;/date&gt;&lt;/pub-dates&gt;&lt;/dates&gt;&lt;isbn&gt;2050-084X&lt;/isbn&gt;&lt;urls&gt;&lt;/urls&gt;&lt;electronic-resource-num&gt;10.7554/eLife.48792&lt;/electronic-resource-num&gt;&lt;remote-database-name&gt;DOI.org (Crossref)&lt;/remote-database-name&gt;&lt;language&gt;en&lt;/language&gt;&lt;access-date&gt;2024-08-10 01:09:46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9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7D3CBA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U88</w:t>
            </w:r>
            <w:r w:rsidRPr="001973D0">
              <w:rPr>
                <w:color w:val="000000"/>
                <w:sz w:val="16"/>
                <w:szCs w:val="16"/>
              </w:rPr>
              <w:br/>
              <w:t>6U8A</w:t>
            </w:r>
            <w:r w:rsidRPr="001973D0">
              <w:rPr>
                <w:color w:val="000000"/>
                <w:sz w:val="16"/>
                <w:szCs w:val="16"/>
              </w:rPr>
              <w:br/>
              <w:t>7T37</w:t>
            </w:r>
            <w:r w:rsidRPr="001973D0">
              <w:rPr>
                <w:color w:val="000000"/>
                <w:sz w:val="16"/>
                <w:szCs w:val="16"/>
              </w:rPr>
              <w:br/>
              <w:t>8SLX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338EE7C" w14:textId="394BC1D6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QdW1yb3k8L0F1dGhvcj48WWVhcj4yMDE5PC9ZZWFyPjxS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QdW1yb3k8L0F1dGhvcj48WWVhcj4yMDE5PC9ZZWFyPjxS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6,93,9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  <w:t xml:space="preserve"> </w:t>
            </w:r>
          </w:p>
        </w:tc>
      </w:tr>
      <w:tr w:rsidR="002D098B" w:rsidRPr="001973D0" w14:paraId="64904779" w14:textId="77777777" w:rsidTr="00DA3807">
        <w:trPr>
          <w:trHeight w:val="286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CF2BCB5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73E35DC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eep portal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8A5050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yclonin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DBF8C2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V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8718CF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73A9C4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29.8 ± 5.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E8B2060" w14:textId="07447A3F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euberger&lt;/Author&gt;&lt;Year&gt;2022&lt;/Year&gt;&lt;RecNum&gt;150&lt;/RecNum&gt;&lt;DisplayText&gt;[95]&lt;/DisplayText&gt;&lt;record&gt;&lt;rec-number&gt;150&lt;/rec-number&gt;&lt;foreign-keys&gt;&lt;key app="EN" db-id="a5ptw929aew5xde0a0txd5xo0zf5a0dpzpvf" timestamp="1725671948"&gt;150&lt;/key&gt;&lt;/foreign-keys&gt;&lt;ref-type name="Journal Article"&gt;17&lt;/ref-type&gt;&lt;contributors&gt;&lt;authors&gt;&lt;author&gt;Neuberger, Arthur&lt;/author&gt;&lt;author&gt;Nadezhdin, Kirill D.&lt;/author&gt;&lt;author&gt;Sobolevsky, Alexander I.&lt;/author&gt;&lt;/authors&gt;&lt;/contributors&gt;&lt;titles&gt;&lt;title&gt;Structural mechanism of TRPV3 channel inhibition by the anesthetic dyclonine&lt;/title&gt;&lt;secondary-title&gt;Nature Communications&lt;/secondary-title&gt;&lt;/titles&gt;&lt;periodical&gt;&lt;full-title&gt;Nature Communications&lt;/full-title&gt;&lt;abbr-1&gt;Nat Commun&lt;/abbr-1&gt;&lt;/periodical&gt;&lt;pages&gt;2795&lt;/pages&gt;&lt;volume&gt;13&lt;/volume&gt;&lt;number&gt;1&lt;/number&gt;&lt;dates&gt;&lt;year&gt;2022&lt;/year&gt;&lt;pub-dates&gt;&lt;date&gt;2022-05-19&lt;/date&gt;&lt;/pub-dates&gt;&lt;/dates&gt;&lt;isbn&gt;2041-1723&lt;/isbn&gt;&lt;urls&gt;&lt;/urls&gt;&lt;electronic-resource-num&gt;10.1038/s41467-022-30537-8&lt;/electronic-resource-num&gt;&lt;remote-database-name&gt;DOI.org (Crossref)&lt;/remote-database-name&gt;&lt;language&gt;en&lt;/language&gt;&lt;access-date&gt;2024-07-01 15:23:2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9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A65B3A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UGG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AA9F105" w14:textId="79B431BA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euberger&lt;/Author&gt;&lt;Year&gt;2022&lt;/Year&gt;&lt;RecNum&gt;150&lt;/RecNum&gt;&lt;DisplayText&gt;[95]&lt;/DisplayText&gt;&lt;record&gt;&lt;rec-number&gt;150&lt;/rec-number&gt;&lt;foreign-keys&gt;&lt;key app="EN" db-id="a5ptw929aew5xde0a0txd5xo0zf5a0dpzpvf" timestamp="1725671948"&gt;150&lt;/key&gt;&lt;/foreign-keys&gt;&lt;ref-type name="Journal Article"&gt;17&lt;/ref-type&gt;&lt;contributors&gt;&lt;authors&gt;&lt;author&gt;Neuberger, Arthur&lt;/author&gt;&lt;author&gt;Nadezhdin, Kirill D.&lt;/author&gt;&lt;author&gt;Sobolevsky, Alexander I.&lt;/author&gt;&lt;/authors&gt;&lt;/contributors&gt;&lt;titles&gt;&lt;title&gt;Structural mechanism of TRPV3 channel inhibition by the anesthetic dyclonine&lt;/title&gt;&lt;secondary-title&gt;Nature Communications&lt;/secondary-title&gt;&lt;/titles&gt;&lt;periodical&gt;&lt;full-title&gt;Nature Communications&lt;/full-title&gt;&lt;abbr-1&gt;Nat Commun&lt;/abbr-1&gt;&lt;/periodical&gt;&lt;pages&gt;2795&lt;/pages&gt;&lt;volume&gt;13&lt;/volume&gt;&lt;number&gt;1&lt;/number&gt;&lt;dates&gt;&lt;year&gt;2022&lt;/year&gt;&lt;pub-dates&gt;&lt;date&gt;2022-05-19&lt;/date&gt;&lt;/pub-dates&gt;&lt;/dates&gt;&lt;isbn&gt;2041-1723&lt;/isbn&gt;&lt;urls&gt;&lt;/urls&gt;&lt;electronic-resource-num&gt;10.1038/s41467-022-30537-8&lt;/electronic-resource-num&gt;&lt;remote-database-name&gt;DOI.org (Crossref)&lt;/remote-database-name&gt;&lt;language&gt;en&lt;/language&gt;&lt;access-date&gt;2024-07-01 15:23:2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9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388B8A6E" w14:textId="77777777" w:rsidTr="00DA3807">
        <w:trPr>
          <w:trHeight w:val="349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E12D423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360FAC4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eep portal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A80DF9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GDC-033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D0E41A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A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6FA6EE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07E554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001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99AAD88" w14:textId="1321558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CYWxlc3RyaW5pPC9BdXRob3I+PFllYXI+MjAyMTwvWWVh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CYWxlc3RyaW5pPC9BdXRob3I+PFllYXI+MjAyMTwvWWVh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9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E00165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WJ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46602F0" w14:textId="65E2D4AD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CYWxlc3RyaW5pPC9BdXRob3I+PFllYXI+MjAyMTwvWWVh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CYWxlc3RyaW5pPC9BdXRob3I+PFllYXI+MjAyMTwvWWVh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9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56642DA8" w14:textId="77777777" w:rsidTr="00DA3807">
        <w:trPr>
          <w:trHeight w:val="48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C4A5E3F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C0E913F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eep portal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5E6E91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C-070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689E57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334B73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8664AB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204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74C5698" w14:textId="442AD401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ong&lt;/Author&gt;&lt;Year&gt;2021&lt;/Year&gt;&lt;RecNum&gt;120&lt;/RecNum&gt;&lt;DisplayText&gt;[97]&lt;/DisplayText&gt;&lt;record&gt;&lt;rec-number&gt;120&lt;/rec-number&gt;&lt;foreign-keys&gt;&lt;key app="EN" db-id="a5ptw929aew5xde0a0txd5xo0zf5a0dpzpvf" timestamp="1724038647"&gt;120&lt;/key&gt;&lt;/foreign-keys&gt;&lt;ref-type name="Journal Article"&gt;17&lt;/ref-type&gt;&lt;contributors&gt;&lt;authors&gt;&lt;author&gt;Song, Kangcheng&lt;/author&gt;&lt;author&gt;Wei, Miao&lt;/author&gt;&lt;author&gt;Guo, Wenjun&lt;/author&gt;&lt;author&gt;Quan, Li&lt;/author&gt;&lt;author&gt;Kang, Yunlu&lt;/author&gt;&lt;author&gt;Wu, Jing-Xiang&lt;/author&gt;&lt;author&gt;Chen, Lei&lt;/author&gt;&lt;/authors&gt;&lt;/contributors&gt;&lt;titles&gt;&lt;title&gt;Structural basis for human TRPC5 channel inhibition by two distinct inhibitors&lt;/title&gt;&lt;secondary-title&gt;eLife&lt;/secondary-title&gt;&lt;/titles&gt;&lt;periodical&gt;&lt;full-title&gt;eLife&lt;/full-title&gt;&lt;/periodical&gt;&lt;pages&gt;e63429&lt;/pages&gt;&lt;volume&gt;10&lt;/volume&gt;&lt;dates&gt;&lt;year&gt;2021&lt;/year&gt;&lt;pub-dates&gt;&lt;date&gt;2021-03-08&lt;/date&gt;&lt;/pub-dates&gt;&lt;/dates&gt;&lt;isbn&gt;2050-084X&lt;/isbn&gt;&lt;urls&gt;&lt;related-urls&gt;&lt;url&gt;https://www.ncbi.nlm.nih.gov/pmc/articles/PMC7987348/pdf/elife-63429.pdf&lt;/url&gt;&lt;/related-urls&gt;&lt;/urls&gt;&lt;electronic-resource-num&gt;10.7554/eLife.63429&lt;/electronic-resource-num&gt;&lt;remote-database-name&gt;DOI.org (Crossref)&lt;/remote-database-name&gt;&lt;language&gt;en&lt;/language&gt;&lt;access-date&gt;2024-08-10 01:11:0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9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6A2ED7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D4Q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37BFB4A" w14:textId="3240F1B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ong&lt;/Author&gt;&lt;Year&gt;2021&lt;/Year&gt;&lt;RecNum&gt;120&lt;/RecNum&gt;&lt;DisplayText&gt;[97]&lt;/DisplayText&gt;&lt;record&gt;&lt;rec-number&gt;120&lt;/rec-number&gt;&lt;foreign-keys&gt;&lt;key app="EN" db-id="a5ptw929aew5xde0a0txd5xo0zf5a0dpzpvf" timestamp="1724038647"&gt;120&lt;/key&gt;&lt;/foreign-keys&gt;&lt;ref-type name="Journal Article"&gt;17&lt;/ref-type&gt;&lt;contributors&gt;&lt;authors&gt;&lt;author&gt;Song, Kangcheng&lt;/author&gt;&lt;author&gt;Wei, Miao&lt;/author&gt;&lt;author&gt;Guo, Wenjun&lt;/author&gt;&lt;author&gt;Quan, Li&lt;/author&gt;&lt;author&gt;Kang, Yunlu&lt;/author&gt;&lt;author&gt;Wu, Jing-Xiang&lt;/author&gt;&lt;author&gt;Chen, Lei&lt;/author&gt;&lt;/authors&gt;&lt;/contributors&gt;&lt;titles&gt;&lt;title&gt;Structural basis for human TRPC5 channel inhibition by two distinct inhibitors&lt;/title&gt;&lt;secondary-title&gt;eLife&lt;/secondary-title&gt;&lt;/titles&gt;&lt;periodical&gt;&lt;full-title&gt;eLife&lt;/full-title&gt;&lt;/periodical&gt;&lt;pages&gt;e63429&lt;/pages&gt;&lt;volume&gt;10&lt;/volume&gt;&lt;dates&gt;&lt;year&gt;2021&lt;/year&gt;&lt;pub-dates&gt;&lt;date&gt;2021-03-08&lt;/date&gt;&lt;/pub-dates&gt;&lt;/dates&gt;&lt;isbn&gt;2050-084X&lt;/isbn&gt;&lt;urls&gt;&lt;related-urls&gt;&lt;url&gt;https://www.ncbi.nlm.nih.gov/pmc/articles/PMC7987348/pdf/elife-63429.pdf&lt;/url&gt;&lt;/related-urls&gt;&lt;/urls&gt;&lt;electronic-resource-num&gt;10.7554/eLife.63429&lt;/electronic-resource-num&gt;&lt;remote-database-name&gt;DOI.org (Crossref)&lt;/remote-database-name&gt;&lt;language&gt;en&lt;/language&gt;&lt;access-date&gt;2024-08-10 01:11:0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9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69992AE0" w14:textId="77777777" w:rsidTr="00DA3807">
        <w:trPr>
          <w:trHeight w:val="376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C3875D3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D0CF9CA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eep portal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5D7A7E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L-SA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D521E8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ML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2698BB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620C1C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9.7-15.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1B66C73" w14:textId="0BF84318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chmiege&lt;/Author&gt;&lt;Year&gt;2021&lt;/Year&gt;&lt;RecNum&gt;265&lt;/RecNum&gt;&lt;DisplayText&gt;[98]&lt;/DisplayText&gt;&lt;record&gt;&lt;rec-number&gt;265&lt;/rec-number&gt;&lt;foreign-keys&gt;&lt;key app="EN" db-id="a5ptw929aew5xde0a0txd5xo0zf5a0dpzpvf" timestamp="1725671948"&gt;265&lt;/key&gt;&lt;/foreign-keys&gt;&lt;ref-type name="Journal Article"&gt;17&lt;/ref-type&gt;&lt;contributors&gt;&lt;authors&gt;&lt;author&gt;Schmiege, Philip&lt;/author&gt;&lt;author&gt;Fine, Michael&lt;/author&gt;&lt;author&gt;Li, Xiaochun&lt;/author&gt;&lt;/authors&gt;&lt;/contributors&gt;&lt;titles&gt;&lt;title&gt;Atomic insights into ML-SI3 mediated human TRPML1 inhibition&lt;/title&gt;&lt;secondary-title&gt;Structure&lt;/secondary-title&gt;&lt;/titles&gt;&lt;pages&gt;1295-1302.e3&lt;/pages&gt;&lt;volume&gt;29&lt;/volume&gt;&lt;number&gt;11&lt;/number&gt;&lt;dates&gt;&lt;year&gt;2021&lt;/year&gt;&lt;pub-dates&gt;&lt;date&gt;11/2021&lt;/date&gt;&lt;/pub-dates&gt;&lt;/dates&gt;&lt;isbn&gt;09692126&lt;/isbn&gt;&lt;urls&gt;&lt;/urls&gt;&lt;electronic-resource-num&gt;10.1016/j.str.2021.06.003&lt;/electronic-resource-num&gt;&lt;remote-database-name&gt;DOI.org (Crossref)&lt;/remote-database-name&gt;&lt;language&gt;en&lt;/language&gt;&lt;access-date&gt;2024-08-10 01:11:1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9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E6B460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5WJ9</w:t>
            </w:r>
            <w:r w:rsidRPr="001973D0">
              <w:rPr>
                <w:color w:val="000000"/>
                <w:sz w:val="16"/>
                <w:szCs w:val="16"/>
              </w:rPr>
              <w:br/>
              <w:t>6E7Z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469601D" w14:textId="2CD47516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Y2htaWVnZTwvQXV0aG9yPjxZZWFyPjIwMTc8L1llYXI+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Y2htaWVnZTwvQXV0aG9yPjxZZWFyPjIwMTc8L1llYXI+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4,9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1473A539" w14:textId="77777777" w:rsidTr="00DA3807">
        <w:trPr>
          <w:trHeight w:val="259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40EB442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3261C7F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eep portal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82009C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L-SA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02408B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ML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16FEE4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E15462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3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1303123" w14:textId="17604446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4771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an&lt;/Author&gt;&lt;Year&gt;2022&lt;/Year&gt;&lt;RecNum&gt;148&lt;/RecNum&gt;&lt;DisplayText&gt;[27]&lt;/DisplayText&gt;&lt;record&gt;&lt;rec-number&gt;148&lt;/rec-number&gt;&lt;foreign-keys&gt;&lt;key app="EN" db-id="a5ptw929aew5xde0a0txd5xo0zf5a0dpzpvf" timestamp="1725671948"&gt;148&lt;/key&gt;&lt;/foreign-keys&gt;&lt;ref-type name="Journal Article"&gt;17&lt;/ref-type&gt;&lt;contributors&gt;&lt;authors&gt;&lt;author&gt;Gan, Ninghai&lt;/author&gt;&lt;author&gt;Han, Yan&lt;/author&gt;&lt;author&gt;Zeng, Weizhong&lt;/author&gt;&lt;author&gt;Wang, Yan&lt;/author&gt;&lt;author&gt;Xue, Jing&lt;/author&gt;&lt;author&gt;Jiang, Youxing&lt;/author&gt;&lt;/authors&gt;&lt;/contributors&gt;&lt;titles&gt;&lt;title&gt;&lt;style face="normal" font="default" size="100%"&gt;Structural mechanism of allosteric activation of TRPML1 by PI(3,5)P &lt;/style&gt;&lt;style face="subscript" font="default" size="100%"&gt;2&lt;/style&gt;&lt;style face="normal" font="default" size="100%"&gt; and rapamycin&lt;/style&gt;&lt;/title&gt;&lt;secondary-title&gt;Proceedings of the National Academy of Sciences&lt;/secondary-title&gt;&lt;/titles&gt;&lt;pages&gt;e2120404119&lt;/pages&gt;&lt;volume&gt;119&lt;/volume&gt;&lt;number&gt;7&lt;/number&gt;&lt;dates&gt;&lt;year&gt;2022&lt;/year&gt;&lt;pub-dates&gt;&lt;date&gt;2022-02-15&lt;/date&gt;&lt;/pub-dates&gt;&lt;/dates&gt;&lt;isbn&gt;0027-8424, 1091-6490&lt;/isbn&gt;&lt;urls&gt;&lt;/urls&gt;&lt;electronic-resource-num&gt;10.1073/pnas.2120404119&lt;/electronic-resource-num&gt;&lt;remote-database-name&gt;DOI.org (Crossref)&lt;/remote-database-name&gt;&lt;language&gt;en&lt;/language&gt;&lt;access-date&gt;2024-07-01 15:23:1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47719" w:rsidRPr="001973D0">
              <w:rPr>
                <w:noProof/>
                <w:color w:val="000000"/>
                <w:sz w:val="16"/>
                <w:szCs w:val="16"/>
              </w:rPr>
              <w:t>[2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0D9DAB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SQ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0A77D02" w14:textId="7FDC7889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4771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an&lt;/Author&gt;&lt;Year&gt;2022&lt;/Year&gt;&lt;RecNum&gt;148&lt;/RecNum&gt;&lt;DisplayText&gt;[27]&lt;/DisplayText&gt;&lt;record&gt;&lt;rec-number&gt;148&lt;/rec-number&gt;&lt;foreign-keys&gt;&lt;key app="EN" db-id="a5ptw929aew5xde0a0txd5xo0zf5a0dpzpvf" timestamp="1725671948"&gt;148&lt;/key&gt;&lt;/foreign-keys&gt;&lt;ref-type name="Journal Article"&gt;17&lt;/ref-type&gt;&lt;contributors&gt;&lt;authors&gt;&lt;author&gt;Gan, Ninghai&lt;/author&gt;&lt;author&gt;Han, Yan&lt;/author&gt;&lt;author&gt;Zeng, Weizhong&lt;/author&gt;&lt;author&gt;Wang, Yan&lt;/author&gt;&lt;author&gt;Xue, Jing&lt;/author&gt;&lt;author&gt;Jiang, Youxing&lt;/author&gt;&lt;/authors&gt;&lt;/contributors&gt;&lt;titles&gt;&lt;title&gt;&lt;style face="normal" font="default" size="100%"&gt;Structural mechanism of allosteric activation of TRPML1 by PI(3,5)P &lt;/style&gt;&lt;style face="subscript" font="default" size="100%"&gt;2&lt;/style&gt;&lt;style face="normal" font="default" size="100%"&gt; and rapamycin&lt;/style&gt;&lt;/title&gt;&lt;secondary-title&gt;Proceedings of the National Academy of Sciences&lt;/secondary-title&gt;&lt;/titles&gt;&lt;pages&gt;e2120404119&lt;/pages&gt;&lt;volume&gt;119&lt;/volume&gt;&lt;number&gt;7&lt;/number&gt;&lt;dates&gt;&lt;year&gt;2022&lt;/year&gt;&lt;pub-dates&gt;&lt;date&gt;2022-02-15&lt;/date&gt;&lt;/pub-dates&gt;&lt;/dates&gt;&lt;isbn&gt;0027-8424, 1091-6490&lt;/isbn&gt;&lt;urls&gt;&lt;/urls&gt;&lt;electronic-resource-num&gt;10.1073/pnas.2120404119&lt;/electronic-resource-num&gt;&lt;remote-database-name&gt;DOI.org (Crossref)&lt;/remote-database-name&gt;&lt;language&gt;en&lt;/language&gt;&lt;access-date&gt;2024-07-01 15:23:1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47719" w:rsidRPr="001973D0">
              <w:rPr>
                <w:noProof/>
                <w:color w:val="000000"/>
                <w:sz w:val="16"/>
                <w:szCs w:val="16"/>
              </w:rPr>
              <w:t>[2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175F4B16" w14:textId="77777777" w:rsidTr="00DA3807">
        <w:trPr>
          <w:trHeight w:val="223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39639F9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53ADD20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eep portal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E41DC0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L-SI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FA2FCB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ML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AC5E23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ompetitive ant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483CA0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3.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EEAEA13" w14:textId="5111A68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chmiege&lt;/Author&gt;&lt;Year&gt;2021&lt;/Year&gt;&lt;RecNum&gt;265&lt;/RecNum&gt;&lt;DisplayText&gt;[98]&lt;/DisplayText&gt;&lt;record&gt;&lt;rec-number&gt;265&lt;/rec-number&gt;&lt;foreign-keys&gt;&lt;key app="EN" db-id="a5ptw929aew5xde0a0txd5xo0zf5a0dpzpvf" timestamp="1725671948"&gt;265&lt;/key&gt;&lt;/foreign-keys&gt;&lt;ref-type name="Journal Article"&gt;17&lt;/ref-type&gt;&lt;contributors&gt;&lt;authors&gt;&lt;author&gt;Schmiege, Philip&lt;/author&gt;&lt;author&gt;Fine, Michael&lt;/author&gt;&lt;author&gt;Li, Xiaochun&lt;/author&gt;&lt;/authors&gt;&lt;/contributors&gt;&lt;titles&gt;&lt;title&gt;Atomic insights into ML-SI3 mediated human TRPML1 inhibition&lt;/title&gt;&lt;secondary-title&gt;Structure&lt;/secondary-title&gt;&lt;/titles&gt;&lt;pages&gt;1295-1302.e3&lt;/pages&gt;&lt;volume&gt;29&lt;/volume&gt;&lt;number&gt;11&lt;/number&gt;&lt;dates&gt;&lt;year&gt;2021&lt;/year&gt;&lt;pub-dates&gt;&lt;date&gt;11/2021&lt;/date&gt;&lt;/pub-dates&gt;&lt;/dates&gt;&lt;isbn&gt;09692126&lt;/isbn&gt;&lt;urls&gt;&lt;/urls&gt;&lt;electronic-resource-num&gt;10.1016/j.str.2021.06.003&lt;/electronic-resource-num&gt;&lt;remote-database-name&gt;DOI.org (Crossref)&lt;/remote-database-name&gt;&lt;language&gt;en&lt;/language&gt;&lt;access-date&gt;2024-08-10 01:11:1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9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522D23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MGL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3E65BDE" w14:textId="51B26198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chmiege&lt;/Author&gt;&lt;Year&gt;2021&lt;/Year&gt;&lt;RecNum&gt;265&lt;/RecNum&gt;&lt;DisplayText&gt;[98]&lt;/DisplayText&gt;&lt;record&gt;&lt;rec-number&gt;265&lt;/rec-number&gt;&lt;foreign-keys&gt;&lt;key app="EN" db-id="a5ptw929aew5xde0a0txd5xo0zf5a0dpzpvf" timestamp="1725671948"&gt;265&lt;/key&gt;&lt;/foreign-keys&gt;&lt;ref-type name="Journal Article"&gt;17&lt;/ref-type&gt;&lt;contributors&gt;&lt;authors&gt;&lt;author&gt;Schmiege, Philip&lt;/author&gt;&lt;author&gt;Fine, Michael&lt;/author&gt;&lt;author&gt;Li, Xiaochun&lt;/author&gt;&lt;/authors&gt;&lt;/contributors&gt;&lt;titles&gt;&lt;title&gt;Atomic insights into ML-SI3 mediated human TRPML1 inhibition&lt;/title&gt;&lt;secondary-title&gt;Structure&lt;/secondary-title&gt;&lt;/titles&gt;&lt;pages&gt;1295-1302.e3&lt;/pages&gt;&lt;volume&gt;29&lt;/volume&gt;&lt;number&gt;11&lt;/number&gt;&lt;dates&gt;&lt;year&gt;2021&lt;/year&gt;&lt;pub-dates&gt;&lt;date&gt;11/2021&lt;/date&gt;&lt;/pub-dates&gt;&lt;/dates&gt;&lt;isbn&gt;09692126&lt;/isbn&gt;&lt;urls&gt;&lt;/urls&gt;&lt;electronic-resource-num&gt;10.1016/j.str.2021.06.003&lt;/electronic-resource-num&gt;&lt;remote-database-name&gt;DOI.org (Crossref)&lt;/remote-database-name&gt;&lt;language&gt;en&lt;/language&gt;&lt;access-date&gt;2024-08-10 01:11:1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9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1F61AFB1" w14:textId="77777777" w:rsidTr="00DA3807">
        <w:trPr>
          <w:trHeight w:val="466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DD05300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C0CEFD4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eep portal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759872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ico145 (HC-608)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0A20B9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3A2F9A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E4FF05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0013-0.001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BC49C7D" w14:textId="6935D0BA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XcmlnaHQ8L0F1dGhvcj48WWVhcj4yMDIwPC9ZZWFyPjxS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XcmlnaHQ8L0F1dGhvcj48WWVhcj4yMDIwPC9ZZWFyPjxS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00,101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0B4418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YSN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E438568" w14:textId="6C46D9D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Wright&lt;/Author&gt;&lt;Year&gt;2020&lt;/Year&gt;&lt;RecNum&gt;116&lt;/RecNum&gt;&lt;DisplayText&gt;[100]&lt;/DisplayText&gt;&lt;record&gt;&lt;rec-number&gt;116&lt;/rec-number&gt;&lt;foreign-keys&gt;&lt;key app="EN" db-id="a5ptw929aew5xde0a0txd5xo0zf5a0dpzpvf" timestamp="1724038647"&gt;116&lt;/key&gt;&lt;/foreign-keys&gt;&lt;ref-type name="Journal Article"&gt;17&lt;/ref-type&gt;&lt;contributors&gt;&lt;authors&gt;&lt;author&gt;Wright, David J.&lt;/author&gt;&lt;author&gt;Simmons, Katie J.&lt;/author&gt;&lt;author&gt;Johnson, Rachel M.&lt;/author&gt;&lt;author&gt;Beech, David J.&lt;/author&gt;&lt;author&gt;Muench, Stephen P.&lt;/author&gt;&lt;author&gt;Bon, Robin S.&lt;/author&gt;&lt;/authors&gt;&lt;/contributors&gt;&lt;titles&gt;&lt;title&gt;Human TRPC5 structures reveal interaction of a xanthine-based TRPC1/4/5 inhibitor with a conserved lipid binding site&lt;/title&gt;&lt;secondary-title&gt;Communications Biology&lt;/secondary-title&gt;&lt;/titles&gt;&lt;periodical&gt;&lt;full-title&gt;Communications Biology&lt;/full-title&gt;&lt;abbr-1&gt;Commun Biol&lt;/abbr-1&gt;&lt;/periodical&gt;&lt;pages&gt;704&lt;/pages&gt;&lt;volume&gt;3&lt;/volume&gt;&lt;number&gt;1&lt;/number&gt;&lt;dates&gt;&lt;year&gt;2020&lt;/year&gt;&lt;pub-dates&gt;&lt;date&gt;2020-11-23&lt;/date&gt;&lt;/pub-dates&gt;&lt;/dates&gt;&lt;isbn&gt;2399-3642&lt;/isbn&gt;&lt;urls&gt;&lt;related-urls&gt;&lt;url&gt;https://www.nature.com/articles/s42003-020-01437-8.pdf&lt;/url&gt;&lt;/related-urls&gt;&lt;/urls&gt;&lt;electronic-resource-num&gt;10.1038/s42003-020-01437-8&lt;/electronic-resource-num&gt;&lt;remote-database-name&gt;DOI.org (Crossref)&lt;/remote-database-name&gt;&lt;language&gt;en&lt;/language&gt;&lt;access-date&gt;2024-08-10 01:10:4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0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7EE1F858" w14:textId="77777777" w:rsidTr="00DA3807">
        <w:trPr>
          <w:trHeight w:val="169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19DCE2B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DFAED93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eep portal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E78E71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Temsirolimus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F468AB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ML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0455AA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FB3013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5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142B1AA" w14:textId="23F4198F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4771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an&lt;/Author&gt;&lt;Year&gt;2022&lt;/Year&gt;&lt;RecNum&gt;148&lt;/RecNum&gt;&lt;DisplayText&gt;[27]&lt;/DisplayText&gt;&lt;record&gt;&lt;rec-number&gt;148&lt;/rec-number&gt;&lt;foreign-keys&gt;&lt;key app="EN" db-id="a5ptw929aew5xde0a0txd5xo0zf5a0dpzpvf" timestamp="1725671948"&gt;148&lt;/key&gt;&lt;/foreign-keys&gt;&lt;ref-type name="Journal Article"&gt;17&lt;/ref-type&gt;&lt;contributors&gt;&lt;authors&gt;&lt;author&gt;Gan, Ninghai&lt;/author&gt;&lt;author&gt;Han, Yan&lt;/author&gt;&lt;author&gt;Zeng, Weizhong&lt;/author&gt;&lt;author&gt;Wang, Yan&lt;/author&gt;&lt;author&gt;Xue, Jing&lt;/author&gt;&lt;author&gt;Jiang, Youxing&lt;/author&gt;&lt;/authors&gt;&lt;/contributors&gt;&lt;titles&gt;&lt;title&gt;&lt;style face="normal" font="default" size="100%"&gt;Structural mechanism of allosteric activation of TRPML1 by PI(3,5)P &lt;/style&gt;&lt;style face="subscript" font="default" size="100%"&gt;2&lt;/style&gt;&lt;style face="normal" font="default" size="100%"&gt; and rapamycin&lt;/style&gt;&lt;/title&gt;&lt;secondary-title&gt;Proceedings of the National Academy of Sciences&lt;/secondary-title&gt;&lt;/titles&gt;&lt;pages&gt;e2120404119&lt;/pages&gt;&lt;volume&gt;119&lt;/volume&gt;&lt;number&gt;7&lt;/number&gt;&lt;dates&gt;&lt;year&gt;2022&lt;/year&gt;&lt;pub-dates&gt;&lt;date&gt;2022-02-15&lt;/date&gt;&lt;/pub-dates&gt;&lt;/dates&gt;&lt;isbn&gt;0027-8424, 1091-6490&lt;/isbn&gt;&lt;urls&gt;&lt;/urls&gt;&lt;electronic-resource-num&gt;10.1073/pnas.2120404119&lt;/electronic-resource-num&gt;&lt;remote-database-name&gt;DOI.org (Crossref)&lt;/remote-database-name&gt;&lt;language&gt;en&lt;/language&gt;&lt;access-date&gt;2024-07-01 15:23:1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47719" w:rsidRPr="001973D0">
              <w:rPr>
                <w:noProof/>
                <w:color w:val="000000"/>
                <w:sz w:val="16"/>
                <w:szCs w:val="16"/>
              </w:rPr>
              <w:t>[2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6A684F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SQ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D472EFB" w14:textId="512496F2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4771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an&lt;/Author&gt;&lt;Year&gt;2022&lt;/Year&gt;&lt;RecNum&gt;148&lt;/RecNum&gt;&lt;DisplayText&gt;[27]&lt;/DisplayText&gt;&lt;record&gt;&lt;rec-number&gt;148&lt;/rec-number&gt;&lt;foreign-keys&gt;&lt;key app="EN" db-id="a5ptw929aew5xde0a0txd5xo0zf5a0dpzpvf" timestamp="1725671948"&gt;148&lt;/key&gt;&lt;/foreign-keys&gt;&lt;ref-type name="Journal Article"&gt;17&lt;/ref-type&gt;&lt;contributors&gt;&lt;authors&gt;&lt;author&gt;Gan, Ninghai&lt;/author&gt;&lt;author&gt;Han, Yan&lt;/author&gt;&lt;author&gt;Zeng, Weizhong&lt;/author&gt;&lt;author&gt;Wang, Yan&lt;/author&gt;&lt;author&gt;Xue, Jing&lt;/author&gt;&lt;author&gt;Jiang, Youxing&lt;/author&gt;&lt;/authors&gt;&lt;/contributors&gt;&lt;titles&gt;&lt;title&gt;&lt;style face="normal" font="default" size="100%"&gt;Structural mechanism of allosteric activation of TRPML1 by PI(3,5)P &lt;/style&gt;&lt;style face="subscript" font="default" size="100%"&gt;2&lt;/style&gt;&lt;style face="normal" font="default" size="100%"&gt; and rapamycin&lt;/style&gt;&lt;/title&gt;&lt;secondary-title&gt;Proceedings of the National Academy of Sciences&lt;/secondary-title&gt;&lt;/titles&gt;&lt;pages&gt;e2120404119&lt;/pages&gt;&lt;volume&gt;119&lt;/volume&gt;&lt;number&gt;7&lt;/number&gt;&lt;dates&gt;&lt;year&gt;2022&lt;/year&gt;&lt;pub-dates&gt;&lt;date&gt;2022-02-15&lt;/date&gt;&lt;/pub-dates&gt;&lt;/dates&gt;&lt;isbn&gt;0027-8424, 1091-6490&lt;/isbn&gt;&lt;urls&gt;&lt;/urls&gt;&lt;electronic-resource-num&gt;10.1073/pnas.2120404119&lt;/electronic-resource-num&gt;&lt;remote-database-name&gt;DOI.org (Crossref)&lt;/remote-database-name&gt;&lt;language&gt;en&lt;/language&gt;&lt;access-date&gt;2024-07-01 15:23:1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47719" w:rsidRPr="001973D0">
              <w:rPr>
                <w:noProof/>
                <w:color w:val="000000"/>
                <w:sz w:val="16"/>
                <w:szCs w:val="16"/>
              </w:rPr>
              <w:t>[2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100FEEC8" w14:textId="77777777" w:rsidTr="00DA3807">
        <w:trPr>
          <w:trHeight w:val="223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E014BC5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2C48B86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eep portal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9296E0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THCV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56F781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05EA08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941789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15.4 ± 2.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FBD1EDD" w14:textId="2EF1F7C8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euberger&lt;/Author&gt;&lt;Year&gt;2023&lt;/Year&gt;&lt;RecNum&gt;173&lt;/RecNum&gt;&lt;DisplayText&gt;[49]&lt;/DisplayText&gt;&lt;record&gt;&lt;rec-number&gt;173&lt;/rec-number&gt;&lt;foreign-keys&gt;&lt;key app="EN" db-id="a5ptw929aew5xde0a0txd5xo0zf5a0dpzpvf" timestamp="1725671948"&gt;173&lt;/key&gt;&lt;/foreign-keys&gt;&lt;ref-type name="Journal Article"&gt;17&lt;/ref-type&gt;&lt;contributors&gt;&lt;authors&gt;&lt;author&gt;Neuberger, Arthur&lt;/author&gt;&lt;author&gt;Trofimov, Yury A.&lt;/author&gt;&lt;author&gt;Yelshanskaya, Maria V.&lt;/author&gt;&lt;author&gt;Khau, Jeffrey&lt;/author&gt;&lt;author&gt;Nadezhdin, Kirill D.&lt;/author&gt;&lt;author&gt;Khosrof, Lena S.&lt;/author&gt;&lt;author&gt;Krylov, Nikolay A.&lt;/author&gt;&lt;author&gt;Efremov, Roman G.&lt;/author&gt;&lt;author&gt;Sobolevsky, Alexander I.&lt;/author&gt;&lt;/authors&gt;&lt;/contributors&gt;&lt;titles&gt;&lt;title&gt;Molecular pathway and structural mechanism of human oncochannel TRPV6 inhibition by the phytocannabinoid tetrahydrocannabivarin&lt;/title&gt;&lt;secondary-title&gt;Nature Communications&lt;/secondary-title&gt;&lt;/titles&gt;&lt;periodical&gt;&lt;full-title&gt;Nature Communications&lt;/full-title&gt;&lt;abbr-1&gt;Nat Commun&lt;/abbr-1&gt;&lt;/periodical&gt;&lt;pages&gt;4630&lt;/pages&gt;&lt;volume&gt;14&lt;/volume&gt;&lt;number&gt;1&lt;/number&gt;&lt;dates&gt;&lt;year&gt;2023&lt;/year&gt;&lt;pub-dates&gt;&lt;date&gt;2023-08-02&lt;/date&gt;&lt;/pub-dates&gt;&lt;/dates&gt;&lt;isbn&gt;2041-1723&lt;/isbn&gt;&lt;urls&gt;&lt;/urls&gt;&lt;electronic-resource-num&gt;10.1038/s41467-023-40362-2&lt;/electronic-resource-num&gt;&lt;remote-database-name&gt;DOI.org (Crossref)&lt;/remote-database-name&gt;&lt;language&gt;en&lt;/language&gt;&lt;access-date&gt;2024-07-01 15:24:2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555D97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SP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9850B51" w14:textId="2EB86C4F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euberger&lt;/Author&gt;&lt;Year&gt;2023&lt;/Year&gt;&lt;RecNum&gt;173&lt;/RecNum&gt;&lt;DisplayText&gt;[49]&lt;/DisplayText&gt;&lt;record&gt;&lt;rec-number&gt;173&lt;/rec-number&gt;&lt;foreign-keys&gt;&lt;key app="EN" db-id="a5ptw929aew5xde0a0txd5xo0zf5a0dpzpvf" timestamp="1725671948"&gt;173&lt;/key&gt;&lt;/foreign-keys&gt;&lt;ref-type name="Journal Article"&gt;17&lt;/ref-type&gt;&lt;contributors&gt;&lt;authors&gt;&lt;author&gt;Neuberger, Arthur&lt;/author&gt;&lt;author&gt;Trofimov, Yury A.&lt;/author&gt;&lt;author&gt;Yelshanskaya, Maria V.&lt;/author&gt;&lt;author&gt;Khau, Jeffrey&lt;/author&gt;&lt;author&gt;Nadezhdin, Kirill D.&lt;/author&gt;&lt;author&gt;Khosrof, Lena S.&lt;/author&gt;&lt;author&gt;Krylov, Nikolay A.&lt;/author&gt;&lt;author&gt;Efremov, Roman G.&lt;/author&gt;&lt;author&gt;Sobolevsky, Alexander I.&lt;/author&gt;&lt;/authors&gt;&lt;/contributors&gt;&lt;titles&gt;&lt;title&gt;Molecular pathway and structural mechanism of human oncochannel TRPV6 inhibition by the phytocannabinoid tetrahydrocannabivarin&lt;/title&gt;&lt;secondary-title&gt;Nature Communications&lt;/secondary-title&gt;&lt;/titles&gt;&lt;periodical&gt;&lt;full-title&gt;Nature Communications&lt;/full-title&gt;&lt;abbr-1&gt;Nat Commun&lt;/abbr-1&gt;&lt;/periodical&gt;&lt;pages&gt;4630&lt;/pages&gt;&lt;volume&gt;14&lt;/volume&gt;&lt;number&gt;1&lt;/number&gt;&lt;dates&gt;&lt;year&gt;2023&lt;/year&gt;&lt;pub-dates&gt;&lt;date&gt;2023-08-02&lt;/date&gt;&lt;/pub-dates&gt;&lt;/dates&gt;&lt;isbn&gt;2041-1723&lt;/isbn&gt;&lt;urls&gt;&lt;/urls&gt;&lt;electronic-resource-num&gt;10.1038/s41467-023-40362-2&lt;/electronic-resource-num&gt;&lt;remote-database-name&gt;DOI.org (Crossref)&lt;/remote-database-name&gt;&lt;language&gt;en&lt;/language&gt;&lt;access-date&gt;2024-07-01 15:24:2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4EE009E4" w14:textId="77777777" w:rsidTr="00DA3807">
        <w:trPr>
          <w:trHeight w:val="223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281676B" w14:textId="44014A2B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9696217" w14:textId="00873639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sz w:val="16"/>
                <w:szCs w:val="16"/>
              </w:rPr>
              <w:t>Deep portal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AE4EDB1" w14:textId="5E37CE65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holesterol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B7F50E8" w14:textId="1DF5E08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E4F9133" w14:textId="7CB4105B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D821EDB" w14:textId="22E4676D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8%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3E67C6B" w14:textId="6538437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Arnold&lt;/Author&gt;&lt;Year&gt;2024&lt;/Year&gt;&lt;RecNum&gt;174&lt;/RecNum&gt;&lt;DisplayText&gt;[19]&lt;/DisplayText&gt;&lt;record&gt;&lt;rec-number&gt;174&lt;/rec-number&gt;&lt;foreign-keys&gt;&lt;key app="EN" db-id="a5ptw929aew5xde0a0txd5xo0zf5a0dpzpvf" timestamp="1725671948"&gt;174&lt;/key&gt;&lt;/foreign-keys&gt;&lt;ref-type name="Journal Article"&gt;17&lt;/ref-type&gt;&lt;contributors&gt;&lt;authors&gt;&lt;author&gt;Arnold, William R.&lt;/author&gt;&lt;author&gt;Mancino, Adamo&lt;/author&gt;&lt;author&gt;Moss, Frank R.&lt;/author&gt;&lt;author&gt;Frost, Adam&lt;/author&gt;&lt;author&gt;Julius, David&lt;/author&gt;&lt;author&gt;Cheng, Yifan&lt;/author&gt;&lt;/authors&gt;&lt;/contributors&gt;&lt;titles&gt;&lt;title&gt;Structural basis of TRPV1 modulation by endogenous bioactive lipids&lt;/title&gt;&lt;secondary-title&gt;Nature Structural &amp;amp; Molecular Biology&lt;/secondary-title&gt;&lt;/titles&gt;&lt;dates&gt;&lt;year&gt;2024&lt;/year&gt;&lt;pub-dates&gt;&lt;date&gt;2024-05-02&lt;/date&gt;&lt;/pub-dates&gt;&lt;/dates&gt;&lt;isbn&gt;1545-9993, 1545-9985&lt;/isbn&gt;&lt;urls&gt;&lt;/urls&gt;&lt;electronic-resource-num&gt;10.1038/s41594-024-01299-2&lt;/electronic-resource-num&gt;&lt;remote-database-name&gt;DOI.org (Crossref)&lt;/remote-database-name&gt;&lt;language&gt;en&lt;/language&gt;&lt;access-date&gt;2024-07-01 15:24:2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C3FEBEF" w14:textId="22D608A1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U2Z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B4B3293" w14:textId="51460256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Arnold&lt;/Author&gt;&lt;Year&gt;2024&lt;/Year&gt;&lt;RecNum&gt;174&lt;/RecNum&gt;&lt;DisplayText&gt;[19]&lt;/DisplayText&gt;&lt;record&gt;&lt;rec-number&gt;174&lt;/rec-number&gt;&lt;foreign-keys&gt;&lt;key app="EN" db-id="a5ptw929aew5xde0a0txd5xo0zf5a0dpzpvf" timestamp="1725671948"&gt;174&lt;/key&gt;&lt;/foreign-keys&gt;&lt;ref-type name="Journal Article"&gt;17&lt;/ref-type&gt;&lt;contributors&gt;&lt;authors&gt;&lt;author&gt;Arnold, William R.&lt;/author&gt;&lt;author&gt;Mancino, Adamo&lt;/author&gt;&lt;author&gt;Moss, Frank R.&lt;/author&gt;&lt;author&gt;Frost, Adam&lt;/author&gt;&lt;author&gt;Julius, David&lt;/author&gt;&lt;author&gt;Cheng, Yifan&lt;/author&gt;&lt;/authors&gt;&lt;/contributors&gt;&lt;titles&gt;&lt;title&gt;Structural basis of TRPV1 modulation by endogenous bioactive lipids&lt;/title&gt;&lt;secondary-title&gt;Nature Structural &amp;amp; Molecular Biology&lt;/secondary-title&gt;&lt;/titles&gt;&lt;dates&gt;&lt;year&gt;2024&lt;/year&gt;&lt;pub-dates&gt;&lt;date&gt;2024-05-02&lt;/date&gt;&lt;/pub-dates&gt;&lt;/dates&gt;&lt;isbn&gt;1545-9993, 1545-9985&lt;/isbn&gt;&lt;urls&gt;&lt;/urls&gt;&lt;electronic-resource-num&gt;10.1038/s41594-024-01299-2&lt;/electronic-resource-num&gt;&lt;remote-database-name&gt;DOI.org (Crossref)&lt;/remote-database-name&gt;&lt;language&gt;en&lt;/language&gt;&lt;access-date&gt;2024-07-01 15:24:2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2A98666C" w14:textId="77777777" w:rsidTr="00DA3807">
        <w:trPr>
          <w:trHeight w:val="196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E4825A7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0D95DF2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hallow portal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DF5E46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THCV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D492FC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BBB64D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F19AEF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15.4 ± 2.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759AEB7" w14:textId="546DB0F4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euberger&lt;/Author&gt;&lt;Year&gt;2023&lt;/Year&gt;&lt;RecNum&gt;173&lt;/RecNum&gt;&lt;DisplayText&gt;[49]&lt;/DisplayText&gt;&lt;record&gt;&lt;rec-number&gt;173&lt;/rec-number&gt;&lt;foreign-keys&gt;&lt;key app="EN" db-id="a5ptw929aew5xde0a0txd5xo0zf5a0dpzpvf" timestamp="1725671948"&gt;173&lt;/key&gt;&lt;/foreign-keys&gt;&lt;ref-type name="Journal Article"&gt;17&lt;/ref-type&gt;&lt;contributors&gt;&lt;authors&gt;&lt;author&gt;Neuberger, Arthur&lt;/author&gt;&lt;author&gt;Trofimov, Yury A.&lt;/author&gt;&lt;author&gt;Yelshanskaya, Maria V.&lt;/author&gt;&lt;author&gt;Khau, Jeffrey&lt;/author&gt;&lt;author&gt;Nadezhdin, Kirill D.&lt;/author&gt;&lt;author&gt;Khosrof, Lena S.&lt;/author&gt;&lt;author&gt;Krylov, Nikolay A.&lt;/author&gt;&lt;author&gt;Efremov, Roman G.&lt;/author&gt;&lt;author&gt;Sobolevsky, Alexander I.&lt;/author&gt;&lt;/authors&gt;&lt;/contributors&gt;&lt;titles&gt;&lt;title&gt;Molecular pathway and structural mechanism of human oncochannel TRPV6 inhibition by the phytocannabinoid tetrahydrocannabivarin&lt;/title&gt;&lt;secondary-title&gt;Nature Communications&lt;/secondary-title&gt;&lt;/titles&gt;&lt;periodical&gt;&lt;full-title&gt;Nature Communications&lt;/full-title&gt;&lt;abbr-1&gt;Nat Commun&lt;/abbr-1&gt;&lt;/periodical&gt;&lt;pages&gt;4630&lt;/pages&gt;&lt;volume&gt;14&lt;/volume&gt;&lt;number&gt;1&lt;/number&gt;&lt;dates&gt;&lt;year&gt;2023&lt;/year&gt;&lt;pub-dates&gt;&lt;date&gt;2023-08-02&lt;/date&gt;&lt;/pub-dates&gt;&lt;/dates&gt;&lt;isbn&gt;2041-1723&lt;/isbn&gt;&lt;urls&gt;&lt;/urls&gt;&lt;electronic-resource-num&gt;10.1038/s41467-023-40362-2&lt;/electronic-resource-num&gt;&lt;remote-database-name&gt;DOI.org (Crossref)&lt;/remote-database-name&gt;&lt;language&gt;en&lt;/language&gt;&lt;access-date&gt;2024-07-01 15:24:2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69087D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SP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1B8D38D" w14:textId="56DF252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euberger&lt;/Author&gt;&lt;Year&gt;2023&lt;/Year&gt;&lt;RecNum&gt;173&lt;/RecNum&gt;&lt;DisplayText&gt;[49]&lt;/DisplayText&gt;&lt;record&gt;&lt;rec-number&gt;173&lt;/rec-number&gt;&lt;foreign-keys&gt;&lt;key app="EN" db-id="a5ptw929aew5xde0a0txd5xo0zf5a0dpzpvf" timestamp="1725671948"&gt;173&lt;/key&gt;&lt;/foreign-keys&gt;&lt;ref-type name="Journal Article"&gt;17&lt;/ref-type&gt;&lt;contributors&gt;&lt;authors&gt;&lt;author&gt;Neuberger, Arthur&lt;/author&gt;&lt;author&gt;Trofimov, Yury A.&lt;/author&gt;&lt;author&gt;Yelshanskaya, Maria V.&lt;/author&gt;&lt;author&gt;Khau, Jeffrey&lt;/author&gt;&lt;author&gt;Nadezhdin, Kirill D.&lt;/author&gt;&lt;author&gt;Khosrof, Lena S.&lt;/author&gt;&lt;author&gt;Krylov, Nikolay A.&lt;/author&gt;&lt;author&gt;Efremov, Roman G.&lt;/author&gt;&lt;author&gt;Sobolevsky, Alexander I.&lt;/author&gt;&lt;/authors&gt;&lt;/contributors&gt;&lt;titles&gt;&lt;title&gt;Molecular pathway and structural mechanism of human oncochannel TRPV6 inhibition by the phytocannabinoid tetrahydrocannabivarin&lt;/title&gt;&lt;secondary-title&gt;Nature Communications&lt;/secondary-title&gt;&lt;/titles&gt;&lt;periodical&gt;&lt;full-title&gt;Nature Communications&lt;/full-title&gt;&lt;abbr-1&gt;Nat Commun&lt;/abbr-1&gt;&lt;/periodical&gt;&lt;pages&gt;4630&lt;/pages&gt;&lt;volume&gt;14&lt;/volume&gt;&lt;number&gt;1&lt;/number&gt;&lt;dates&gt;&lt;year&gt;2023&lt;/year&gt;&lt;pub-dates&gt;&lt;date&gt;2023-08-02&lt;/date&gt;&lt;/pub-dates&gt;&lt;/dates&gt;&lt;isbn&gt;2041-1723&lt;/isbn&gt;&lt;urls&gt;&lt;/urls&gt;&lt;electronic-resource-num&gt;10.1038/s41467-023-40362-2&lt;/electronic-resource-num&gt;&lt;remote-database-name&gt;DOI.org (Crossref)&lt;/remote-database-name&gt;&lt;language&gt;en&lt;/language&gt;&lt;access-date&gt;2024-07-01 15:24:2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4BB6ECA9" w14:textId="77777777" w:rsidTr="00DA3807">
        <w:trPr>
          <w:trHeight w:val="349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39DF86E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E507179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hallow portal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F1DFCC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ZINC17988990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C78607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bbit TRPV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119E2B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91A66E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106 ± 0.0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4E9CA23" w14:textId="54BC7BDF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Hughes&lt;/Author&gt;&lt;Year&gt;2019&lt;/Year&gt;&lt;RecNum&gt;247&lt;/RecNum&gt;&lt;DisplayText&gt;[46]&lt;/DisplayText&gt;&lt;record&gt;&lt;rec-number&gt;247&lt;/rec-number&gt;&lt;foreign-keys&gt;&lt;key app="EN" db-id="a5ptw929aew5xde0a0txd5xo0zf5a0dpzpvf" timestamp="1725671948"&gt;247&lt;/key&gt;&lt;/foreign-keys&gt;&lt;ref-type name="Journal Article"&gt;17&lt;/ref-type&gt;&lt;contributors&gt;&lt;authors&gt;&lt;author&gt;Hughes, Taylor Et&lt;/author&gt;&lt;author&gt;Del Rosario, John Smith&lt;/author&gt;&lt;author&gt;Kapoor, Abhijeet&lt;/author&gt;&lt;author&gt;Yazici, Aysenur Torun&lt;/author&gt;&lt;author&gt;Yudin, Yevgen&lt;/author&gt;&lt;author&gt;Fluck, Edwin C&lt;/author&gt;&lt;author&gt;Filizola, Marta&lt;/author&gt;&lt;author&gt;Rohacs, Tibor&lt;/author&gt;&lt;author&gt;Moiseenkova-Bell, Vera Y&lt;/author&gt;&lt;/authors&gt;&lt;/contributors&gt;&lt;titles&gt;&lt;title&gt;Structure-based characterization of novel TRPV5 inhibitors&lt;/title&gt;&lt;secondary-title&gt;eLife&lt;/secondary-title&gt;&lt;/titles&gt;&lt;periodical&gt;&lt;full-title&gt;eLife&lt;/full-title&gt;&lt;/periodical&gt;&lt;pages&gt;e49572&lt;/pages&gt;&lt;volume&gt;8&lt;/volume&gt;&lt;dates&gt;&lt;year&gt;2019&lt;/year&gt;&lt;pub-dates&gt;&lt;date&gt;2019-10-25&lt;/date&gt;&lt;/pub-dates&gt;&lt;/dates&gt;&lt;isbn&gt;2050-084X&lt;/isbn&gt;&lt;urls&gt;&lt;/urls&gt;&lt;electronic-resource-num&gt;10.7554/eLife.49572&lt;/electronic-resource-num&gt;&lt;remote-database-name&gt;DOI.org (Crossref)&lt;/remote-database-name&gt;&lt;language&gt;en&lt;/language&gt;&lt;access-date&gt;2024-08-10 01:09:5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7FC78F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PBE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BBA0DFA" w14:textId="2BBAACEA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Hughes&lt;/Author&gt;&lt;Year&gt;2019&lt;/Year&gt;&lt;RecNum&gt;247&lt;/RecNum&gt;&lt;DisplayText&gt;[46]&lt;/DisplayText&gt;&lt;record&gt;&lt;rec-number&gt;247&lt;/rec-number&gt;&lt;foreign-keys&gt;&lt;key app="EN" db-id="a5ptw929aew5xde0a0txd5xo0zf5a0dpzpvf" timestamp="1725671948"&gt;247&lt;/key&gt;&lt;/foreign-keys&gt;&lt;ref-type name="Journal Article"&gt;17&lt;/ref-type&gt;&lt;contributors&gt;&lt;authors&gt;&lt;author&gt;Hughes, Taylor Et&lt;/author&gt;&lt;author&gt;Del Rosario, John Smith&lt;/author&gt;&lt;author&gt;Kapoor, Abhijeet&lt;/author&gt;&lt;author&gt;Yazici, Aysenur Torun&lt;/author&gt;&lt;author&gt;Yudin, Yevgen&lt;/author&gt;&lt;author&gt;Fluck, Edwin C&lt;/author&gt;&lt;author&gt;Filizola, Marta&lt;/author&gt;&lt;author&gt;Rohacs, Tibor&lt;/author&gt;&lt;author&gt;Moiseenkova-Bell, Vera Y&lt;/author&gt;&lt;/authors&gt;&lt;/contributors&gt;&lt;titles&gt;&lt;title&gt;Structure-based characterization of novel TRPV5 inhibitors&lt;/title&gt;&lt;secondary-title&gt;eLife&lt;/secondary-title&gt;&lt;/titles&gt;&lt;periodical&gt;&lt;full-title&gt;eLife&lt;/full-title&gt;&lt;/periodical&gt;&lt;pages&gt;e49572&lt;/pages&gt;&lt;volume&gt;8&lt;/volume&gt;&lt;dates&gt;&lt;year&gt;2019&lt;/year&gt;&lt;pub-dates&gt;&lt;date&gt;2019-10-25&lt;/date&gt;&lt;/pub-dates&gt;&lt;/dates&gt;&lt;isbn&gt;2050-084X&lt;/isbn&gt;&lt;urls&gt;&lt;/urls&gt;&lt;electronic-resource-num&gt;10.7554/eLife.49572&lt;/electronic-resource-num&gt;&lt;remote-database-name&gt;DOI.org (Crossref)&lt;/remote-database-name&gt;&lt;language&gt;en&lt;/language&gt;&lt;access-date&gt;2024-08-10 01:09:5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783DD603" w14:textId="77777777" w:rsidTr="00DA3807">
        <w:trPr>
          <w:trHeight w:val="493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3A1FC1E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851D3E1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hallow portal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63A356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ZINC9155420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2209CD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bbit TRPV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82EDDA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8FACE0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2.91 ± 0.5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8BF95E5" w14:textId="2A2DAA5A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Hughes&lt;/Author&gt;&lt;Year&gt;2019&lt;/Year&gt;&lt;RecNum&gt;247&lt;/RecNum&gt;&lt;DisplayText&gt;[46]&lt;/DisplayText&gt;&lt;record&gt;&lt;rec-number&gt;247&lt;/rec-number&gt;&lt;foreign-keys&gt;&lt;key app="EN" db-id="a5ptw929aew5xde0a0txd5xo0zf5a0dpzpvf" timestamp="1725671948"&gt;247&lt;/key&gt;&lt;/foreign-keys&gt;&lt;ref-type name="Journal Article"&gt;17&lt;/ref-type&gt;&lt;contributors&gt;&lt;authors&gt;&lt;author&gt;Hughes, Taylor Et&lt;/author&gt;&lt;author&gt;Del Rosario, John Smith&lt;/author&gt;&lt;author&gt;Kapoor, Abhijeet&lt;/author&gt;&lt;author&gt;Yazici, Aysenur Torun&lt;/author&gt;&lt;author&gt;Yudin, Yevgen&lt;/author&gt;&lt;author&gt;Fluck, Edwin C&lt;/author&gt;&lt;author&gt;Filizola, Marta&lt;/author&gt;&lt;author&gt;Rohacs, Tibor&lt;/author&gt;&lt;author&gt;Moiseenkova-Bell, Vera Y&lt;/author&gt;&lt;/authors&gt;&lt;/contributors&gt;&lt;titles&gt;&lt;title&gt;Structure-based characterization of novel TRPV5 inhibitors&lt;/title&gt;&lt;secondary-title&gt;eLife&lt;/secondary-title&gt;&lt;/titles&gt;&lt;periodical&gt;&lt;full-title&gt;eLife&lt;/full-title&gt;&lt;/periodical&gt;&lt;pages&gt;e49572&lt;/pages&gt;&lt;volume&gt;8&lt;/volume&gt;&lt;dates&gt;&lt;year&gt;2019&lt;/year&gt;&lt;pub-dates&gt;&lt;date&gt;2019-10-25&lt;/date&gt;&lt;/pub-dates&gt;&lt;/dates&gt;&lt;isbn&gt;2050-084X&lt;/isbn&gt;&lt;urls&gt;&lt;/urls&gt;&lt;electronic-resource-num&gt;10.7554/eLife.49572&lt;/electronic-resource-num&gt;&lt;remote-database-name&gt;DOI.org (Crossref)&lt;/remote-database-name&gt;&lt;language&gt;en&lt;/language&gt;&lt;access-date&gt;2024-08-10 01:09:5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8E675D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PBF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C43987D" w14:textId="4FBF3248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Hughes&lt;/Author&gt;&lt;Year&gt;2019&lt;/Year&gt;&lt;RecNum&gt;247&lt;/RecNum&gt;&lt;DisplayText&gt;[46]&lt;/DisplayText&gt;&lt;record&gt;&lt;rec-number&gt;247&lt;/rec-number&gt;&lt;foreign-keys&gt;&lt;key app="EN" db-id="a5ptw929aew5xde0a0txd5xo0zf5a0dpzpvf" timestamp="1725671948"&gt;247&lt;/key&gt;&lt;/foreign-keys&gt;&lt;ref-type name="Journal Article"&gt;17&lt;/ref-type&gt;&lt;contributors&gt;&lt;authors&gt;&lt;author&gt;Hughes, Taylor Et&lt;/author&gt;&lt;author&gt;Del Rosario, John Smith&lt;/author&gt;&lt;author&gt;Kapoor, Abhijeet&lt;/author&gt;&lt;author&gt;Yazici, Aysenur Torun&lt;/author&gt;&lt;author&gt;Yudin, Yevgen&lt;/author&gt;&lt;author&gt;Fluck, Edwin C&lt;/author&gt;&lt;author&gt;Filizola, Marta&lt;/author&gt;&lt;author&gt;Rohacs, Tibor&lt;/author&gt;&lt;author&gt;Moiseenkova-Bell, Vera Y&lt;/author&gt;&lt;/authors&gt;&lt;/contributors&gt;&lt;titles&gt;&lt;title&gt;Structure-based characterization of novel TRPV5 inhibitors&lt;/title&gt;&lt;secondary-title&gt;eLife&lt;/secondary-title&gt;&lt;/titles&gt;&lt;periodical&gt;&lt;full-title&gt;eLife&lt;/full-title&gt;&lt;/periodical&gt;&lt;pages&gt;e49572&lt;/pages&gt;&lt;volume&gt;8&lt;/volume&gt;&lt;dates&gt;&lt;year&gt;2019&lt;/year&gt;&lt;pub-dates&gt;&lt;date&gt;2019-10-25&lt;/date&gt;&lt;/pub-dates&gt;&lt;/dates&gt;&lt;isbn&gt;2050-084X&lt;/isbn&gt;&lt;urls&gt;&lt;/urls&gt;&lt;electronic-resource-num&gt;10.7554/eLife.49572&lt;/electronic-resource-num&gt;&lt;remote-database-name&gt;DOI.org (Crossref)&lt;/remote-database-name&gt;&lt;language&gt;en&lt;/language&gt;&lt;access-date&gt;2024-08-10 01:09:5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43B47A87" w14:textId="77777777" w:rsidTr="00DA3807">
        <w:trPr>
          <w:trHeight w:val="16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74832CA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7D15968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top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55FC58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2-APB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62957E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V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B1D476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D490D2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9-3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689E5EF" w14:textId="0820C9BE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dTwvQXV0aG9yPjxZZWFyPjIwMDQ8L1llYXI+PFJlY051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dTwvQXV0aG9yPjxZZWFyPjIwMDQ8L1llYXI+PFJlY051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02-10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346E31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6DVY </w:t>
            </w:r>
            <w:r w:rsidRPr="001973D0">
              <w:rPr>
                <w:color w:val="000000"/>
                <w:sz w:val="16"/>
                <w:szCs w:val="16"/>
              </w:rPr>
              <w:br/>
              <w:t>6DVZ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1826DA0" w14:textId="2599B7D2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ingh&lt;/Author&gt;&lt;Year&gt;2018&lt;/Year&gt;&lt;RecNum&gt;87&lt;/RecNum&gt;&lt;DisplayText&gt;[103]&lt;/DisplayText&gt;&lt;record&gt;&lt;rec-number&gt;87&lt;/rec-number&gt;&lt;foreign-keys&gt;&lt;key app="EN" db-id="a5ptw929aew5xde0a0txd5xo0zf5a0dpzpvf" timestamp="1724038647"&gt;87&lt;/key&gt;&lt;/foreign-keys&gt;&lt;ref-type name="Journal Article"&gt;17&lt;/ref-type&gt;&lt;contributors&gt;&lt;authors&gt;&lt;author&gt;Singh, Appu K.&lt;/author&gt;&lt;author&gt;McGoldrick, Luke L.&lt;/author&gt;&lt;author&gt;Sobolevsky, Alexander I.&lt;/author&gt;&lt;/authors&gt;&lt;/contributors&gt;&lt;titles&gt;&lt;title&gt;Structure and gating mechanism of the transient receptor potential channel TRPV3&lt;/title&gt;&lt;secondary-title&gt;Nature Structural &amp;amp; Molecular Biology&lt;/secondary-title&gt;&lt;/titles&gt;&lt;pages&gt;805-813&lt;/pages&gt;&lt;volume&gt;25&lt;/volume&gt;&lt;number&gt;9&lt;/number&gt;&lt;dates&gt;&lt;year&gt;2018&lt;/year&gt;&lt;pub-dates&gt;&lt;date&gt;9/2018&lt;/date&gt;&lt;/pub-dates&gt;&lt;/dates&gt;&lt;isbn&gt;1545-9993, 1545-9985&lt;/isbn&gt;&lt;urls&gt;&lt;related-urls&gt;&lt;url&gt;https://www.nature.com/articles/s41594-018-0108-7.pdf&lt;/url&gt;&lt;/related-urls&gt;&lt;/urls&gt;&lt;electronic-resource-num&gt;10.1038/s41594-018-0108-7&lt;/electronic-resource-num&gt;&lt;remote-database-name&gt;DOI.org (Crossref)&lt;/remote-database-name&gt;&lt;language&gt;en&lt;/language&gt;&lt;access-date&gt;2024-08-10 01:08:2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0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7CC89078" w14:textId="77777777" w:rsidTr="00DA3807">
        <w:trPr>
          <w:trHeight w:val="25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DCD59FE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A025404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65E094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2-APB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096AAE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F265B8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D91D8C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28-9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F37285C" w14:textId="2F68672B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DaHVuZzwvQXV0aG9yPjxZZWFyPjIwMDQ8L1llYXI+PFJl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DaHVuZzwvQXV0aG9yPjxZZWFyPjIwMDQ8L1llYXI+PFJl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9,104,10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2141CE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V6N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8A493D8" w14:textId="2ED1A50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adezhdin&lt;/Author&gt;&lt;Year&gt;2024&lt;/Year&gt;&lt;RecNum&gt;177&lt;/RecNum&gt;&lt;DisplayText&gt;[9]&lt;/DisplayText&gt;&lt;record&gt;&lt;rec-number&gt;177&lt;/rec-number&gt;&lt;foreign-keys&gt;&lt;key app="EN" db-id="a5ptw929aew5xde0a0txd5xo0zf5a0dpzpvf" timestamp="1725671948"&gt;177&lt;/key&gt;&lt;/foreign-keys&gt;&lt;ref-type name="Journal Article"&gt;17&lt;/ref-type&gt;&lt;contributors&gt;&lt;authors&gt;&lt;author&gt;Nadezhdin, Kirill D.&lt;/author&gt;&lt;author&gt;Neuberger, Arthur&lt;/author&gt;&lt;author&gt;Khosrof, Lena S.&lt;/author&gt;&lt;author&gt;Talyzina, Irina A.&lt;/author&gt;&lt;author&gt;Khau, Jeffrey&lt;/author&gt;&lt;author&gt;Yelshanskaya, Maria V.&lt;/author&gt;&lt;author&gt;Sobolevsky, Alexander I.&lt;/author&gt;&lt;/authors&gt;&lt;/contributors&gt;&lt;titles&gt;&lt;title&gt;TRPV3 activation by different agonists accompanied by lipid dissociation from the vanilloid site&lt;/title&gt;&lt;secondary-title&gt;Science Advances&lt;/secondary-title&gt;&lt;/titles&gt;&lt;pages&gt;eadn2453&lt;/pages&gt;&lt;volume&gt;10&lt;/volume&gt;&lt;number&gt;18&lt;/number&gt;&lt;dates&gt;&lt;year&gt;2024&lt;/year&gt;&lt;pub-dates&gt;&lt;date&gt;2024-05-03&lt;/date&gt;&lt;/pub-dates&gt;&lt;/dates&gt;&lt;isbn&gt;2375-2548&lt;/isbn&gt;&lt;urls&gt;&lt;/urls&gt;&lt;electronic-resource-num&gt;10.1126/sciadv.adn2453&lt;/electronic-resource-num&gt;&lt;remote-database-name&gt;DOI.org (Crossref)&lt;/remote-database-name&gt;&lt;language&gt;en&lt;/language&gt;&lt;access-date&gt;2024-07-01 15:24:33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00BC0AEF" w14:textId="77777777" w:rsidTr="00DA3807">
        <w:trPr>
          <w:trHeight w:val="1068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55B44FB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9720E8E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7A507F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2-APB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130942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FAFB5B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2DC083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274 ± 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E354B01" w14:textId="4B43170D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ingh&lt;/Author&gt;&lt;Year&gt;2018&lt;/Year&gt;&lt;RecNum&gt;82&lt;/RecNum&gt;&lt;DisplayText&gt;[82]&lt;/DisplayText&gt;&lt;record&gt;&lt;rec-number&gt;82&lt;/rec-number&gt;&lt;foreign-keys&gt;&lt;key app="EN" db-id="a5ptw929aew5xde0a0txd5xo0zf5a0dpzpvf" timestamp="1724038647"&gt;82&lt;/key&gt;&lt;/foreign-keys&gt;&lt;ref-type name="Journal Article"&gt;17&lt;/ref-type&gt;&lt;contributors&gt;&lt;authors&gt;&lt;author&gt;Singh, Appu K.&lt;/author&gt;&lt;author&gt;Saotome, Kei&lt;/author&gt;&lt;author&gt;McGoldrick, Luke L.&lt;/author&gt;&lt;author&gt;Sobolevsky, Alexander I.&lt;/author&gt;&lt;/authors&gt;&lt;/contributors&gt;&lt;titles&gt;&lt;title&gt;Structural bases of TRP channel TRPV6 allosteric modulation by 2-APB&lt;/title&gt;&lt;secondary-title&gt;Nature Communications&lt;/secondary-title&gt;&lt;/titles&gt;&lt;periodical&gt;&lt;full-title&gt;Nature Communications&lt;/full-title&gt;&lt;abbr-1&gt;Nat Commun&lt;/abbr-1&gt;&lt;/periodical&gt;&lt;pages&gt;2465&lt;/pages&gt;&lt;volume&gt;9&lt;/volume&gt;&lt;number&gt;1&lt;/number&gt;&lt;dates&gt;&lt;year&gt;2018&lt;/year&gt;&lt;pub-dates&gt;&lt;date&gt;2018-06-25&lt;/date&gt;&lt;/pub-dates&gt;&lt;/dates&gt;&lt;isbn&gt;2041-1723&lt;/isbn&gt;&lt;urls&gt;&lt;related-urls&gt;&lt;url&gt;https://www.nature.com/articles/s41467-018-04828-y.pdf&lt;/url&gt;&lt;/related-urls&gt;&lt;/urls&gt;&lt;electronic-resource-num&gt;10.1038/s41467-018-04828-y&lt;/electronic-resource-num&gt;&lt;remote-database-name&gt;DOI.org (Crossref)&lt;/remote-database-name&gt;&lt;language&gt;en&lt;/language&gt;&lt;access-date&gt;2024-08-10 01:08:1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D8B315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D7T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FF0B77C" w14:textId="05EABAF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ingh&lt;/Author&gt;&lt;Year&gt;2018&lt;/Year&gt;&lt;RecNum&gt;82&lt;/RecNum&gt;&lt;DisplayText&gt;[82]&lt;/DisplayText&gt;&lt;record&gt;&lt;rec-number&gt;82&lt;/rec-number&gt;&lt;foreign-keys&gt;&lt;key app="EN" db-id="a5ptw929aew5xde0a0txd5xo0zf5a0dpzpvf" timestamp="1724038647"&gt;82&lt;/key&gt;&lt;/foreign-keys&gt;&lt;ref-type name="Journal Article"&gt;17&lt;/ref-type&gt;&lt;contributors&gt;&lt;authors&gt;&lt;author&gt;Singh, Appu K.&lt;/author&gt;&lt;author&gt;Saotome, Kei&lt;/author&gt;&lt;author&gt;McGoldrick, Luke L.&lt;/author&gt;&lt;author&gt;Sobolevsky, Alexander I.&lt;/author&gt;&lt;/authors&gt;&lt;/contributors&gt;&lt;titles&gt;&lt;title&gt;Structural bases of TRP channel TRPV6 allosteric modulation by 2-APB&lt;/title&gt;&lt;secondary-title&gt;Nature Communications&lt;/secondary-title&gt;&lt;/titles&gt;&lt;periodical&gt;&lt;full-title&gt;Nature Communications&lt;/full-title&gt;&lt;abbr-1&gt;Nat Commun&lt;/abbr-1&gt;&lt;/periodical&gt;&lt;pages&gt;2465&lt;/pages&gt;&lt;volume&gt;9&lt;/volume&gt;&lt;number&gt;1&lt;/number&gt;&lt;dates&gt;&lt;year&gt;2018&lt;/year&gt;&lt;pub-dates&gt;&lt;date&gt;2018-06-25&lt;/date&gt;&lt;/pub-dates&gt;&lt;/dates&gt;&lt;isbn&gt;2041-1723&lt;/isbn&gt;&lt;urls&gt;&lt;related-urls&gt;&lt;url&gt;https://www.nature.com/articles/s41467-018-04828-y.pdf&lt;/url&gt;&lt;/related-urls&gt;&lt;/urls&gt;&lt;electronic-resource-num&gt;10.1038/s41467-018-04828-y&lt;/electronic-resource-num&gt;&lt;remote-database-name&gt;DOI.org (Crossref)&lt;/remote-database-name&gt;&lt;language&gt;en&lt;/language&gt;&lt;access-date&gt;2024-08-10 01:08:1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10563ED6" w14:textId="77777777" w:rsidTr="00DA3807">
        <w:trPr>
          <w:trHeight w:val="70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8FC221B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BB530E4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12159E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2-APB (2-APB-Br)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78363F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69EBB2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27F428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184 ± 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7290492" w14:textId="0FAEA089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ingh&lt;/Author&gt;&lt;Year&gt;2018&lt;/Year&gt;&lt;RecNum&gt;82&lt;/RecNum&gt;&lt;DisplayText&gt;[82]&lt;/DisplayText&gt;&lt;record&gt;&lt;rec-number&gt;82&lt;/rec-number&gt;&lt;foreign-keys&gt;&lt;key app="EN" db-id="a5ptw929aew5xde0a0txd5xo0zf5a0dpzpvf" timestamp="1724038647"&gt;82&lt;/key&gt;&lt;/foreign-keys&gt;&lt;ref-type name="Journal Article"&gt;17&lt;/ref-type&gt;&lt;contributors&gt;&lt;authors&gt;&lt;author&gt;Singh, Appu K.&lt;/author&gt;&lt;author&gt;Saotome, Kei&lt;/author&gt;&lt;author&gt;McGoldrick, Luke L.&lt;/author&gt;&lt;author&gt;Sobolevsky, Alexander I.&lt;/author&gt;&lt;/authors&gt;&lt;/contributors&gt;&lt;titles&gt;&lt;title&gt;Structural bases of TRP channel TRPV6 allosteric modulation by 2-APB&lt;/title&gt;&lt;secondary-title&gt;Nature Communications&lt;/secondary-title&gt;&lt;/titles&gt;&lt;periodical&gt;&lt;full-title&gt;Nature Communications&lt;/full-title&gt;&lt;abbr-1&gt;Nat Commun&lt;/abbr-1&gt;&lt;/periodical&gt;&lt;pages&gt;2465&lt;/pages&gt;&lt;volume&gt;9&lt;/volume&gt;&lt;number&gt;1&lt;/number&gt;&lt;dates&gt;&lt;year&gt;2018&lt;/year&gt;&lt;pub-dates&gt;&lt;date&gt;2018-06-25&lt;/date&gt;&lt;/pub-dates&gt;&lt;/dates&gt;&lt;isbn&gt;2041-1723&lt;/isbn&gt;&lt;urls&gt;&lt;related-urls&gt;&lt;url&gt;https://www.nature.com/articles/s41467-018-04828-y.pdf&lt;/url&gt;&lt;/related-urls&gt;&lt;/urls&gt;&lt;electronic-resource-num&gt;10.1038/s41467-018-04828-y&lt;/electronic-resource-num&gt;&lt;remote-database-name&gt;DOI.org (Crossref)&lt;/remote-database-name&gt;&lt;language&gt;en&lt;/language&gt;&lt;access-date&gt;2024-08-10 01:08:1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BA13DB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6D7O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6D7Q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6D7V </w:t>
            </w:r>
            <w:r w:rsidRPr="001973D0">
              <w:rPr>
                <w:color w:val="000000"/>
                <w:sz w:val="16"/>
                <w:szCs w:val="16"/>
              </w:rPr>
              <w:br/>
              <w:t>6D7X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3C965E0" w14:textId="3B88886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ingh&lt;/Author&gt;&lt;Year&gt;2018&lt;/Year&gt;&lt;RecNum&gt;82&lt;/RecNum&gt;&lt;DisplayText&gt;[82]&lt;/DisplayText&gt;&lt;record&gt;&lt;rec-number&gt;82&lt;/rec-number&gt;&lt;foreign-keys&gt;&lt;key app="EN" db-id="a5ptw929aew5xde0a0txd5xo0zf5a0dpzpvf" timestamp="1724038647"&gt;82&lt;/key&gt;&lt;/foreign-keys&gt;&lt;ref-type name="Journal Article"&gt;17&lt;/ref-type&gt;&lt;contributors&gt;&lt;authors&gt;&lt;author&gt;Singh, Appu K.&lt;/author&gt;&lt;author&gt;Saotome, Kei&lt;/author&gt;&lt;author&gt;McGoldrick, Luke L.&lt;/author&gt;&lt;author&gt;Sobolevsky, Alexander I.&lt;/author&gt;&lt;/authors&gt;&lt;/contributors&gt;&lt;titles&gt;&lt;title&gt;Structural bases of TRP channel TRPV6 allosteric modulation by 2-APB&lt;/title&gt;&lt;secondary-title&gt;Nature Communications&lt;/secondary-title&gt;&lt;/titles&gt;&lt;periodical&gt;&lt;full-title&gt;Nature Communications&lt;/full-title&gt;&lt;abbr-1&gt;Nat Commun&lt;/abbr-1&gt;&lt;/periodical&gt;&lt;pages&gt;2465&lt;/pages&gt;&lt;volume&gt;9&lt;/volume&gt;&lt;number&gt;1&lt;/number&gt;&lt;dates&gt;&lt;year&gt;2018&lt;/year&gt;&lt;pub-dates&gt;&lt;date&gt;2018-06-25&lt;/date&gt;&lt;/pub-dates&gt;&lt;/dates&gt;&lt;isbn&gt;2041-1723&lt;/isbn&gt;&lt;urls&gt;&lt;related-urls&gt;&lt;url&gt;https://www.nature.com/articles/s41467-018-04828-y.pdf&lt;/url&gt;&lt;/related-urls&gt;&lt;/urls&gt;&lt;electronic-resource-num&gt;10.1038/s41467-018-04828-y&lt;/electronic-resource-num&gt;&lt;remote-database-name&gt;DOI.org (Crossref)&lt;/remote-database-name&gt;&lt;language&gt;en&lt;/language&gt;&lt;access-date&gt;2024-08-10 01:08:1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40EB7FB5" w14:textId="77777777" w:rsidTr="00DA3807">
        <w:trPr>
          <w:trHeight w:val="502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7B53FFA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F64486A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53AE83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2-APB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FEC754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V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D5C0E1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F9483E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9-3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F94498C" w14:textId="40AAE71B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dTwvQXV0aG9yPjxZZWFyPjIwMDQ8L1llYXI+PFJlY051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dTwvQXV0aG9yPjxZZWFyPjIwMDQ8L1llYXI+PFJlY051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02-10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6D64E8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6DVY </w:t>
            </w:r>
            <w:r w:rsidRPr="001973D0">
              <w:rPr>
                <w:color w:val="000000"/>
                <w:sz w:val="16"/>
                <w:szCs w:val="16"/>
              </w:rPr>
              <w:br/>
              <w:t>6DVZ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68FACF8" w14:textId="77B7BD36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ingh&lt;/Author&gt;&lt;Year&gt;2018&lt;/Year&gt;&lt;RecNum&gt;87&lt;/RecNum&gt;&lt;DisplayText&gt;[103]&lt;/DisplayText&gt;&lt;record&gt;&lt;rec-number&gt;87&lt;/rec-number&gt;&lt;foreign-keys&gt;&lt;key app="EN" db-id="a5ptw929aew5xde0a0txd5xo0zf5a0dpzpvf" timestamp="1724038647"&gt;87&lt;/key&gt;&lt;/foreign-keys&gt;&lt;ref-type name="Journal Article"&gt;17&lt;/ref-type&gt;&lt;contributors&gt;&lt;authors&gt;&lt;author&gt;Singh, Appu K.&lt;/author&gt;&lt;author&gt;McGoldrick, Luke L.&lt;/author&gt;&lt;author&gt;Sobolevsky, Alexander I.&lt;/author&gt;&lt;/authors&gt;&lt;/contributors&gt;&lt;titles&gt;&lt;title&gt;Structure and gating mechanism of the transient receptor potential channel TRPV3&lt;/title&gt;&lt;secondary-title&gt;Nature Structural &amp;amp; Molecular Biology&lt;/secondary-title&gt;&lt;/titles&gt;&lt;pages&gt;805-813&lt;/pages&gt;&lt;volume&gt;25&lt;/volume&gt;&lt;number&gt;9&lt;/number&gt;&lt;dates&gt;&lt;year&gt;2018&lt;/year&gt;&lt;pub-dates&gt;&lt;date&gt;9/2018&lt;/date&gt;&lt;/pub-dates&gt;&lt;/dates&gt;&lt;isbn&gt;1545-9993, 1545-9985&lt;/isbn&gt;&lt;urls&gt;&lt;related-urls&gt;&lt;url&gt;https://www.nature.com/articles/s41594-018-0108-7.pdf&lt;/url&gt;&lt;/related-urls&gt;&lt;/urls&gt;&lt;electronic-resource-num&gt;10.1038/s41594-018-0108-7&lt;/electronic-resource-num&gt;&lt;remote-database-name&gt;DOI.org (Crossref)&lt;/remote-database-name&gt;&lt;language&gt;en&lt;/language&gt;&lt;access-date&gt;2024-08-10 01:08:2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0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5C0D5600" w14:textId="77777777" w:rsidTr="00DA3807">
        <w:trPr>
          <w:trHeight w:val="34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58F25E3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FAD34DA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2D182A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4α-PDD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A8E63C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397006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2F7E00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45 ± 0.0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A59B672" w14:textId="78F3474E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adezhdin&lt;/Author&gt;&lt;Year&gt;2023&lt;/Year&gt;&lt;RecNum&gt;175&lt;/RecNum&gt;&lt;DisplayText&gt;[34]&lt;/DisplayText&gt;&lt;record&gt;&lt;rec-number&gt;175&lt;/rec-number&gt;&lt;foreign-keys&gt;&lt;key app="EN" db-id="a5ptw929aew5xde0a0txd5xo0zf5a0dpzpvf" timestamp="1725671948"&gt;175&lt;/key&gt;&lt;/foreign-keys&gt;&lt;ref-type name="Journal Article"&gt;17&lt;/ref-type&gt;&lt;contributors&gt;&lt;authors&gt;&lt;author&gt;Nadezhdin, Kirill D.&lt;/author&gt;&lt;author&gt;Talyzina, Irina A.&lt;/author&gt;&lt;author&gt;Parthasarathy, Aravind&lt;/author&gt;&lt;author&gt;Neuberger, Arthur&lt;/author&gt;&lt;author&gt;Zhang, David X.&lt;/author&gt;&lt;author&gt;Sobolevsky, Alexander I.&lt;/author&gt;&lt;/authors&gt;&lt;/contributors&gt;&lt;titles&gt;&lt;title&gt;Structure of human TRPV4 in complex with GTPase RhoA&lt;/title&gt;&lt;secondary-title&gt;Nature Communications&lt;/secondary-title&gt;&lt;/titles&gt;&lt;periodical&gt;&lt;full-title&gt;Nature Communications&lt;/full-title&gt;&lt;abbr-1&gt;Nat Commun&lt;/abbr-1&gt;&lt;/periodical&gt;&lt;pages&gt;3733&lt;/pages&gt;&lt;volume&gt;14&lt;/volume&gt;&lt;number&gt;1&lt;/number&gt;&lt;dates&gt;&lt;year&gt;2023&lt;/year&gt;&lt;pub-dates&gt;&lt;date&gt;2023-06-23&lt;/date&gt;&lt;/pub-dates&gt;&lt;/dates&gt;&lt;isbn&gt;2041-1723&lt;/isbn&gt;&lt;urls&gt;&lt;/urls&gt;&lt;electronic-resource-num&gt;10.1038/s41467-023-39346-z&lt;/electronic-resource-num&gt;&lt;remote-database-name&gt;DOI.org (Crossref)&lt;/remote-database-name&gt;&lt;language&gt;en&lt;/language&gt;&lt;access-date&gt;2024-07-01 15:24:3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EB907B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8FCA </w:t>
            </w:r>
            <w:r w:rsidRPr="001973D0">
              <w:rPr>
                <w:color w:val="000000"/>
                <w:sz w:val="16"/>
                <w:szCs w:val="16"/>
              </w:rPr>
              <w:br/>
              <w:t>8T1D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B6991DB" w14:textId="046C0CBD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OYWRlemhkaW48L0F1dGhvcj48WWVhcj4yMDIzPC9ZZWFy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</w:fldData>
              </w:fldChar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6207F9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OYWRlemhkaW48L0F1dGhvcj48WWVhcj4yMDIzPC9ZZWFy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</w:fldData>
              </w:fldChar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6207F9" w:rsidRPr="001973D0">
              <w:rPr>
                <w:color w:val="000000"/>
                <w:sz w:val="16"/>
                <w:szCs w:val="16"/>
              </w:rPr>
            </w:r>
            <w:r w:rsidR="006207F9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3,3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492A3E7A" w14:textId="77777777" w:rsidTr="00DA3807">
        <w:trPr>
          <w:trHeight w:val="403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6A916DE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FDF0676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A079F1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 C3 (Cryosim-3)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16F982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M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12D566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359854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10.3 ± 0.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C5A4A3C" w14:textId="3B259BE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Yin&lt;/Author&gt;&lt;Year&gt;2022&lt;/Year&gt;&lt;RecNum&gt;160&lt;/RecNum&gt;&lt;DisplayText&gt;[17]&lt;/DisplayText&gt;&lt;record&gt;&lt;rec-number&gt;160&lt;/rec-number&gt;&lt;foreign-keys&gt;&lt;key app="EN" db-id="a5ptw929aew5xde0a0txd5xo0zf5a0dpzpvf" timestamp="1725671948"&gt;160&lt;/key&gt;&lt;/foreign-keys&gt;&lt;ref-type name="Journal Article"&gt;17&lt;/ref-type&gt;&lt;contributors&gt;&lt;authors&gt;&lt;author&gt;Yin, Ying&lt;/author&gt;&lt;author&gt;Zhang, Feng&lt;/author&gt;&lt;author&gt;Feng, Shasha&lt;/author&gt;&lt;author&gt;Butay, Kevin John&lt;/author&gt;&lt;author&gt;Borgnia, Mario J.&lt;/author&gt;&lt;author&gt;Im, Wonpil&lt;/author&gt;&lt;author&gt;Lee, Seok-Yong&lt;/author&gt;&lt;/authors&gt;&lt;/contributors&gt;&lt;titles&gt;&lt;title&gt;&lt;style face="normal" font="default" size="100%"&gt;Activation mechanism of the mouse cold-sensing TRPM8 channel by cooling agonist and PIP &lt;/style&gt;&lt;style face="subscript" font="default" size="100%"&gt;2&lt;/style&gt;&lt;/title&gt;&lt;secondary-title&gt;Science&lt;/secondary-title&gt;&lt;/titles&gt;&lt;pages&gt;eadd1268&lt;/pages&gt;&lt;volume&gt;378&lt;/volume&gt;&lt;number&gt;6616&lt;/number&gt;&lt;dates&gt;&lt;year&gt;2022&lt;/year&gt;&lt;pub-dates&gt;&lt;date&gt;2022-10-14&lt;/date&gt;&lt;/pub-dates&gt;&lt;/dates&gt;&lt;isbn&gt;0036-8075, 1095-9203&lt;/isbn&gt;&lt;urls&gt;&lt;/urls&gt;&lt;electronic-resource-num&gt;10.1126/science.add1268&lt;/electronic-resource-num&gt;&lt;remote-database-name&gt;DOI.org (Crossref)&lt;/remote-database-name&gt;&lt;language&gt;en&lt;/language&gt;&lt;access-date&gt;2024-07-01 15:23:5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EDEB30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8E4M </w:t>
            </w:r>
            <w:r w:rsidRPr="001973D0">
              <w:rPr>
                <w:color w:val="000000"/>
                <w:sz w:val="16"/>
                <w:szCs w:val="16"/>
              </w:rPr>
              <w:br/>
              <w:t>8E4L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0877F44" w14:textId="797C3E3E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Yin&lt;/Author&gt;&lt;Year&gt;2022&lt;/Year&gt;&lt;RecNum&gt;160&lt;/RecNum&gt;&lt;DisplayText&gt;[17]&lt;/DisplayText&gt;&lt;record&gt;&lt;rec-number&gt;160&lt;/rec-number&gt;&lt;foreign-keys&gt;&lt;key app="EN" db-id="a5ptw929aew5xde0a0txd5xo0zf5a0dpzpvf" timestamp="1725671948"&gt;160&lt;/key&gt;&lt;/foreign-keys&gt;&lt;ref-type name="Journal Article"&gt;17&lt;/ref-type&gt;&lt;contributors&gt;&lt;authors&gt;&lt;author&gt;Yin, Ying&lt;/author&gt;&lt;author&gt;Zhang, Feng&lt;/author&gt;&lt;author&gt;Feng, Shasha&lt;/author&gt;&lt;author&gt;Butay, Kevin John&lt;/author&gt;&lt;author&gt;Borgnia, Mario J.&lt;/author&gt;&lt;author&gt;Im, Wonpil&lt;/author&gt;&lt;author&gt;Lee, Seok-Yong&lt;/author&gt;&lt;/authors&gt;&lt;/contributors&gt;&lt;titles&gt;&lt;title&gt;&lt;style face="normal" font="default" size="100%"&gt;Activation mechanism of the mouse cold-sensing TRPM8 channel by cooling agonist and PIP &lt;/style&gt;&lt;style face="subscript" font="default" size="100%"&gt;2&lt;/style&gt;&lt;/title&gt;&lt;secondary-title&gt;Science&lt;/secondary-title&gt;&lt;/titles&gt;&lt;pages&gt;eadd1268&lt;/pages&gt;&lt;volume&gt;378&lt;/volume&gt;&lt;number&gt;6616&lt;/number&gt;&lt;dates&gt;&lt;year&gt;2022&lt;/year&gt;&lt;pub-dates&gt;&lt;date&gt;2022-10-14&lt;/date&gt;&lt;/pub-dates&gt;&lt;/dates&gt;&lt;isbn&gt;0036-8075, 1095-9203&lt;/isbn&gt;&lt;urls&gt;&lt;/urls&gt;&lt;electronic-resource-num&gt;10.1126/science.add1268&lt;/electronic-resource-num&gt;&lt;remote-database-name&gt;DOI.org (Crossref)&lt;/remote-database-name&gt;&lt;language&gt;en&lt;/language&gt;&lt;access-date&gt;2024-07-01 15:23:5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312BEA51" w14:textId="77777777" w:rsidTr="00DA3807">
        <w:trPr>
          <w:trHeight w:val="142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4ABA1F0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770694C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E84853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-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CF76B8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V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AE48D4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D0DC7D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4 ± 0.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4B79F01" w14:textId="0BEC01D5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Zhen&lt;/Author&gt;&lt;Year&gt;2023&lt;/Year&gt;&lt;RecNum&gt;169&lt;/RecNum&gt;&lt;DisplayText&gt;[45]&lt;/DisplayText&gt;&lt;record&gt;&lt;rec-number&gt;169&lt;/rec-number&gt;&lt;foreign-keys&gt;&lt;key app="EN" db-id="a5ptw929aew5xde0a0txd5xo0zf5a0dpzpvf" timestamp="1725671948"&gt;169&lt;/key&gt;&lt;/foreign-keys&gt;&lt;ref-type name="Journal Article"&gt;17&lt;/ref-type&gt;&lt;contributors&gt;&lt;authors&gt;&lt;author&gt;Zhen, Wenxuan&lt;/author&gt;&lt;author&gt;Zhao, Zhijun&lt;/author&gt;&lt;author&gt;Chang, Shenghai&lt;/author&gt;&lt;author&gt;Chen, Xiaoying&lt;/author&gt;&lt;author&gt;Wan, Yangzhuoqun&lt;/author&gt;&lt;author&gt;Yang, Fan&lt;/author&gt;&lt;/authors&gt;&lt;/contributors&gt;&lt;titles&gt;&lt;title&gt;Structural basis of ligand activation and inhibition in a mammalian TRPV4 ion channel&lt;/title&gt;&lt;secondary-title&gt;Cell Discovery&lt;/secondary-title&gt;&lt;/titles&gt;&lt;pages&gt;70&lt;/pages&gt;&lt;volume&gt;9&lt;/volume&gt;&lt;number&gt;1&lt;/number&gt;&lt;dates&gt;&lt;year&gt;2023&lt;/year&gt;&lt;pub-dates&gt;&lt;date&gt;2023-07-10&lt;/date&gt;&lt;/pub-dates&gt;&lt;/dates&gt;&lt;isbn&gt;2056-5968&lt;/isbn&gt;&lt;urls&gt;&lt;/urls&gt;&lt;electronic-resource-num&gt;10.1038/s41421-023-00579-3&lt;/electronic-resource-num&gt;&lt;remote-database-name&gt;DOI.org (Crossref)&lt;/remote-database-name&gt;&lt;language&gt;en&lt;/language&gt;&lt;access-date&gt;2024-07-01 15:24:1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35BA96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J1H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E7FA00C" w14:textId="379A23CF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Zhen&lt;/Author&gt;&lt;Year&gt;2023&lt;/Year&gt;&lt;RecNum&gt;169&lt;/RecNum&gt;&lt;DisplayText&gt;[45]&lt;/DisplayText&gt;&lt;record&gt;&lt;rec-number&gt;169&lt;/rec-number&gt;&lt;foreign-keys&gt;&lt;key app="EN" db-id="a5ptw929aew5xde0a0txd5xo0zf5a0dpzpvf" timestamp="1725671948"&gt;169&lt;/key&gt;&lt;/foreign-keys&gt;&lt;ref-type name="Journal Article"&gt;17&lt;/ref-type&gt;&lt;contributors&gt;&lt;authors&gt;&lt;author&gt;Zhen, Wenxuan&lt;/author&gt;&lt;author&gt;Zhao, Zhijun&lt;/author&gt;&lt;author&gt;Chang, Shenghai&lt;/author&gt;&lt;author&gt;Chen, Xiaoying&lt;/author&gt;&lt;author&gt;Wan, Yangzhuoqun&lt;/author&gt;&lt;author&gt;Yang, Fan&lt;/author&gt;&lt;/authors&gt;&lt;/contributors&gt;&lt;titles&gt;&lt;title&gt;Structural basis of ligand activation and inhibition in a mammalian TRPV4 ion channel&lt;/title&gt;&lt;secondary-title&gt;Cell Discovery&lt;/secondary-title&gt;&lt;/titles&gt;&lt;pages&gt;70&lt;/pages&gt;&lt;volume&gt;9&lt;/volume&gt;&lt;number&gt;1&lt;/number&gt;&lt;dates&gt;&lt;year&gt;2023&lt;/year&gt;&lt;pub-dates&gt;&lt;date&gt;2023-07-10&lt;/date&gt;&lt;/pub-dates&gt;&lt;/dates&gt;&lt;isbn&gt;2056-5968&lt;/isbn&gt;&lt;urls&gt;&lt;/urls&gt;&lt;electronic-resource-num&gt;10.1038/s41421-023-00579-3&lt;/electronic-resource-num&gt;&lt;remote-database-name&gt;DOI.org (Crossref)&lt;/remote-database-name&gt;&lt;language&gt;en&lt;/language&gt;&lt;access-date&gt;2024-07-01 15:24:1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2A911FEF" w14:textId="77777777" w:rsidTr="00DA3807">
        <w:trPr>
          <w:trHeight w:val="385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CC8E5F0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22A1116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2DE5E3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ntagonist A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7D1736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944B67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br/>
              <w:t>Ant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C19E09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00253 ± 0.0005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7C981AD" w14:textId="6394C3FA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Fan&lt;/Author&gt;&lt;Year&gt;2024&lt;/Year&gt;&lt;RecNum&gt;170&lt;/RecNum&gt;&lt;DisplayText&gt;[35]&lt;/DisplayText&gt;&lt;record&gt;&lt;rec-number&gt;170&lt;/rec-number&gt;&lt;foreign-keys&gt;&lt;key app="EN" db-id="a5ptw929aew5xde0a0txd5xo0zf5a0dpzpvf" timestamp="1725671948"&gt;170&lt;/key&gt;&lt;/foreign-keys&gt;&lt;ref-type name="Journal Article"&gt;17&lt;/ref-type&gt;&lt;contributors&gt;&lt;authors&gt;&lt;author&gt;Fan, Junping&lt;/author&gt;&lt;author&gt;Guo, Chang&lt;/author&gt;&lt;author&gt;Liao, Daohong&lt;/author&gt;&lt;author&gt;Ke, Han&lt;/author&gt;&lt;author&gt;Lei, Jing&lt;/author&gt;&lt;author&gt;Xie, Wenjun&lt;/author&gt;&lt;author&gt;Tang, Yuliang&lt;/author&gt;&lt;author&gt;Tominaga, Makoto&lt;/author&gt;&lt;author&gt;Huang, Zhuo&lt;/author&gt;&lt;author&gt;Lei, Xiaoguang&lt;/author&gt;&lt;/authors&gt;&lt;/contributors&gt;&lt;titles&gt;&lt;title&gt;Structural Pharmacology of TRPV4 Antagonists&lt;/title&gt;&lt;secondary-title&gt;Advanced Science&lt;/secondary-title&gt;&lt;/titles&gt;&lt;pages&gt;2401583&lt;/pages&gt;&lt;dates&gt;&lt;year&gt;2024&lt;/year&gt;&lt;pub-dates&gt;&lt;date&gt;2024-04-24&lt;/date&gt;&lt;/pub-dates&gt;&lt;/dates&gt;&lt;isbn&gt;2198-3844, 2198-3844&lt;/isbn&gt;&lt;urls&gt;&lt;/urls&gt;&lt;electronic-resource-num&gt;10.1002/advs.202401583&lt;/electronic-resource-num&gt;&lt;remote-database-name&gt;DOI.org (Crossref)&lt;/remote-database-name&gt;&lt;language&gt;en&lt;/language&gt;&lt;access-date&gt;2024-07-01 15:24:1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880C9F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JU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FD146AC" w14:textId="56DE8A55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Fan&lt;/Author&gt;&lt;Year&gt;2024&lt;/Year&gt;&lt;RecNum&gt;170&lt;/RecNum&gt;&lt;DisplayText&gt;[35]&lt;/DisplayText&gt;&lt;record&gt;&lt;rec-number&gt;170&lt;/rec-number&gt;&lt;foreign-keys&gt;&lt;key app="EN" db-id="a5ptw929aew5xde0a0txd5xo0zf5a0dpzpvf" timestamp="1725671948"&gt;170&lt;/key&gt;&lt;/foreign-keys&gt;&lt;ref-type name="Journal Article"&gt;17&lt;/ref-type&gt;&lt;contributors&gt;&lt;authors&gt;&lt;author&gt;Fan, Junping&lt;/author&gt;&lt;author&gt;Guo, Chang&lt;/author&gt;&lt;author&gt;Liao, Daohong&lt;/author&gt;&lt;author&gt;Ke, Han&lt;/author&gt;&lt;author&gt;Lei, Jing&lt;/author&gt;&lt;author&gt;Xie, Wenjun&lt;/author&gt;&lt;author&gt;Tang, Yuliang&lt;/author&gt;&lt;author&gt;Tominaga, Makoto&lt;/author&gt;&lt;author&gt;Huang, Zhuo&lt;/author&gt;&lt;author&gt;Lei, Xiaoguang&lt;/author&gt;&lt;/authors&gt;&lt;/contributors&gt;&lt;titles&gt;&lt;title&gt;Structural Pharmacology of TRPV4 Antagonists&lt;/title&gt;&lt;secondary-title&gt;Advanced Science&lt;/secondary-title&gt;&lt;/titles&gt;&lt;pages&gt;2401583&lt;/pages&gt;&lt;dates&gt;&lt;year&gt;2024&lt;/year&gt;&lt;pub-dates&gt;&lt;date&gt;2024-04-24&lt;/date&gt;&lt;/pub-dates&gt;&lt;/dates&gt;&lt;isbn&gt;2198-3844, 2198-3844&lt;/isbn&gt;&lt;urls&gt;&lt;/urls&gt;&lt;electronic-resource-num&gt;10.1002/advs.202401583&lt;/electronic-resource-num&gt;&lt;remote-database-name&gt;DOI.org (Crossref)&lt;/remote-database-name&gt;&lt;language&gt;en&lt;/language&gt;&lt;access-date&gt;2024-07-01 15:24:1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552B6823" w14:textId="77777777" w:rsidTr="00DA3807">
        <w:trPr>
          <w:trHeight w:val="268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C82D96F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2DC4759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7A9FAD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ntagonist A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F0A192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17496D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nt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0CC42A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00011 ± 0.0000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725B424" w14:textId="07C24833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Fan&lt;/Author&gt;&lt;Year&gt;2024&lt;/Year&gt;&lt;RecNum&gt;170&lt;/RecNum&gt;&lt;DisplayText&gt;[35]&lt;/DisplayText&gt;&lt;record&gt;&lt;rec-number&gt;170&lt;/rec-number&gt;&lt;foreign-keys&gt;&lt;key app="EN" db-id="a5ptw929aew5xde0a0txd5xo0zf5a0dpzpvf" timestamp="1725671948"&gt;170&lt;/key&gt;&lt;/foreign-keys&gt;&lt;ref-type name="Journal Article"&gt;17&lt;/ref-type&gt;&lt;contributors&gt;&lt;authors&gt;&lt;author&gt;Fan, Junping&lt;/author&gt;&lt;author&gt;Guo, Chang&lt;/author&gt;&lt;author&gt;Liao, Daohong&lt;/author&gt;&lt;author&gt;Ke, Han&lt;/author&gt;&lt;author&gt;Lei, Jing&lt;/author&gt;&lt;author&gt;Xie, Wenjun&lt;/author&gt;&lt;author&gt;Tang, Yuliang&lt;/author&gt;&lt;author&gt;Tominaga, Makoto&lt;/author&gt;&lt;author&gt;Huang, Zhuo&lt;/author&gt;&lt;author&gt;Lei, Xiaoguang&lt;/author&gt;&lt;/authors&gt;&lt;/contributors&gt;&lt;titles&gt;&lt;title&gt;Structural Pharmacology of TRPV4 Antagonists&lt;/title&gt;&lt;secondary-title&gt;Advanced Science&lt;/secondary-title&gt;&lt;/titles&gt;&lt;pages&gt;2401583&lt;/pages&gt;&lt;dates&gt;&lt;year&gt;2024&lt;/year&gt;&lt;pub-dates&gt;&lt;date&gt;2024-04-24&lt;/date&gt;&lt;/pub-dates&gt;&lt;/dates&gt;&lt;isbn&gt;2198-3844, 2198-3844&lt;/isbn&gt;&lt;urls&gt;&lt;/urls&gt;&lt;electronic-resource-num&gt;10.1002/advs.202401583&lt;/electronic-resource-num&gt;&lt;remote-database-name&gt;DOI.org (Crossref)&lt;/remote-database-name&gt;&lt;language&gt;en&lt;/language&gt;&lt;access-date&gt;2024-07-01 15:24:1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C7CC11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8JVI </w:t>
            </w:r>
            <w:r w:rsidRPr="001973D0">
              <w:rPr>
                <w:color w:val="000000"/>
                <w:sz w:val="16"/>
                <w:szCs w:val="16"/>
              </w:rPr>
              <w:br/>
              <w:t>8JVJ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9094F13" w14:textId="2302C966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Fan&lt;/Author&gt;&lt;Year&gt;2024&lt;/Year&gt;&lt;RecNum&gt;170&lt;/RecNum&gt;&lt;DisplayText&gt;[35]&lt;/DisplayText&gt;&lt;record&gt;&lt;rec-number&gt;170&lt;/rec-number&gt;&lt;foreign-keys&gt;&lt;key app="EN" db-id="a5ptw929aew5xde0a0txd5xo0zf5a0dpzpvf" timestamp="1725671948"&gt;170&lt;/key&gt;&lt;/foreign-keys&gt;&lt;ref-type name="Journal Article"&gt;17&lt;/ref-type&gt;&lt;contributors&gt;&lt;authors&gt;&lt;author&gt;Fan, Junping&lt;/author&gt;&lt;author&gt;Guo, Chang&lt;/author&gt;&lt;author&gt;Liao, Daohong&lt;/author&gt;&lt;author&gt;Ke, Han&lt;/author&gt;&lt;author&gt;Lei, Jing&lt;/author&gt;&lt;author&gt;Xie, Wenjun&lt;/author&gt;&lt;author&gt;Tang, Yuliang&lt;/author&gt;&lt;author&gt;Tominaga, Makoto&lt;/author&gt;&lt;author&gt;Huang, Zhuo&lt;/author&gt;&lt;author&gt;Lei, Xiaoguang&lt;/author&gt;&lt;/authors&gt;&lt;/contributors&gt;&lt;titles&gt;&lt;title&gt;Structural Pharmacology of TRPV4 Antagonists&lt;/title&gt;&lt;secondary-title&gt;Advanced Science&lt;/secondary-title&gt;&lt;/titles&gt;&lt;pages&gt;2401583&lt;/pages&gt;&lt;dates&gt;&lt;year&gt;2024&lt;/year&gt;&lt;pub-dates&gt;&lt;date&gt;2024-04-24&lt;/date&gt;&lt;/pub-dates&gt;&lt;/dates&gt;&lt;isbn&gt;2198-3844, 2198-3844&lt;/isbn&gt;&lt;urls&gt;&lt;/urls&gt;&lt;electronic-resource-num&gt;10.1002/advs.202401583&lt;/electronic-resource-num&gt;&lt;remote-database-name&gt;DOI.org (Crossref)&lt;/remote-database-name&gt;&lt;language&gt;en&lt;/language&gt;&lt;access-date&gt;2024-07-01 15:24:1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6FEC8D08" w14:textId="77777777" w:rsidTr="00DA3807">
        <w:trPr>
          <w:trHeight w:val="412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D46F78E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693F18E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4A6AEE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M-147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98F9C7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57374C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nt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954ACF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00022 ± 0.0000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07B9D0C" w14:textId="3D4C7FE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Bai&lt;/Author&gt;&lt;Year&gt;2020&lt;/Year&gt;&lt;RecNum&gt;250&lt;/RecNum&gt;&lt;DisplayText&gt;[6]&lt;/DisplayText&gt;&lt;record&gt;&lt;rec-number&gt;250&lt;/rec-number&gt;&lt;foreign-keys&gt;&lt;key app="EN" db-id="a5ptw929aew5xde0a0txd5xo0zf5a0dpzpvf" timestamp="1725671948"&gt;250&lt;/key&gt;&lt;/foreign-keys&gt;&lt;ref-type name="Journal Article"&gt;17&lt;/ref-type&gt;&lt;contributors&gt;&lt;authors&gt;&lt;author&gt;Bai, Yonghong&lt;/author&gt;&lt;author&gt;Yu, Xinchao&lt;/author&gt;&lt;author&gt;Chen, Hao&lt;/author&gt;&lt;author&gt;Horne, Daniel&lt;/author&gt;&lt;author&gt;White, Ryan&lt;/author&gt;&lt;author&gt;Wu, Xiaosu&lt;/author&gt;&lt;author&gt;Lee, Paul&lt;/author&gt;&lt;author&gt;Gu, Yan&lt;/author&gt;&lt;author&gt;Ghimire-Rijal, Sudipa&lt;/author&gt;&lt;author&gt;Lin, Daniel C. H.&lt;/author&gt;&lt;author&gt;Huang, Xin&lt;/author&gt;&lt;/authors&gt;&lt;/contributors&gt;&lt;titles&gt;&lt;title&gt;Structural basis for pharmacological modulation of the TRPC6 channel&lt;/title&gt;&lt;secondary-title&gt;eLife&lt;/secondary-title&gt;&lt;/titles&gt;&lt;periodical&gt;&lt;full-title&gt;eLife&lt;/full-title&gt;&lt;/periodical&gt;&lt;pages&gt;e53311&lt;/pages&gt;&lt;volume&gt;9&lt;/volume&gt;&lt;keywords&gt;&lt;keyword&gt;structural biology&lt;/keyword&gt;&lt;keyword&gt;drug discovery&lt;/keyword&gt;&lt;keyword&gt;Cryo-EM&lt;/keyword&gt;&lt;/keywords&gt;&lt;dates&gt;&lt;year&gt;2020&lt;/year&gt;&lt;pub-dates&gt;&lt;date&gt;2020-03-09&lt;/date&gt;&lt;/pub-dates&gt;&lt;/dates&gt;&lt;isbn&gt;2050-084X&lt;/isbn&gt;&lt;urls&gt;&lt;/urls&gt;&lt;electronic-resource-num&gt;10.7554/eLife.53311&lt;/electronic-resource-num&gt;&lt;remote-database-name&gt;DOI.org (Crossref)&lt;/remote-database-name&gt;&lt;language&gt;en&lt;/language&gt;&lt;access-date&gt;2024-08-10 01:10:0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144CD1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UZA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77CF5BF" w14:textId="0028721F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Bai&lt;/Author&gt;&lt;Year&gt;2020&lt;/Year&gt;&lt;RecNum&gt;250&lt;/RecNum&gt;&lt;DisplayText&gt;[6]&lt;/DisplayText&gt;&lt;record&gt;&lt;rec-number&gt;250&lt;/rec-number&gt;&lt;foreign-keys&gt;&lt;key app="EN" db-id="a5ptw929aew5xde0a0txd5xo0zf5a0dpzpvf" timestamp="1725671948"&gt;250&lt;/key&gt;&lt;/foreign-keys&gt;&lt;ref-type name="Journal Article"&gt;17&lt;/ref-type&gt;&lt;contributors&gt;&lt;authors&gt;&lt;author&gt;Bai, Yonghong&lt;/author&gt;&lt;author&gt;Yu, Xinchao&lt;/author&gt;&lt;author&gt;Chen, Hao&lt;/author&gt;&lt;author&gt;Horne, Daniel&lt;/author&gt;&lt;author&gt;White, Ryan&lt;/author&gt;&lt;author&gt;Wu, Xiaosu&lt;/author&gt;&lt;author&gt;Lee, Paul&lt;/author&gt;&lt;author&gt;Gu, Yan&lt;/author&gt;&lt;author&gt;Ghimire-Rijal, Sudipa&lt;/author&gt;&lt;author&gt;Lin, Daniel C. H.&lt;/author&gt;&lt;author&gt;Huang, Xin&lt;/author&gt;&lt;/authors&gt;&lt;/contributors&gt;&lt;titles&gt;&lt;title&gt;Structural basis for pharmacological modulation of the TRPC6 channel&lt;/title&gt;&lt;secondary-title&gt;eLife&lt;/secondary-title&gt;&lt;/titles&gt;&lt;periodical&gt;&lt;full-title&gt;eLife&lt;/full-title&gt;&lt;/periodical&gt;&lt;pages&gt;e53311&lt;/pages&gt;&lt;volume&gt;9&lt;/volume&gt;&lt;keywords&gt;&lt;keyword&gt;structural biology&lt;/keyword&gt;&lt;keyword&gt;drug discovery&lt;/keyword&gt;&lt;keyword&gt;Cryo-EM&lt;/keyword&gt;&lt;/keywords&gt;&lt;dates&gt;&lt;year&gt;2020&lt;/year&gt;&lt;pub-dates&gt;&lt;date&gt;2020-03-09&lt;/date&gt;&lt;/pub-dates&gt;&lt;/dates&gt;&lt;isbn&gt;2050-084X&lt;/isbn&gt;&lt;urls&gt;&lt;/urls&gt;&lt;electronic-resource-num&gt;10.7554/eLife.53311&lt;/electronic-resource-num&gt;&lt;remote-database-name&gt;DOI.org (Crossref)&lt;/remote-database-name&gt;&lt;language&gt;en&lt;/language&gt;&lt;access-date&gt;2024-08-10 01:10:0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1BCA8848" w14:textId="77777777" w:rsidTr="00DA3807">
        <w:trPr>
          <w:trHeight w:val="115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0EB5448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F0D290B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6EC717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lemizol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7CB018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2079E7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95835E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3.0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81952CF" w14:textId="21FB2AB9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ong&lt;/Author&gt;&lt;Year&gt;2021&lt;/Year&gt;&lt;RecNum&gt;120&lt;/RecNum&gt;&lt;DisplayText&gt;[97]&lt;/DisplayText&gt;&lt;record&gt;&lt;rec-number&gt;120&lt;/rec-number&gt;&lt;foreign-keys&gt;&lt;key app="EN" db-id="a5ptw929aew5xde0a0txd5xo0zf5a0dpzpvf" timestamp="1724038647"&gt;120&lt;/key&gt;&lt;/foreign-keys&gt;&lt;ref-type name="Journal Article"&gt;17&lt;/ref-type&gt;&lt;contributors&gt;&lt;authors&gt;&lt;author&gt;Song, Kangcheng&lt;/author&gt;&lt;author&gt;Wei, Miao&lt;/author&gt;&lt;author&gt;Guo, Wenjun&lt;/author&gt;&lt;author&gt;Quan, Li&lt;/author&gt;&lt;author&gt;Kang, Yunlu&lt;/author&gt;&lt;author&gt;Wu, Jing-Xiang&lt;/author&gt;&lt;author&gt;Chen, Lei&lt;/author&gt;&lt;/authors&gt;&lt;/contributors&gt;&lt;titles&gt;&lt;title&gt;Structural basis for human TRPC5 channel inhibition by two distinct inhibitors&lt;/title&gt;&lt;secondary-title&gt;eLife&lt;/secondary-title&gt;&lt;/titles&gt;&lt;periodical&gt;&lt;full-title&gt;eLife&lt;/full-title&gt;&lt;/periodical&gt;&lt;pages&gt;e63429&lt;/pages&gt;&lt;volume&gt;10&lt;/volume&gt;&lt;dates&gt;&lt;year&gt;2021&lt;/year&gt;&lt;pub-dates&gt;&lt;date&gt;2021-03-08&lt;/date&gt;&lt;/pub-dates&gt;&lt;/dates&gt;&lt;isbn&gt;2050-084X&lt;/isbn&gt;&lt;urls&gt;&lt;related-urls&gt;&lt;url&gt;https://www.ncbi.nlm.nih.gov/pmc/articles/PMC7987348/pdf/elife-63429.pdf&lt;/url&gt;&lt;/related-urls&gt;&lt;/urls&gt;&lt;electronic-resource-num&gt;10.7554/eLife.63429&lt;/electronic-resource-num&gt;&lt;remote-database-name&gt;DOI.org (Crossref)&lt;/remote-database-name&gt;&lt;language&gt;en&lt;/language&gt;&lt;access-date&gt;2024-08-10 01:11:0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9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E8AB24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D4P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9E54665" w14:textId="18914226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ong&lt;/Author&gt;&lt;Year&gt;2021&lt;/Year&gt;&lt;RecNum&gt;120&lt;/RecNum&gt;&lt;DisplayText&gt;[97]&lt;/DisplayText&gt;&lt;record&gt;&lt;rec-number&gt;120&lt;/rec-number&gt;&lt;foreign-keys&gt;&lt;key app="EN" db-id="a5ptw929aew5xde0a0txd5xo0zf5a0dpzpvf" timestamp="1724038647"&gt;120&lt;/key&gt;&lt;/foreign-keys&gt;&lt;ref-type name="Journal Article"&gt;17&lt;/ref-type&gt;&lt;contributors&gt;&lt;authors&gt;&lt;author&gt;Song, Kangcheng&lt;/author&gt;&lt;author&gt;Wei, Miao&lt;/author&gt;&lt;author&gt;Guo, Wenjun&lt;/author&gt;&lt;author&gt;Quan, Li&lt;/author&gt;&lt;author&gt;Kang, Yunlu&lt;/author&gt;&lt;author&gt;Wu, Jing-Xiang&lt;/author&gt;&lt;author&gt;Chen, Lei&lt;/author&gt;&lt;/authors&gt;&lt;/contributors&gt;&lt;titles&gt;&lt;title&gt;Structural basis for human TRPC5 channel inhibition by two distinct inhibitors&lt;/title&gt;&lt;secondary-title&gt;eLife&lt;/secondary-title&gt;&lt;/titles&gt;&lt;periodical&gt;&lt;full-title&gt;eLife&lt;/full-title&gt;&lt;/periodical&gt;&lt;pages&gt;e63429&lt;/pages&gt;&lt;volume&gt;10&lt;/volume&gt;&lt;dates&gt;&lt;year&gt;2021&lt;/year&gt;&lt;pub-dates&gt;&lt;date&gt;2021-03-08&lt;/date&gt;&lt;/pub-dates&gt;&lt;/dates&gt;&lt;isbn&gt;2050-084X&lt;/isbn&gt;&lt;urls&gt;&lt;related-urls&gt;&lt;url&gt;https://www.ncbi.nlm.nih.gov/pmc/articles/PMC7987348/pdf/elife-63429.pdf&lt;/url&gt;&lt;/related-urls&gt;&lt;/urls&gt;&lt;electronic-resource-num&gt;10.7554/eLife.63429&lt;/electronic-resource-num&gt;&lt;remote-database-name&gt;DOI.org (Crossref)&lt;/remote-database-name&gt;&lt;language&gt;en&lt;/language&gt;&lt;access-date&gt;2024-08-10 01:11:0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9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1E082681" w14:textId="77777777" w:rsidTr="00DA3807">
        <w:trPr>
          <w:trHeight w:val="268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3DAE1BC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F12D040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FCBF0C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GSK1016790A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DDFFD3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50236C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0FBECD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002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BBA0D30" w14:textId="36EBA61A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UaG9ybmVsb2U8L0F1dGhvcj48WWVhcj4yMDA4PC9ZZWFy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UaG9ybmVsb2U8L0F1dGhvcj48WWVhcj4yMDA4PC9ZZWFy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0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B98A18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8FC8 </w:t>
            </w:r>
            <w:r w:rsidRPr="001973D0">
              <w:rPr>
                <w:color w:val="000000"/>
                <w:sz w:val="16"/>
                <w:szCs w:val="16"/>
              </w:rPr>
              <w:br/>
              <w:t>8FCB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978E579" w14:textId="33BF515F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Kwon&lt;/Author&gt;&lt;Year&gt;2023&lt;/Year&gt;&lt;RecNum&gt;162&lt;/RecNum&gt;&lt;DisplayText&gt;[33]&lt;/DisplayText&gt;&lt;record&gt;&lt;rec-number&gt;162&lt;/rec-number&gt;&lt;foreign-keys&gt;&lt;key app="EN" db-id="a5ptw929aew5xde0a0txd5xo0zf5a0dpzpvf" timestamp="1725671948"&gt;162&lt;/key&gt;&lt;/foreign-keys&gt;&lt;ref-type name="Journal Article"&gt;17&lt;/ref-type&gt;&lt;contributors&gt;&lt;authors&gt;&lt;author&gt;Kwon, Do Hoon&lt;/author&gt;&lt;author&gt;Zhang, Feng&lt;/author&gt;&lt;author&gt;McCray, Brett A.&lt;/author&gt;&lt;author&gt;Feng, Shasha&lt;/author&gt;&lt;author&gt;Kumar, Meha&lt;/author&gt;&lt;author&gt;Sullivan, Jeremy M.&lt;/author&gt;&lt;author&gt;Im, Wonpil&lt;/author&gt;&lt;author&gt;Sumner, Charlotte J.&lt;/author&gt;&lt;author&gt;Lee, Seok-Yong&lt;/author&gt;&lt;/authors&gt;&lt;/contributors&gt;&lt;titles&gt;&lt;title&gt;TRPV4-Rho GTPase complex structures reveal mechanisms of gating and disease&lt;/title&gt;&lt;secondary-title&gt;Nature Communications&lt;/secondary-title&gt;&lt;/titles&gt;&lt;periodical&gt;&lt;full-title&gt;Nature Communications&lt;/full-title&gt;&lt;abbr-1&gt;Nat Commun&lt;/abbr-1&gt;&lt;/periodical&gt;&lt;pages&gt;3732&lt;/pages&gt;&lt;volume&gt;14&lt;/volume&gt;&lt;number&gt;1&lt;/number&gt;&lt;dates&gt;&lt;year&gt;2023&lt;/year&gt;&lt;pub-dates&gt;&lt;date&gt;2023-06-23&lt;/date&gt;&lt;/pub-dates&gt;&lt;/dates&gt;&lt;isbn&gt;2041-1723&lt;/isbn&gt;&lt;urls&gt;&lt;/urls&gt;&lt;electronic-resource-num&gt;10.1038/s41467-023-39345-0&lt;/electronic-resource-num&gt;&lt;remote-database-name&gt;DOI.org (Crossref)&lt;/remote-database-name&gt;&lt;language&gt;en&lt;/language&gt;&lt;access-date&gt;2024-07-01 15:23:5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00CA1A26" w14:textId="77777777" w:rsidTr="00DA3807">
        <w:trPr>
          <w:trHeight w:val="232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9B9EAA5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C6B963B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66F2A8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GSK1016790A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1C04A3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V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8ED49B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2321B3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1.6-2.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74A1099" w14:textId="0B80F8B6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Zhen&lt;/Author&gt;&lt;Year&gt;2023&lt;/Year&gt;&lt;RecNum&gt;169&lt;/RecNum&gt;&lt;DisplayText&gt;[45]&lt;/DisplayText&gt;&lt;record&gt;&lt;rec-number&gt;169&lt;/rec-number&gt;&lt;foreign-keys&gt;&lt;key app="EN" db-id="a5ptw929aew5xde0a0txd5xo0zf5a0dpzpvf" timestamp="1725671948"&gt;169&lt;/key&gt;&lt;/foreign-keys&gt;&lt;ref-type name="Journal Article"&gt;17&lt;/ref-type&gt;&lt;contributors&gt;&lt;authors&gt;&lt;author&gt;Zhen, Wenxuan&lt;/author&gt;&lt;author&gt;Zhao, Zhijun&lt;/author&gt;&lt;author&gt;Chang, Shenghai&lt;/author&gt;&lt;author&gt;Chen, Xiaoying&lt;/author&gt;&lt;author&gt;Wan, Yangzhuoqun&lt;/author&gt;&lt;author&gt;Yang, Fan&lt;/author&gt;&lt;/authors&gt;&lt;/contributors&gt;&lt;titles&gt;&lt;title&gt;Structural basis of ligand activation and inhibition in a mammalian TRPV4 ion channel&lt;/title&gt;&lt;secondary-title&gt;Cell Discovery&lt;/secondary-title&gt;&lt;/titles&gt;&lt;pages&gt;70&lt;/pages&gt;&lt;volume&gt;9&lt;/volume&gt;&lt;number&gt;1&lt;/number&gt;&lt;dates&gt;&lt;year&gt;2023&lt;/year&gt;&lt;pub-dates&gt;&lt;date&gt;2023-07-10&lt;/date&gt;&lt;/pub-dates&gt;&lt;/dates&gt;&lt;isbn&gt;2056-5968&lt;/isbn&gt;&lt;urls&gt;&lt;/urls&gt;&lt;electronic-resource-num&gt;10.1038/s41421-023-00579-3&lt;/electronic-resource-num&gt;&lt;remote-database-name&gt;DOI.org (Crossref)&lt;/remote-database-name&gt;&lt;language&gt;en&lt;/language&gt;&lt;access-date&gt;2024-07-01 15:24:1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F6BA9B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8J1B </w:t>
            </w:r>
            <w:r w:rsidRPr="001973D0">
              <w:rPr>
                <w:color w:val="000000"/>
                <w:sz w:val="16"/>
                <w:szCs w:val="16"/>
              </w:rPr>
              <w:br/>
              <w:t>8J1F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05A3C59" w14:textId="07C3432F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Zhen&lt;/Author&gt;&lt;Year&gt;2023&lt;/Year&gt;&lt;RecNum&gt;169&lt;/RecNum&gt;&lt;DisplayText&gt;[45]&lt;/DisplayText&gt;&lt;record&gt;&lt;rec-number&gt;169&lt;/rec-number&gt;&lt;foreign-keys&gt;&lt;key app="EN" db-id="a5ptw929aew5xde0a0txd5xo0zf5a0dpzpvf" timestamp="1725671948"&gt;169&lt;/key&gt;&lt;/foreign-keys&gt;&lt;ref-type name="Journal Article"&gt;17&lt;/ref-type&gt;&lt;contributors&gt;&lt;authors&gt;&lt;author&gt;Zhen, Wenxuan&lt;/author&gt;&lt;author&gt;Zhao, Zhijun&lt;/author&gt;&lt;author&gt;Chang, Shenghai&lt;/author&gt;&lt;author&gt;Chen, Xiaoying&lt;/author&gt;&lt;author&gt;Wan, Yangzhuoqun&lt;/author&gt;&lt;author&gt;Yang, Fan&lt;/author&gt;&lt;/authors&gt;&lt;/contributors&gt;&lt;titles&gt;&lt;title&gt;Structural basis of ligand activation and inhibition in a mammalian TRPV4 ion channel&lt;/title&gt;&lt;secondary-title&gt;Cell Discovery&lt;/secondary-title&gt;&lt;/titles&gt;&lt;pages&gt;70&lt;/pages&gt;&lt;volume&gt;9&lt;/volume&gt;&lt;number&gt;1&lt;/number&gt;&lt;dates&gt;&lt;year&gt;2023&lt;/year&gt;&lt;pub-dates&gt;&lt;date&gt;2023-07-10&lt;/date&gt;&lt;/pub-dates&gt;&lt;/dates&gt;&lt;isbn&gt;2056-5968&lt;/isbn&gt;&lt;urls&gt;&lt;/urls&gt;&lt;electronic-resource-num&gt;10.1038/s41421-023-00579-3&lt;/electronic-resource-num&gt;&lt;remote-database-name&gt;DOI.org (Crossref)&lt;/remote-database-name&gt;&lt;language&gt;en&lt;/language&gt;&lt;access-date&gt;2024-07-01 15:24:1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3492E893" w14:textId="77777777" w:rsidTr="00DA3807">
        <w:trPr>
          <w:trHeight w:val="6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459C1ED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2717BAF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6A2E50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GSK279874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239326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7508D9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nt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854955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002-0.00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FF259B7" w14:textId="110D8A7F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oyal&lt;/Author&gt;&lt;Year&gt;2019&lt;/Year&gt;&lt;RecNum&gt;283&lt;/RecNum&gt;&lt;DisplayText&gt;[108]&lt;/DisplayText&gt;&lt;record&gt;&lt;rec-number&gt;283&lt;/rec-number&gt;&lt;foreign-keys&gt;&lt;key app="EN" db-id="a5ptw929aew5xde0a0txd5xo0zf5a0dpzpvf" timestamp="1725671948"&gt;283&lt;/key&gt;&lt;/foreign-keys&gt;&lt;ref-type name="Journal Article"&gt;17&lt;/ref-type&gt;&lt;contributors&gt;&lt;authors&gt;&lt;author&gt;Goyal, Navin&lt;/author&gt;&lt;author&gt;Skrdla, Pete&lt;/author&gt;&lt;author&gt;Schroyer, Rosemary&lt;/author&gt;&lt;author&gt;Kumar, Subramanya&lt;/author&gt;&lt;author&gt;Fernando, Disala&lt;/author&gt;&lt;author&gt;Oughton, Anna&lt;/author&gt;&lt;author&gt;Norton, Nicola&lt;/author&gt;&lt;author&gt;Sprecher, Dennis L.&lt;/author&gt;&lt;author&gt;Cheriyan, Joseph&lt;/author&gt;&lt;/authors&gt;&lt;/contributors&gt;&lt;titles&gt;&lt;title&gt;Clinical Pharmacokinetics, Safety, and Tolerability of a Novel, First-in-Class TRPV4 Ion Channel Inhibitor, GSK2798745, in Healthy and Heart Failure Subjects&lt;/title&gt;&lt;secondary-title&gt;American Journal of Cardiovascular Drugs&lt;/secondary-title&gt;&lt;/titles&gt;&lt;pages&gt;335-342&lt;/pages&gt;&lt;volume&gt;19&lt;/volume&gt;&lt;number&gt;3&lt;/number&gt;&lt;dates&gt;&lt;year&gt;2019&lt;/year&gt;&lt;pub-dates&gt;&lt;date&gt;2019-06-01&lt;/date&gt;&lt;/pub-dates&gt;&lt;/dates&gt;&lt;isbn&gt;1179-187X&lt;/isbn&gt;&lt;urls&gt;&lt;/urls&gt;&lt;electronic-resource-num&gt;10.1007/s40256-018-00320-6&lt;/electronic-resource-num&gt;&lt;remote-database-name&gt;Springer Link&lt;/remote-database-name&gt;&lt;language&gt;en&lt;/language&gt;&lt;access-date&gt;2024-09-02 22:12:5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0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F6887E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8FC7 </w:t>
            </w:r>
            <w:r w:rsidRPr="001973D0">
              <w:rPr>
                <w:color w:val="000000"/>
                <w:sz w:val="16"/>
                <w:szCs w:val="16"/>
              </w:rPr>
              <w:br/>
              <w:t>8JU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832EBF5" w14:textId="3873EE90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Kwon&lt;/Author&gt;&lt;Year&gt;2023&lt;/Year&gt;&lt;RecNum&gt;162&lt;/RecNum&gt;&lt;DisplayText&gt;[33]&lt;/DisplayText&gt;&lt;record&gt;&lt;rec-number&gt;162&lt;/rec-number&gt;&lt;foreign-keys&gt;&lt;key app="EN" db-id="a5ptw929aew5xde0a0txd5xo0zf5a0dpzpvf" timestamp="1725671948"&gt;162&lt;/key&gt;&lt;/foreign-keys&gt;&lt;ref-type name="Journal Article"&gt;17&lt;/ref-type&gt;&lt;contributors&gt;&lt;authors&gt;&lt;author&gt;Kwon, Do Hoon&lt;/author&gt;&lt;author&gt;Zhang, Feng&lt;/author&gt;&lt;author&gt;McCray, Brett A.&lt;/author&gt;&lt;author&gt;Feng, Shasha&lt;/author&gt;&lt;author&gt;Kumar, Meha&lt;/author&gt;&lt;author&gt;Sullivan, Jeremy M.&lt;/author&gt;&lt;author&gt;Im, Wonpil&lt;/author&gt;&lt;author&gt;Sumner, Charlotte J.&lt;/author&gt;&lt;author&gt;Lee, Seok-Yong&lt;/author&gt;&lt;/authors&gt;&lt;/contributors&gt;&lt;titles&gt;&lt;title&gt;TRPV4-Rho GTPase complex structures reveal mechanisms of gating and disease&lt;/title&gt;&lt;secondary-title&gt;Nature Communications&lt;/secondary-title&gt;&lt;/titles&gt;&lt;periodical&gt;&lt;full-title&gt;Nature Communications&lt;/full-title&gt;&lt;abbr-1&gt;Nat Commun&lt;/abbr-1&gt;&lt;/periodical&gt;&lt;pages&gt;3732&lt;/pages&gt;&lt;volume&gt;14&lt;/volume&gt;&lt;number&gt;1&lt;/number&gt;&lt;dates&gt;&lt;year&gt;2023&lt;/year&gt;&lt;pub-dates&gt;&lt;date&gt;2023-06-23&lt;/date&gt;&lt;/pub-dates&gt;&lt;/dates&gt;&lt;isbn&gt;2041-1723&lt;/isbn&gt;&lt;urls&gt;&lt;/urls&gt;&lt;electronic-resource-num&gt;10.1038/s41467-023-39345-0&lt;/electronic-resource-num&gt;&lt;remote-database-name&gt;DOI.org (Crossref)&lt;/remote-database-name&gt;&lt;language&gt;en&lt;/language&gt;&lt;access-date&gt;2024-07-01 15:23:5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763F6840" w14:textId="77777777" w:rsidTr="00DA3807">
        <w:trPr>
          <w:trHeight w:val="268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2F12FB0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9BF3612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78A472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C-06704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ED8824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309BE5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7D821C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025 ± 0.006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9952AD6" w14:textId="2C426C5E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adezhdin&lt;/Author&gt;&lt;Year&gt;2023&lt;/Year&gt;&lt;RecNum&gt;175&lt;/RecNum&gt;&lt;DisplayText&gt;[34]&lt;/DisplayText&gt;&lt;record&gt;&lt;rec-number&gt;175&lt;/rec-number&gt;&lt;foreign-keys&gt;&lt;key app="EN" db-id="a5ptw929aew5xde0a0txd5xo0zf5a0dpzpvf" timestamp="1725671948"&gt;175&lt;/key&gt;&lt;/foreign-keys&gt;&lt;ref-type name="Journal Article"&gt;17&lt;/ref-type&gt;&lt;contributors&gt;&lt;authors&gt;&lt;author&gt;Nadezhdin, Kirill D.&lt;/author&gt;&lt;author&gt;Talyzina, Irina A.&lt;/author&gt;&lt;author&gt;Parthasarathy, Aravind&lt;/author&gt;&lt;author&gt;Neuberger, Arthur&lt;/author&gt;&lt;author&gt;Zhang, David X.&lt;/author&gt;&lt;author&gt;Sobolevsky, Alexander I.&lt;/author&gt;&lt;/authors&gt;&lt;/contributors&gt;&lt;titles&gt;&lt;title&gt;Structure of human TRPV4 in complex with GTPase RhoA&lt;/title&gt;&lt;secondary-title&gt;Nature Communications&lt;/secondary-title&gt;&lt;/titles&gt;&lt;periodical&gt;&lt;full-title&gt;Nature Communications&lt;/full-title&gt;&lt;abbr-1&gt;Nat Commun&lt;/abbr-1&gt;&lt;/periodical&gt;&lt;pages&gt;3733&lt;/pages&gt;&lt;volume&gt;14&lt;/volume&gt;&lt;number&gt;1&lt;/number&gt;&lt;dates&gt;&lt;year&gt;2023&lt;/year&gt;&lt;pub-dates&gt;&lt;date&gt;2023-06-23&lt;/date&gt;&lt;/pub-dates&gt;&lt;/dates&gt;&lt;isbn&gt;2041-1723&lt;/isbn&gt;&lt;urls&gt;&lt;/urls&gt;&lt;electronic-resource-num&gt;10.1038/s41467-023-39346-z&lt;/electronic-resource-num&gt;&lt;remote-database-name&gt;DOI.org (Crossref)&lt;/remote-database-name&gt;&lt;language&gt;en&lt;/language&gt;&lt;access-date&gt;2024-07-01 15:24:3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A990F2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T1F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CE7734F" w14:textId="4A373876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adezhdin&lt;/Author&gt;&lt;Year&gt;2023&lt;/Year&gt;&lt;RecNum&gt;175&lt;/RecNum&gt;&lt;DisplayText&gt;[34]&lt;/DisplayText&gt;&lt;record&gt;&lt;rec-number&gt;175&lt;/rec-number&gt;&lt;foreign-keys&gt;&lt;key app="EN" db-id="a5ptw929aew5xde0a0txd5xo0zf5a0dpzpvf" timestamp="1725671948"&gt;175&lt;/key&gt;&lt;/foreign-keys&gt;&lt;ref-type name="Journal Article"&gt;17&lt;/ref-type&gt;&lt;contributors&gt;&lt;authors&gt;&lt;author&gt;Nadezhdin, Kirill D.&lt;/author&gt;&lt;author&gt;Talyzina, Irina A.&lt;/author&gt;&lt;author&gt;Parthasarathy, Aravind&lt;/author&gt;&lt;author&gt;Neuberger, Arthur&lt;/author&gt;&lt;author&gt;Zhang, David X.&lt;/author&gt;&lt;author&gt;Sobolevsky, Alexander I.&lt;/author&gt;&lt;/authors&gt;&lt;/contributors&gt;&lt;titles&gt;&lt;title&gt;Structure of human TRPV4 in complex with GTPase RhoA&lt;/title&gt;&lt;secondary-title&gt;Nature Communications&lt;/secondary-title&gt;&lt;/titles&gt;&lt;periodical&gt;&lt;full-title&gt;Nature Communications&lt;/full-title&gt;&lt;abbr-1&gt;Nat Commun&lt;/abbr-1&gt;&lt;/periodical&gt;&lt;pages&gt;3733&lt;/pages&gt;&lt;volume&gt;14&lt;/volume&gt;&lt;number&gt;1&lt;/number&gt;&lt;dates&gt;&lt;year&gt;2023&lt;/year&gt;&lt;pub-dates&gt;&lt;date&gt;2023-06-23&lt;/date&gt;&lt;/pub-dates&gt;&lt;/dates&gt;&lt;isbn&gt;2041-1723&lt;/isbn&gt;&lt;urls&gt;&lt;/urls&gt;&lt;electronic-resource-num&gt;10.1038/s41467-023-39346-z&lt;/electronic-resource-num&gt;&lt;remote-database-name&gt;DOI.org (Crossref)&lt;/remote-database-name&gt;&lt;language&gt;en&lt;/language&gt;&lt;access-date&gt;2024-07-01 15:24:3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03DF0348" w14:textId="77777777" w:rsidTr="00DA3807">
        <w:trPr>
          <w:trHeight w:val="232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98F552F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AC3E8AF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8C237C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Icilin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DE180B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Flycatcher TRPM8-A805G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F14B12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7DCB43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2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8FB028A" w14:textId="6B242DA4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Yin&lt;/Author&gt;&lt;Year&gt;2019&lt;/Year&gt;&lt;RecNum&gt;237&lt;/RecNum&gt;&lt;DisplayText&gt;[8]&lt;/DisplayText&gt;&lt;record&gt;&lt;rec-number&gt;237&lt;/rec-number&gt;&lt;foreign-keys&gt;&lt;key app="EN" db-id="a5ptw929aew5xde0a0txd5xo0zf5a0dpzpvf" timestamp="1725671948"&gt;237&lt;/key&gt;&lt;/foreign-keys&gt;&lt;ref-type name="Journal Article"&gt;17&lt;/ref-type&gt;&lt;contributors&gt;&lt;authors&gt;&lt;author&gt;Yin, Ying&lt;/author&gt;&lt;author&gt;Le, Son C.&lt;/author&gt;&lt;author&gt;Hsu, Allen L.&lt;/author&gt;&lt;author&gt;Borgnia, Mario J.&lt;/author&gt;&lt;author&gt;Yang, Huanghe&lt;/author&gt;&lt;author&gt;Lee, Seok-Yong&lt;/author&gt;&lt;/authors&gt;&lt;/contributors&gt;&lt;titles&gt;&lt;title&gt;Structural basis of cooling agent and lipid sensing by the cold-activated TRPM8 channel&lt;/title&gt;&lt;secondary-title&gt;Science&lt;/secondary-title&gt;&lt;/titles&gt;&lt;pages&gt;eaav9334&lt;/pages&gt;&lt;volume&gt;363&lt;/volume&gt;&lt;number&gt;6430&lt;/number&gt;&lt;dates&gt;&lt;year&gt;2019&lt;/year&gt;&lt;pub-dates&gt;&lt;date&gt;03/2019&lt;/date&gt;&lt;/pub-dates&gt;&lt;/dates&gt;&lt;isbn&gt;0036-8075, 1095-9203&lt;/isbn&gt;&lt;urls&gt;&lt;/urls&gt;&lt;electronic-resource-num&gt;10.1126/science.aav9334&lt;/electronic-resource-num&gt;&lt;remote-database-name&gt;DOI.org (Crossref)&lt;/remote-database-name&gt;&lt;language&gt;en&lt;/language&gt;&lt;access-date&gt;2024-08-10 01:09:0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09D506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NR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E23862C" w14:textId="35053730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Yin&lt;/Author&gt;&lt;Year&gt;2019&lt;/Year&gt;&lt;RecNum&gt;237&lt;/RecNum&gt;&lt;DisplayText&gt;[8]&lt;/DisplayText&gt;&lt;record&gt;&lt;rec-number&gt;237&lt;/rec-number&gt;&lt;foreign-keys&gt;&lt;key app="EN" db-id="a5ptw929aew5xde0a0txd5xo0zf5a0dpzpvf" timestamp="1725671948"&gt;237&lt;/key&gt;&lt;/foreign-keys&gt;&lt;ref-type name="Journal Article"&gt;17&lt;/ref-type&gt;&lt;contributors&gt;&lt;authors&gt;&lt;author&gt;Yin, Ying&lt;/author&gt;&lt;author&gt;Le, Son C.&lt;/author&gt;&lt;author&gt;Hsu, Allen L.&lt;/author&gt;&lt;author&gt;Borgnia, Mario J.&lt;/author&gt;&lt;author&gt;Yang, Huanghe&lt;/author&gt;&lt;author&gt;Lee, Seok-Yong&lt;/author&gt;&lt;/authors&gt;&lt;/contributors&gt;&lt;titles&gt;&lt;title&gt;Structural basis of cooling agent and lipid sensing by the cold-activated TRPM8 channel&lt;/title&gt;&lt;secondary-title&gt;Science&lt;/secondary-title&gt;&lt;/titles&gt;&lt;pages&gt;eaav9334&lt;/pages&gt;&lt;volume&gt;363&lt;/volume&gt;&lt;number&gt;6430&lt;/number&gt;&lt;dates&gt;&lt;year&gt;2019&lt;/year&gt;&lt;pub-dates&gt;&lt;date&gt;03/2019&lt;/date&gt;&lt;/pub-dates&gt;&lt;/dates&gt;&lt;isbn&gt;0036-8075, 1095-9203&lt;/isbn&gt;&lt;urls&gt;&lt;/urls&gt;&lt;electronic-resource-num&gt;10.1126/science.aav9334&lt;/electronic-resource-num&gt;&lt;remote-database-name&gt;DOI.org (Crossref)&lt;/remote-database-name&gt;&lt;language&gt;en&lt;/language&gt;&lt;access-date&gt;2024-08-10 01:09:0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3205AFDB" w14:textId="77777777" w:rsidTr="00DA3807">
        <w:trPr>
          <w:trHeight w:val="6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D8D849A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924B833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0BB557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Icilin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DCAA75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M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283CC2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53B58B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2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0C85ECB" w14:textId="02C10B9A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4771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Zhao&lt;/Author&gt;&lt;Year&gt;2022&lt;/Year&gt;&lt;RecNum&gt;152&lt;/RecNum&gt;&lt;DisplayText&gt;[26]&lt;/DisplayText&gt;&lt;record&gt;&lt;rec-number&gt;152&lt;/rec-number&gt;&lt;foreign-keys&gt;&lt;key app="EN" db-id="a5ptw929aew5xde0a0txd5xo0zf5a0dpzpvf" timestamp="1725671948"&gt;152&lt;/key&gt;&lt;/foreign-keys&gt;&lt;ref-type name="Journal Article"&gt;17&lt;/ref-type&gt;&lt;contributors&gt;&lt;authors&gt;&lt;author&gt;Zhao, Cheng&lt;/author&gt;&lt;author&gt;Xie, Yuan&lt;/author&gt;&lt;author&gt;Xu, Lizhen&lt;/author&gt;&lt;author&gt;Ye, Fan&lt;/author&gt;&lt;author&gt;Xu, Ximing&lt;/author&gt;&lt;author&gt;Yang, Wei&lt;/author&gt;&lt;author&gt;Yang, Fan&lt;/author&gt;&lt;author&gt;Guo, Jiangtao&lt;/author&gt;&lt;/authors&gt;&lt;/contributors&gt;&lt;titles&gt;&lt;title&gt;Structures of a mammalian TRPM8 in closed state&lt;/title&gt;&lt;secondary-title&gt;Nature Communications&lt;/secondary-title&gt;&lt;/titles&gt;&lt;periodical&gt;&lt;full-title&gt;Nature Communications&lt;/full-title&gt;&lt;abbr-1&gt;Nat Commun&lt;/abbr-1&gt;&lt;/periodical&gt;&lt;pages&gt;3113&lt;/pages&gt;&lt;volume&gt;13&lt;/volume&gt;&lt;number&gt;1&lt;/number&gt;&lt;dates&gt;&lt;year&gt;2022&lt;/year&gt;&lt;pub-dates&gt;&lt;date&gt;2022-06-03&lt;/date&gt;&lt;/pub-dates&gt;&lt;/dates&gt;&lt;isbn&gt;2041-1723&lt;/isbn&gt;&lt;urls&gt;&lt;/urls&gt;&lt;electronic-resource-num&gt;10.1038/s41467-022-30919-y&lt;/electronic-resource-num&gt;&lt;remote-database-name&gt;DOI.org (Crossref)&lt;/remote-database-name&gt;&lt;language&gt;en&lt;/language&gt;&lt;access-date&gt;2024-07-01 15:23:3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47719" w:rsidRPr="001973D0">
              <w:rPr>
                <w:noProof/>
                <w:color w:val="000000"/>
                <w:sz w:val="16"/>
                <w:szCs w:val="16"/>
              </w:rPr>
              <w:t>[2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1E96F8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WRD</w:t>
            </w:r>
            <w:r w:rsidRPr="001973D0">
              <w:rPr>
                <w:color w:val="000000"/>
                <w:sz w:val="16"/>
                <w:szCs w:val="16"/>
              </w:rPr>
              <w:br/>
              <w:t>7WRE</w:t>
            </w:r>
            <w:r w:rsidRPr="001973D0">
              <w:rPr>
                <w:color w:val="000000"/>
                <w:sz w:val="16"/>
                <w:szCs w:val="16"/>
              </w:rPr>
              <w:br/>
              <w:t>7WRF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369844F" w14:textId="78B6FC51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4771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Zhao&lt;/Author&gt;&lt;Year&gt;2022&lt;/Year&gt;&lt;RecNum&gt;152&lt;/RecNum&gt;&lt;DisplayText&gt;[26]&lt;/DisplayText&gt;&lt;record&gt;&lt;rec-number&gt;152&lt;/rec-number&gt;&lt;foreign-keys&gt;&lt;key app="EN" db-id="a5ptw929aew5xde0a0txd5xo0zf5a0dpzpvf" timestamp="1725671948"&gt;152&lt;/key&gt;&lt;/foreign-keys&gt;&lt;ref-type name="Journal Article"&gt;17&lt;/ref-type&gt;&lt;contributors&gt;&lt;authors&gt;&lt;author&gt;Zhao, Cheng&lt;/author&gt;&lt;author&gt;Xie, Yuan&lt;/author&gt;&lt;author&gt;Xu, Lizhen&lt;/author&gt;&lt;author&gt;Ye, Fan&lt;/author&gt;&lt;author&gt;Xu, Ximing&lt;/author&gt;&lt;author&gt;Yang, Wei&lt;/author&gt;&lt;author&gt;Yang, Fan&lt;/author&gt;&lt;author&gt;Guo, Jiangtao&lt;/author&gt;&lt;/authors&gt;&lt;/contributors&gt;&lt;titles&gt;&lt;title&gt;Structures of a mammalian TRPM8 in closed state&lt;/title&gt;&lt;secondary-title&gt;Nature Communications&lt;/secondary-title&gt;&lt;/titles&gt;&lt;periodical&gt;&lt;full-title&gt;Nature Communications&lt;/full-title&gt;&lt;abbr-1&gt;Nat Commun&lt;/abbr-1&gt;&lt;/periodical&gt;&lt;pages&gt;3113&lt;/pages&gt;&lt;volume&gt;13&lt;/volume&gt;&lt;number&gt;1&lt;/number&gt;&lt;dates&gt;&lt;year&gt;2022&lt;/year&gt;&lt;pub-dates&gt;&lt;date&gt;2022-06-03&lt;/date&gt;&lt;/pub-dates&gt;&lt;/dates&gt;&lt;isbn&gt;2041-1723&lt;/isbn&gt;&lt;urls&gt;&lt;/urls&gt;&lt;electronic-resource-num&gt;10.1038/s41467-022-30919-y&lt;/electronic-resource-num&gt;&lt;remote-database-name&gt;DOI.org (Crossref)&lt;/remote-database-name&gt;&lt;language&gt;en&lt;/language&gt;&lt;access-date&gt;2024-07-01 15:23:3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47719" w:rsidRPr="001973D0">
              <w:rPr>
                <w:noProof/>
                <w:color w:val="000000"/>
                <w:sz w:val="16"/>
                <w:szCs w:val="16"/>
              </w:rPr>
              <w:t>[2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689ACD9A" w14:textId="77777777" w:rsidTr="00DA3807">
        <w:trPr>
          <w:trHeight w:val="6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F38375B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AB06CE2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D4DF73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GFB-843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312B08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Zebrafish TRPC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F0B356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C0DCFF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1.8 ± 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8F04578" w14:textId="3A7BB89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Vinayagam&lt;/Author&gt;&lt;Year&gt;2020&lt;/Year&gt;&lt;RecNum&gt;117&lt;/RecNum&gt;&lt;DisplayText&gt;[36]&lt;/DisplayText&gt;&lt;record&gt;&lt;rec-number&gt;117&lt;/rec-number&gt;&lt;foreign-keys&gt;&lt;key app="EN" db-id="a5ptw929aew5xde0a0txd5xo0zf5a0dpzpvf" timestamp="1724038647"&gt;117&lt;/key&gt;&lt;/foreign-keys&gt;&lt;ref-type name="Journal Article"&gt;17&lt;/ref-type&gt;&lt;contributors&gt;&lt;authors&gt;&lt;author&gt;Vinayagam, Deivanayagabarathy&lt;/author&gt;&lt;author&gt;Quentin, Dennis&lt;/author&gt;&lt;author&gt;Yu-Strzelczyk, Jing&lt;/author&gt;&lt;author&gt;Sitsel, Oleg&lt;/author&gt;&lt;author&gt;Merino, Felipe&lt;/author&gt;&lt;author&gt;Stabrin, Markus&lt;/author&gt;&lt;author&gt;Hofnagel, Oliver&lt;/author&gt;&lt;author&gt;Yu, Maolin&lt;/author&gt;&lt;author&gt;Ledeboer, Mark W&lt;/author&gt;&lt;author&gt;Nagel, Georg&lt;/author&gt;&lt;author&gt;Malojcic, Goran&lt;/author&gt;&lt;author&gt;Raunser, Stefan&lt;/author&gt;&lt;/authors&gt;&lt;/contributors&gt;&lt;titles&gt;&lt;title&gt;Structural basis of TRPC4 regulation by calmodulin and pharmacological agents&lt;/title&gt;&lt;secondary-title&gt;eLife&lt;/secondary-title&gt;&lt;/titles&gt;&lt;periodical&gt;&lt;full-title&gt;eLife&lt;/full-title&gt;&lt;/periodical&gt;&lt;pages&gt;e60603&lt;/pages&gt;&lt;volume&gt;9&lt;/volume&gt;&lt;dates&gt;&lt;year&gt;2020&lt;/year&gt;&lt;pub-dates&gt;&lt;date&gt;2020-11-25&lt;/date&gt;&lt;/pub-dates&gt;&lt;/dates&gt;&lt;isbn&gt;2050-084X&lt;/isbn&gt;&lt;urls&gt;&lt;related-urls&gt;&lt;url&gt;https://www.ncbi.nlm.nih.gov/pmc/articles/PMC7735759/pdf/elife-60603.pdf&lt;/url&gt;&lt;/related-urls&gt;&lt;/urls&gt;&lt;electronic-resource-num&gt;10.7554/eLife.60603&lt;/electronic-resource-num&gt;&lt;remote-database-name&gt;DOI.org (Crossref)&lt;/remote-database-name&gt;&lt;language&gt;en&lt;/language&gt;&lt;access-date&gt;2024-08-10 01:10:4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4A5E76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B0S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BAB6051" w14:textId="5400F650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Vinayagam&lt;/Author&gt;&lt;Year&gt;2020&lt;/Year&gt;&lt;RecNum&gt;117&lt;/RecNum&gt;&lt;DisplayText&gt;[36]&lt;/DisplayText&gt;&lt;record&gt;&lt;rec-number&gt;117&lt;/rec-number&gt;&lt;foreign-keys&gt;&lt;key app="EN" db-id="a5ptw929aew5xde0a0txd5xo0zf5a0dpzpvf" timestamp="1724038647"&gt;117&lt;/key&gt;&lt;/foreign-keys&gt;&lt;ref-type name="Journal Article"&gt;17&lt;/ref-type&gt;&lt;contributors&gt;&lt;authors&gt;&lt;author&gt;Vinayagam, Deivanayagabarathy&lt;/author&gt;&lt;author&gt;Quentin, Dennis&lt;/author&gt;&lt;author&gt;Yu-Strzelczyk, Jing&lt;/author&gt;&lt;author&gt;Sitsel, Oleg&lt;/author&gt;&lt;author&gt;Merino, Felipe&lt;/author&gt;&lt;author&gt;Stabrin, Markus&lt;/author&gt;&lt;author&gt;Hofnagel, Oliver&lt;/author&gt;&lt;author&gt;Yu, Maolin&lt;/author&gt;&lt;author&gt;Ledeboer, Mark W&lt;/author&gt;&lt;author&gt;Nagel, Georg&lt;/author&gt;&lt;author&gt;Malojcic, Goran&lt;/author&gt;&lt;author&gt;Raunser, Stefan&lt;/author&gt;&lt;/authors&gt;&lt;/contributors&gt;&lt;titles&gt;&lt;title&gt;Structural basis of TRPC4 regulation by calmodulin and pharmacological agents&lt;/title&gt;&lt;secondary-title&gt;eLife&lt;/secondary-title&gt;&lt;/titles&gt;&lt;periodical&gt;&lt;full-title&gt;eLife&lt;/full-title&gt;&lt;/periodical&gt;&lt;pages&gt;e60603&lt;/pages&gt;&lt;volume&gt;9&lt;/volume&gt;&lt;dates&gt;&lt;year&gt;2020&lt;/year&gt;&lt;pub-dates&gt;&lt;date&gt;2020-11-25&lt;/date&gt;&lt;/pub-dates&gt;&lt;/dates&gt;&lt;isbn&gt;2050-084X&lt;/isbn&gt;&lt;urls&gt;&lt;related-urls&gt;&lt;url&gt;https://www.ncbi.nlm.nih.gov/pmc/articles/PMC7735759/pdf/elife-60603.pdf&lt;/url&gt;&lt;/related-urls&gt;&lt;/urls&gt;&lt;electronic-resource-num&gt;10.7554/eLife.60603&lt;/electronic-resource-num&gt;&lt;remote-database-name&gt;DOI.org (Crossref)&lt;/remote-database-name&gt;&lt;language&gt;en&lt;/language&gt;&lt;access-date&gt;2024-08-10 01:10:4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3FA9AD2F" w14:textId="77777777" w:rsidTr="00DA3807">
        <w:trPr>
          <w:trHeight w:val="25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5CE8668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F07081E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BCF338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GFB-8749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6F97B1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Zebrafish TRPC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BF41D8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F1D039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16 ± 0.1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720230D" w14:textId="0C429761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Vinayagam&lt;/Author&gt;&lt;Year&gt;2020&lt;/Year&gt;&lt;RecNum&gt;117&lt;/RecNum&gt;&lt;DisplayText&gt;[36]&lt;/DisplayText&gt;&lt;record&gt;&lt;rec-number&gt;117&lt;/rec-number&gt;&lt;foreign-keys&gt;&lt;key app="EN" db-id="a5ptw929aew5xde0a0txd5xo0zf5a0dpzpvf" timestamp="1724038647"&gt;117&lt;/key&gt;&lt;/foreign-keys&gt;&lt;ref-type name="Journal Article"&gt;17&lt;/ref-type&gt;&lt;contributors&gt;&lt;authors&gt;&lt;author&gt;Vinayagam, Deivanayagabarathy&lt;/author&gt;&lt;author&gt;Quentin, Dennis&lt;/author&gt;&lt;author&gt;Yu-Strzelczyk, Jing&lt;/author&gt;&lt;author&gt;Sitsel, Oleg&lt;/author&gt;&lt;author&gt;Merino, Felipe&lt;/author&gt;&lt;author&gt;Stabrin, Markus&lt;/author&gt;&lt;author&gt;Hofnagel, Oliver&lt;/author&gt;&lt;author&gt;Yu, Maolin&lt;/author&gt;&lt;author&gt;Ledeboer, Mark W&lt;/author&gt;&lt;author&gt;Nagel, Georg&lt;/author&gt;&lt;author&gt;Malojcic, Goran&lt;/author&gt;&lt;author&gt;Raunser, Stefan&lt;/author&gt;&lt;/authors&gt;&lt;/contributors&gt;&lt;titles&gt;&lt;title&gt;Structural basis of TRPC4 regulation by calmodulin and pharmacological agents&lt;/title&gt;&lt;secondary-title&gt;eLife&lt;/secondary-title&gt;&lt;/titles&gt;&lt;periodical&gt;&lt;full-title&gt;eLife&lt;/full-title&gt;&lt;/periodical&gt;&lt;pages&gt;e60603&lt;/pages&gt;&lt;volume&gt;9&lt;/volume&gt;&lt;dates&gt;&lt;year&gt;2020&lt;/year&gt;&lt;pub-dates&gt;&lt;date&gt;2020-11-25&lt;/date&gt;&lt;/pub-dates&gt;&lt;/dates&gt;&lt;isbn&gt;2050-084X&lt;/isbn&gt;&lt;urls&gt;&lt;related-urls&gt;&lt;url&gt;https://www.ncbi.nlm.nih.gov/pmc/articles/PMC7735759/pdf/elife-60603.pdf&lt;/url&gt;&lt;/related-urls&gt;&lt;/urls&gt;&lt;electronic-resource-num&gt;10.7554/eLife.60603&lt;/electronic-resource-num&gt;&lt;remote-database-name&gt;DOI.org (Crossref)&lt;/remote-database-name&gt;&lt;language&gt;en&lt;/language&gt;&lt;access-date&gt;2024-08-10 01:10:4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6EDB07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B0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796CFAC" w14:textId="0004F97E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Vinayagam&lt;/Author&gt;&lt;Year&gt;2020&lt;/Year&gt;&lt;RecNum&gt;117&lt;/RecNum&gt;&lt;DisplayText&gt;[36]&lt;/DisplayText&gt;&lt;record&gt;&lt;rec-number&gt;117&lt;/rec-number&gt;&lt;foreign-keys&gt;&lt;key app="EN" db-id="a5ptw929aew5xde0a0txd5xo0zf5a0dpzpvf" timestamp="1724038647"&gt;117&lt;/key&gt;&lt;/foreign-keys&gt;&lt;ref-type name="Journal Article"&gt;17&lt;/ref-type&gt;&lt;contributors&gt;&lt;authors&gt;&lt;author&gt;Vinayagam, Deivanayagabarathy&lt;/author&gt;&lt;author&gt;Quentin, Dennis&lt;/author&gt;&lt;author&gt;Yu-Strzelczyk, Jing&lt;/author&gt;&lt;author&gt;Sitsel, Oleg&lt;/author&gt;&lt;author&gt;Merino, Felipe&lt;/author&gt;&lt;author&gt;Stabrin, Markus&lt;/author&gt;&lt;author&gt;Hofnagel, Oliver&lt;/author&gt;&lt;author&gt;Yu, Maolin&lt;/author&gt;&lt;author&gt;Ledeboer, Mark W&lt;/author&gt;&lt;author&gt;Nagel, Georg&lt;/author&gt;&lt;author&gt;Malojcic, Goran&lt;/author&gt;&lt;author&gt;Raunser, Stefan&lt;/author&gt;&lt;/authors&gt;&lt;/contributors&gt;&lt;titles&gt;&lt;title&gt;Structural basis of TRPC4 regulation by calmodulin and pharmacological agents&lt;/title&gt;&lt;secondary-title&gt;eLife&lt;/secondary-title&gt;&lt;/titles&gt;&lt;periodical&gt;&lt;full-title&gt;eLife&lt;/full-title&gt;&lt;/periodical&gt;&lt;pages&gt;e60603&lt;/pages&gt;&lt;volume&gt;9&lt;/volume&gt;&lt;dates&gt;&lt;year&gt;2020&lt;/year&gt;&lt;pub-dates&gt;&lt;date&gt;2020-11-25&lt;/date&gt;&lt;/pub-dates&gt;&lt;/dates&gt;&lt;isbn&gt;2050-084X&lt;/isbn&gt;&lt;urls&gt;&lt;related-urls&gt;&lt;url&gt;https://www.ncbi.nlm.nih.gov/pmc/articles/PMC7735759/pdf/elife-60603.pdf&lt;/url&gt;&lt;/related-urls&gt;&lt;/urls&gt;&lt;electronic-resource-num&gt;10.7554/eLife.60603&lt;/electronic-resource-num&gt;&lt;remote-database-name&gt;DOI.org (Crossref)&lt;/remote-database-name&gt;&lt;language&gt;en&lt;/language&gt;&lt;access-date&gt;2024-08-10 01:10:4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0A12C8C2" w14:textId="77777777" w:rsidTr="00DA3807">
        <w:trPr>
          <w:trHeight w:val="7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B65CAA6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B1C35B2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444BD0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GFB-9289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C1403A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Zebrafish TRPC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6DC857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4F90CB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25.2 ± 4.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16A4E5B" w14:textId="1581805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Vinayagam&lt;/Author&gt;&lt;Year&gt;2020&lt;/Year&gt;&lt;RecNum&gt;117&lt;/RecNum&gt;&lt;DisplayText&gt;[36]&lt;/DisplayText&gt;&lt;record&gt;&lt;rec-number&gt;117&lt;/rec-number&gt;&lt;foreign-keys&gt;&lt;key app="EN" db-id="a5ptw929aew5xde0a0txd5xo0zf5a0dpzpvf" timestamp="1724038647"&gt;117&lt;/key&gt;&lt;/foreign-keys&gt;&lt;ref-type name="Journal Article"&gt;17&lt;/ref-type&gt;&lt;contributors&gt;&lt;authors&gt;&lt;author&gt;Vinayagam, Deivanayagabarathy&lt;/author&gt;&lt;author&gt;Quentin, Dennis&lt;/author&gt;&lt;author&gt;Yu-Strzelczyk, Jing&lt;/author&gt;&lt;author&gt;Sitsel, Oleg&lt;/author&gt;&lt;author&gt;Merino, Felipe&lt;/author&gt;&lt;author&gt;Stabrin, Markus&lt;/author&gt;&lt;author&gt;Hofnagel, Oliver&lt;/author&gt;&lt;author&gt;Yu, Maolin&lt;/author&gt;&lt;author&gt;Ledeboer, Mark W&lt;/author&gt;&lt;author&gt;Nagel, Georg&lt;/author&gt;&lt;author&gt;Malojcic, Goran&lt;/author&gt;&lt;author&gt;Raunser, Stefan&lt;/author&gt;&lt;/authors&gt;&lt;/contributors&gt;&lt;titles&gt;&lt;title&gt;Structural basis of TRPC4 regulation by calmodulin and pharmacological agents&lt;/title&gt;&lt;secondary-title&gt;eLife&lt;/secondary-title&gt;&lt;/titles&gt;&lt;periodical&gt;&lt;full-title&gt;eLife&lt;/full-title&gt;&lt;/periodical&gt;&lt;pages&gt;e60603&lt;/pages&gt;&lt;volume&gt;9&lt;/volume&gt;&lt;dates&gt;&lt;year&gt;2020&lt;/year&gt;&lt;pub-dates&gt;&lt;date&gt;2020-11-25&lt;/date&gt;&lt;/pub-dates&gt;&lt;/dates&gt;&lt;isbn&gt;2050-084X&lt;/isbn&gt;&lt;urls&gt;&lt;related-urls&gt;&lt;url&gt;https://www.ncbi.nlm.nih.gov/pmc/articles/PMC7735759/pdf/elife-60603.pdf&lt;/url&gt;&lt;/related-urls&gt;&lt;/urls&gt;&lt;electronic-resource-num&gt;10.7554/eLife.60603&lt;/electronic-resource-num&gt;&lt;remote-database-name&gt;DOI.org (Crossref)&lt;/remote-database-name&gt;&lt;language&gt;en&lt;/language&gt;&lt;access-date&gt;2024-08-10 01:10:4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64CCC8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B1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B4F3E38" w14:textId="1D541588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Vinayagam&lt;/Author&gt;&lt;Year&gt;2020&lt;/Year&gt;&lt;RecNum&gt;117&lt;/RecNum&gt;&lt;DisplayText&gt;[36]&lt;/DisplayText&gt;&lt;record&gt;&lt;rec-number&gt;117&lt;/rec-number&gt;&lt;foreign-keys&gt;&lt;key app="EN" db-id="a5ptw929aew5xde0a0txd5xo0zf5a0dpzpvf" timestamp="1724038647"&gt;117&lt;/key&gt;&lt;/foreign-keys&gt;&lt;ref-type name="Journal Article"&gt;17&lt;/ref-type&gt;&lt;contributors&gt;&lt;authors&gt;&lt;author&gt;Vinayagam, Deivanayagabarathy&lt;/author&gt;&lt;author&gt;Quentin, Dennis&lt;/author&gt;&lt;author&gt;Yu-Strzelczyk, Jing&lt;/author&gt;&lt;author&gt;Sitsel, Oleg&lt;/author&gt;&lt;author&gt;Merino, Felipe&lt;/author&gt;&lt;author&gt;Stabrin, Markus&lt;/author&gt;&lt;author&gt;Hofnagel, Oliver&lt;/author&gt;&lt;author&gt;Yu, Maolin&lt;/author&gt;&lt;author&gt;Ledeboer, Mark W&lt;/author&gt;&lt;author&gt;Nagel, Georg&lt;/author&gt;&lt;author&gt;Malojcic, Goran&lt;/author&gt;&lt;author&gt;Raunser, Stefan&lt;/author&gt;&lt;/authors&gt;&lt;/contributors&gt;&lt;titles&gt;&lt;title&gt;Structural basis of TRPC4 regulation by calmodulin and pharmacological agents&lt;/title&gt;&lt;secondary-title&gt;eLife&lt;/secondary-title&gt;&lt;/titles&gt;&lt;periodical&gt;&lt;full-title&gt;eLife&lt;/full-title&gt;&lt;/periodical&gt;&lt;pages&gt;e60603&lt;/pages&gt;&lt;volume&gt;9&lt;/volume&gt;&lt;dates&gt;&lt;year&gt;2020&lt;/year&gt;&lt;pub-dates&gt;&lt;date&gt;2020-11-25&lt;/date&gt;&lt;/pub-dates&gt;&lt;/dates&gt;&lt;isbn&gt;2050-084X&lt;/isbn&gt;&lt;urls&gt;&lt;related-urls&gt;&lt;url&gt;https://www.ncbi.nlm.nih.gov/pmc/articles/PMC7735759/pdf/elife-60603.pdf&lt;/url&gt;&lt;/related-urls&gt;&lt;/urls&gt;&lt;electronic-resource-num&gt;10.7554/eLife.60603&lt;/electronic-resource-num&gt;&lt;remote-database-name&gt;DOI.org (Crossref)&lt;/remote-database-name&gt;&lt;language&gt;en&lt;/language&gt;&lt;access-date&gt;2024-08-10 01:10:4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07B3786D" w14:textId="77777777" w:rsidTr="00DA3807">
        <w:trPr>
          <w:trHeight w:val="6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DAC68DC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A3F841C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1BBE4E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Osthole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048B39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V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01E09D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ompetitive</w:t>
            </w:r>
            <w:r w:rsidRPr="001973D0">
              <w:rPr>
                <w:color w:val="000000"/>
                <w:sz w:val="16"/>
                <w:szCs w:val="16"/>
              </w:rPr>
              <w:br/>
              <w:t>ant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B6B2A4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20-3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94108F1" w14:textId="606370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dW48L0F1dGhvcj48WWVhcj4yMDE4PC9ZZWFyPjxSZWNO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dW48L0F1dGhvcj48WWVhcj4yMDE4PC9ZZWFyPjxSZWNO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09,11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F00FE1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RAS </w:t>
            </w:r>
            <w:r w:rsidRPr="001973D0">
              <w:rPr>
                <w:color w:val="000000"/>
                <w:sz w:val="16"/>
                <w:szCs w:val="16"/>
              </w:rPr>
              <w:br/>
              <w:t>7RAU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41FEC27" w14:textId="1D1CC883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euberger&lt;/Author&gt;&lt;Year&gt;2021&lt;/Year&gt;&lt;RecNum&gt;270&lt;/RecNum&gt;&lt;DisplayText&gt;[110]&lt;/DisplayText&gt;&lt;record&gt;&lt;rec-number&gt;270&lt;/rec-number&gt;&lt;foreign-keys&gt;&lt;key app="EN" db-id="a5ptw929aew5xde0a0txd5xo0zf5a0dpzpvf" timestamp="1725671948"&gt;270&lt;/key&gt;&lt;/foreign-keys&gt;&lt;ref-type name="Journal Article"&gt;17&lt;/ref-type&gt;&lt;contributors&gt;&lt;authors&gt;&lt;author&gt;Neuberger, Arthur&lt;/author&gt;&lt;author&gt;Nadezhdin, Kirill D&lt;/author&gt;&lt;author&gt;Zakharian, Eleonora&lt;/author&gt;&lt;author&gt;Sobolevsky, Alexander I&lt;/author&gt;&lt;/authors&gt;&lt;/contributors&gt;&lt;titles&gt;&lt;title&gt;Structural mechanism of TRPV3 channel inhibition by the plant‐derived coumarin osthole&lt;/title&gt;&lt;secondary-title&gt;EMBO reports&lt;/secondary-title&gt;&lt;/titles&gt;&lt;pages&gt;e53233&lt;/pages&gt;&lt;volume&gt;22&lt;/volume&gt;&lt;number&gt;11&lt;/number&gt;&lt;dates&gt;&lt;year&gt;2021&lt;/year&gt;&lt;pub-dates&gt;&lt;date&gt;2021-11-04&lt;/date&gt;&lt;/pub-dates&gt;&lt;/dates&gt;&lt;isbn&gt;1469-221X, 1469-3178&lt;/isbn&gt;&lt;urls&gt;&lt;/urls&gt;&lt;electronic-resource-num&gt;10.15252/embr.202153233&lt;/electronic-resource-num&gt;&lt;remote-database-name&gt;DOI.org (Crossref)&lt;/remote-database-name&gt;&lt;language&gt;en&lt;/language&gt;&lt;access-date&gt;2024-08-10 01:11:2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1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26703C8A" w14:textId="77777777" w:rsidTr="00DA3807">
        <w:trPr>
          <w:trHeight w:val="295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B1FA293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7ACA4FD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542519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ic8-</w:t>
            </w:r>
            <w:proofErr w:type="gramStart"/>
            <w:r w:rsidRPr="001973D0">
              <w:rPr>
                <w:color w:val="000000"/>
                <w:sz w:val="16"/>
                <w:szCs w:val="16"/>
              </w:rPr>
              <w:t>PI(</w:t>
            </w:r>
            <w:proofErr w:type="gramEnd"/>
            <w:r w:rsidRPr="001973D0">
              <w:rPr>
                <w:color w:val="000000"/>
                <w:sz w:val="16"/>
                <w:szCs w:val="16"/>
              </w:rPr>
              <w:t>3,5)P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C417D0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ML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766479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9D541B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2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5473630" w14:textId="78D5EF48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315202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Fine&lt;/Author&gt;&lt;Year&gt;2018&lt;/Year&gt;&lt;RecNum&gt;233&lt;/RecNum&gt;&lt;DisplayText&gt;[14]&lt;/DisplayText&gt;&lt;record&gt;&lt;rec-number&gt;233&lt;/rec-number&gt;&lt;foreign-keys&gt;&lt;key app="EN" db-id="a5ptw929aew5xde0a0txd5xo0zf5a0dpzpvf" timestamp="1725671948"&gt;233&lt;/key&gt;&lt;/foreign-keys&gt;&lt;ref-type name="Journal Article"&gt;17&lt;/ref-type&gt;&lt;contributors&gt;&lt;authors&gt;&lt;author&gt;Fine, Michael&lt;/author&gt;&lt;author&gt;Schmiege, Philip&lt;/author&gt;&lt;author&gt;Li, Xiaochun&lt;/author&gt;&lt;/authors&gt;&lt;/contributors&gt;&lt;titles&gt;&lt;title&gt;Structural basis for PtdInsP2-mediated human TRPML1 regulation&lt;/title&gt;&lt;secondary-title&gt;Nature Communications&lt;/secondary-title&gt;&lt;/titles&gt;&lt;periodical&gt;&lt;full-title&gt;Nature Communications&lt;/full-title&gt;&lt;abbr-1&gt;Nat Commun&lt;/abbr-1&gt;&lt;/periodical&gt;&lt;pages&gt;4192&lt;/pages&gt;&lt;volume&gt;9&lt;/volume&gt;&lt;number&gt;1&lt;/number&gt;&lt;dates&gt;&lt;year&gt;2018&lt;/year&gt;&lt;pub-dates&gt;&lt;date&gt;2018-10-10&lt;/date&gt;&lt;/pub-dates&gt;&lt;/dates&gt;&lt;isbn&gt;2041-1723&lt;/isbn&gt;&lt;urls&gt;&lt;/urls&gt;&lt;electronic-resource-num&gt;10.1038/s41467-018-06493-7&lt;/electronic-resource-num&gt;&lt;remote-database-name&gt;DOI.org (Crossref)&lt;/remote-database-name&gt;&lt;language&gt;en&lt;/language&gt;&lt;access-date&gt;2024-08-10 01:08:4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315202" w:rsidRPr="001973D0">
              <w:rPr>
                <w:noProof/>
                <w:color w:val="000000"/>
                <w:sz w:val="16"/>
                <w:szCs w:val="16"/>
              </w:rPr>
              <w:t>[1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7F6C36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6E7P </w:t>
            </w:r>
            <w:r w:rsidRPr="001973D0">
              <w:rPr>
                <w:color w:val="000000"/>
                <w:sz w:val="16"/>
                <w:szCs w:val="16"/>
              </w:rPr>
              <w:br/>
              <w:t>6E7Z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0B40D54" w14:textId="726434B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315202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Fine&lt;/Author&gt;&lt;Year&gt;2018&lt;/Year&gt;&lt;RecNum&gt;233&lt;/RecNum&gt;&lt;DisplayText&gt;[14]&lt;/DisplayText&gt;&lt;record&gt;&lt;rec-number&gt;233&lt;/rec-number&gt;&lt;foreign-keys&gt;&lt;key app="EN" db-id="a5ptw929aew5xde0a0txd5xo0zf5a0dpzpvf" timestamp="1725671948"&gt;233&lt;/key&gt;&lt;/foreign-keys&gt;&lt;ref-type name="Journal Article"&gt;17&lt;/ref-type&gt;&lt;contributors&gt;&lt;authors&gt;&lt;author&gt;Fine, Michael&lt;/author&gt;&lt;author&gt;Schmiege, Philip&lt;/author&gt;&lt;author&gt;Li, Xiaochun&lt;/author&gt;&lt;/authors&gt;&lt;/contributors&gt;&lt;titles&gt;&lt;title&gt;Structural basis for PtdInsP2-mediated human TRPML1 regulation&lt;/title&gt;&lt;secondary-title&gt;Nature Communications&lt;/secondary-title&gt;&lt;/titles&gt;&lt;periodical&gt;&lt;full-title&gt;Nature Communications&lt;/full-title&gt;&lt;abbr-1&gt;Nat Commun&lt;/abbr-1&gt;&lt;/periodical&gt;&lt;pages&gt;4192&lt;/pages&gt;&lt;volume&gt;9&lt;/volume&gt;&lt;number&gt;1&lt;/number&gt;&lt;dates&gt;&lt;year&gt;2018&lt;/year&gt;&lt;pub-dates&gt;&lt;date&gt;2018-10-10&lt;/date&gt;&lt;/pub-dates&gt;&lt;/dates&gt;&lt;isbn&gt;2041-1723&lt;/isbn&gt;&lt;urls&gt;&lt;/urls&gt;&lt;electronic-resource-num&gt;10.1038/s41467-018-06493-7&lt;/electronic-resource-num&gt;&lt;remote-database-name&gt;DOI.org (Crossref)&lt;/remote-database-name&gt;&lt;language&gt;en&lt;/language&gt;&lt;access-date&gt;2024-08-10 01:08:4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315202" w:rsidRPr="001973D0">
              <w:rPr>
                <w:noProof/>
                <w:color w:val="000000"/>
                <w:sz w:val="16"/>
                <w:szCs w:val="16"/>
              </w:rPr>
              <w:t>[1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6992F3EF" w14:textId="77777777" w:rsidTr="00DA3807">
        <w:trPr>
          <w:trHeight w:val="178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ACF38A0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ABC1855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CFE564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ic8-</w:t>
            </w:r>
            <w:proofErr w:type="gramStart"/>
            <w:r w:rsidRPr="001973D0">
              <w:rPr>
                <w:color w:val="000000"/>
                <w:sz w:val="16"/>
                <w:szCs w:val="16"/>
              </w:rPr>
              <w:t>PI(</w:t>
            </w:r>
            <w:proofErr w:type="gramEnd"/>
            <w:r w:rsidRPr="001973D0">
              <w:rPr>
                <w:color w:val="000000"/>
                <w:sz w:val="16"/>
                <w:szCs w:val="16"/>
              </w:rPr>
              <w:t>3,5)P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4410D7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ML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EADFA4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36829A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04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E139342" w14:textId="11CDE20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ong&lt;/Author&gt;&lt;Year&gt;2010&lt;/Year&gt;&lt;RecNum&gt;488&lt;/RecNum&gt;&lt;DisplayText&gt;[111]&lt;/DisplayText&gt;&lt;record&gt;&lt;rec-number&gt;488&lt;/rec-number&gt;&lt;foreign-keys&gt;&lt;key app="EN" db-id="a5ptw929aew5xde0a0txd5xo0zf5a0dpzpvf" timestamp="1726071254"&gt;488&lt;/key&gt;&lt;/foreign-keys&gt;&lt;ref-type name="Journal Article"&gt;17&lt;/ref-type&gt;&lt;contributors&gt;&lt;authors&gt;&lt;author&gt;Dong, Xian-ping&lt;/author&gt;&lt;author&gt;Shen, Dongbiao&lt;/author&gt;&lt;author&gt;Wang, Xiang&lt;/author&gt;&lt;author&gt;Dawson, Taylor&lt;/author&gt;&lt;author&gt;Li, Xinran&lt;/author&gt;&lt;author&gt;Zhang, Qi&lt;/author&gt;&lt;author&gt;Cheng, Xiping&lt;/author&gt;&lt;author&gt;Zhang, Yanling&lt;/author&gt;&lt;author&gt;Weisman, Lois S.&lt;/author&gt;&lt;author&gt;Delling, Markus&lt;/author&gt;&lt;author&gt;Xu, Haoxing&lt;/author&gt;&lt;/authors&gt;&lt;/contributors&gt;&lt;titles&gt;&lt;title&gt;PI(3,5)P2 controls membrane trafficking by direct activation of mucolipin Ca2+ release channels in the endolysosome&lt;/title&gt;&lt;secondary-title&gt;Nature Communications&lt;/secondary-title&gt;&lt;/titles&gt;&lt;periodical&gt;&lt;full-title&gt;Nature Communications&lt;/full-title&gt;&lt;abbr-1&gt;Nat Commun&lt;/abbr-1&gt;&lt;/periodical&gt;&lt;pages&gt;38&lt;/pages&gt;&lt;volume&gt;1&lt;/volume&gt;&lt;number&gt;1&lt;/number&gt;&lt;dates&gt;&lt;year&gt;2010&lt;/year&gt;&lt;pub-dates&gt;&lt;date&gt;2010-07-13&lt;/date&gt;&lt;/pub-dates&gt;&lt;/dates&gt;&lt;isbn&gt;2041-1723&lt;/isbn&gt;&lt;urls&gt;&lt;/urls&gt;&lt;electronic-resource-num&gt;10.1038/ncomms1037&lt;/electronic-resource-num&gt;&lt;remote-database-name&gt;DOI.org (Crossref)&lt;/remote-database-name&gt;&lt;language&gt;en&lt;/language&gt;&lt;access-date&gt;2024-09-10 23:04:1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11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0053AC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SQ7 </w:t>
            </w:r>
            <w:r w:rsidRPr="001973D0">
              <w:rPr>
                <w:color w:val="000000"/>
                <w:sz w:val="16"/>
                <w:szCs w:val="16"/>
              </w:rPr>
              <w:br/>
              <w:t>7SQ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3AC71B4" w14:textId="79BDC903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4771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an&lt;/Author&gt;&lt;Year&gt;2022&lt;/Year&gt;&lt;RecNum&gt;148&lt;/RecNum&gt;&lt;DisplayText&gt;[27]&lt;/DisplayText&gt;&lt;record&gt;&lt;rec-number&gt;148&lt;/rec-number&gt;&lt;foreign-keys&gt;&lt;key app="EN" db-id="a5ptw929aew5xde0a0txd5xo0zf5a0dpzpvf" timestamp="1725671948"&gt;148&lt;/key&gt;&lt;/foreign-keys&gt;&lt;ref-type name="Journal Article"&gt;17&lt;/ref-type&gt;&lt;contributors&gt;&lt;authors&gt;&lt;author&gt;Gan, Ninghai&lt;/author&gt;&lt;author&gt;Han, Yan&lt;/author&gt;&lt;author&gt;Zeng, Weizhong&lt;/author&gt;&lt;author&gt;Wang, Yan&lt;/author&gt;&lt;author&gt;Xue, Jing&lt;/author&gt;&lt;author&gt;Jiang, Youxing&lt;/author&gt;&lt;/authors&gt;&lt;/contributors&gt;&lt;titles&gt;&lt;title&gt;&lt;style face="normal" font="default" size="100%"&gt;Structural mechanism of allosteric activation of TRPML1 by PI(3,5)P &lt;/style&gt;&lt;style face="subscript" font="default" size="100%"&gt;2&lt;/style&gt;&lt;style face="normal" font="default" size="100%"&gt; and rapamycin&lt;/style&gt;&lt;/title&gt;&lt;secondary-title&gt;Proceedings of the National Academy of Sciences&lt;/secondary-title&gt;&lt;/titles&gt;&lt;pages&gt;e2120404119&lt;/pages&gt;&lt;volume&gt;119&lt;/volume&gt;&lt;number&gt;7&lt;/number&gt;&lt;dates&gt;&lt;year&gt;2022&lt;/year&gt;&lt;pub-dates&gt;&lt;date&gt;2022-02-15&lt;/date&gt;&lt;/pub-dates&gt;&lt;/dates&gt;&lt;isbn&gt;0027-8424, 1091-6490&lt;/isbn&gt;&lt;urls&gt;&lt;/urls&gt;&lt;electronic-resource-num&gt;10.1073/pnas.2120404119&lt;/electronic-resource-num&gt;&lt;remote-database-name&gt;DOI.org (Crossref)&lt;/remote-database-name&gt;&lt;language&gt;en&lt;/language&gt;&lt;access-date&gt;2024-07-01 15:23:1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47719" w:rsidRPr="001973D0">
              <w:rPr>
                <w:noProof/>
                <w:color w:val="000000"/>
                <w:sz w:val="16"/>
                <w:szCs w:val="16"/>
              </w:rPr>
              <w:t>[2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145B587A" w14:textId="77777777" w:rsidTr="00DA3807">
        <w:trPr>
          <w:trHeight w:val="142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5A514F4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921BB84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E239FD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iC8-</w:t>
            </w:r>
            <w:proofErr w:type="gramStart"/>
            <w:r w:rsidRPr="001973D0">
              <w:rPr>
                <w:color w:val="000000"/>
                <w:sz w:val="16"/>
                <w:szCs w:val="16"/>
              </w:rPr>
              <w:t>PI(</w:t>
            </w:r>
            <w:proofErr w:type="gramEnd"/>
            <w:r w:rsidRPr="001973D0">
              <w:rPr>
                <w:color w:val="000000"/>
                <w:sz w:val="16"/>
                <w:szCs w:val="16"/>
              </w:rPr>
              <w:t>4,5)P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7B8536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ML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5653F4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ompetitive ant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839A05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2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5C84A98" w14:textId="7DCE8914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315202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Fine&lt;/Author&gt;&lt;Year&gt;2018&lt;/Year&gt;&lt;RecNum&gt;233&lt;/RecNum&gt;&lt;DisplayText&gt;[14]&lt;/DisplayText&gt;&lt;record&gt;&lt;rec-number&gt;233&lt;/rec-number&gt;&lt;foreign-keys&gt;&lt;key app="EN" db-id="a5ptw929aew5xde0a0txd5xo0zf5a0dpzpvf" timestamp="1725671948"&gt;233&lt;/key&gt;&lt;/foreign-keys&gt;&lt;ref-type name="Journal Article"&gt;17&lt;/ref-type&gt;&lt;contributors&gt;&lt;authors&gt;&lt;author&gt;Fine, Michael&lt;/author&gt;&lt;author&gt;Schmiege, Philip&lt;/author&gt;&lt;author&gt;Li, Xiaochun&lt;/author&gt;&lt;/authors&gt;&lt;/contributors&gt;&lt;titles&gt;&lt;title&gt;Structural basis for PtdInsP2-mediated human TRPML1 regulation&lt;/title&gt;&lt;secondary-title&gt;Nature Communications&lt;/secondary-title&gt;&lt;/titles&gt;&lt;periodical&gt;&lt;full-title&gt;Nature Communications&lt;/full-title&gt;&lt;abbr-1&gt;Nat Commun&lt;/abbr-1&gt;&lt;/periodical&gt;&lt;pages&gt;4192&lt;/pages&gt;&lt;volume&gt;9&lt;/volume&gt;&lt;number&gt;1&lt;/number&gt;&lt;dates&gt;&lt;year&gt;2018&lt;/year&gt;&lt;pub-dates&gt;&lt;date&gt;2018-10-10&lt;/date&gt;&lt;/pub-dates&gt;&lt;/dates&gt;&lt;isbn&gt;2041-1723&lt;/isbn&gt;&lt;urls&gt;&lt;/urls&gt;&lt;electronic-resource-num&gt;10.1038/s41467-018-06493-7&lt;/electronic-resource-num&gt;&lt;remote-database-name&gt;DOI.org (Crossref)&lt;/remote-database-name&gt;&lt;language&gt;en&lt;/language&gt;&lt;access-date&gt;2024-08-10 01:08:4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315202" w:rsidRPr="001973D0">
              <w:rPr>
                <w:noProof/>
                <w:color w:val="000000"/>
                <w:sz w:val="16"/>
                <w:szCs w:val="16"/>
              </w:rPr>
              <w:t>[1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FE29D2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E7Y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3B2FB31" w14:textId="38BAE539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315202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Fine&lt;/Author&gt;&lt;Year&gt;2018&lt;/Year&gt;&lt;RecNum&gt;233&lt;/RecNum&gt;&lt;DisplayText&gt;[14]&lt;/DisplayText&gt;&lt;record&gt;&lt;rec-number&gt;233&lt;/rec-number&gt;&lt;foreign-keys&gt;&lt;key app="EN" db-id="a5ptw929aew5xde0a0txd5xo0zf5a0dpzpvf" timestamp="1725671948"&gt;233&lt;/key&gt;&lt;/foreign-keys&gt;&lt;ref-type name="Journal Article"&gt;17&lt;/ref-type&gt;&lt;contributors&gt;&lt;authors&gt;&lt;author&gt;Fine, Michael&lt;/author&gt;&lt;author&gt;Schmiege, Philip&lt;/author&gt;&lt;author&gt;Li, Xiaochun&lt;/author&gt;&lt;/authors&gt;&lt;/contributors&gt;&lt;titles&gt;&lt;title&gt;Structural basis for PtdInsP2-mediated human TRPML1 regulation&lt;/title&gt;&lt;secondary-title&gt;Nature Communications&lt;/secondary-title&gt;&lt;/titles&gt;&lt;periodical&gt;&lt;full-title&gt;Nature Communications&lt;/full-title&gt;&lt;abbr-1&gt;Nat Commun&lt;/abbr-1&gt;&lt;/periodical&gt;&lt;pages&gt;4192&lt;/pages&gt;&lt;volume&gt;9&lt;/volume&gt;&lt;number&gt;1&lt;/number&gt;&lt;dates&gt;&lt;year&gt;2018&lt;/year&gt;&lt;pub-dates&gt;&lt;date&gt;2018-10-10&lt;/date&gt;&lt;/pub-dates&gt;&lt;/dates&gt;&lt;isbn&gt;2041-1723&lt;/isbn&gt;&lt;urls&gt;&lt;/urls&gt;&lt;electronic-resource-num&gt;10.1038/s41467-018-06493-7&lt;/electronic-resource-num&gt;&lt;remote-database-name&gt;DOI.org (Crossref)&lt;/remote-database-name&gt;&lt;language&gt;en&lt;/language&gt;&lt;access-date&gt;2024-08-10 01:08:4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315202" w:rsidRPr="001973D0">
              <w:rPr>
                <w:noProof/>
                <w:color w:val="000000"/>
                <w:sz w:val="16"/>
                <w:szCs w:val="16"/>
              </w:rPr>
              <w:t>[1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65FD8BCD" w14:textId="77777777" w:rsidTr="00DA3807">
        <w:trPr>
          <w:trHeight w:val="565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F5DF35A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24D6B8F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F2418B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Riluzole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6D47D5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0DA600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ctiva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4A2E78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9.2-20.7 in the presence of extracellular 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897F61C" w14:textId="4B56DC9B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Yang&lt;/Author&gt;&lt;Year&gt;2022&lt;/Year&gt;&lt;RecNum&gt;9&lt;/RecNum&gt;&lt;DisplayText&gt;[7,112]&lt;/DisplayText&gt;&lt;record&gt;&lt;rec-number&gt;9&lt;/rec-number&gt;&lt;foreign-keys&gt;&lt;key app="EN" db-id="a5ptw929aew5xde0a0txd5xo0zf5a0dpzpvf" timestamp="1724038647"&gt;9&lt;/key&gt;&lt;/foreign-keys&gt;&lt;ref-type name="Journal Article"&gt;17&lt;/ref-type&gt;&lt;contributors&gt;&lt;authors&gt;&lt;author&gt;Yang, Yaxiong&lt;/author&gt;&lt;author&gt;Wei, Miao&lt;/author&gt;&lt;author&gt;Chen, Lei&lt;/author&gt;&lt;/authors&gt;&lt;/contributors&gt;&lt;titles&gt;&lt;title&gt;Structural identification of riluzole-binding site on human TRPC5&lt;/title&gt;&lt;secondary-title&gt;Cell Discovery&lt;/secondary-title&gt;&lt;/titles&gt;&lt;pages&gt;67&lt;/pages&gt;&lt;volume&gt;8&lt;/volume&gt;&lt;number&gt;1&lt;/number&gt;&lt;dates&gt;&lt;year&gt;2022&lt;/year&gt;&lt;pub-dates&gt;&lt;date&gt;2022-07-12&lt;/date&gt;&lt;/pub-dates&gt;&lt;/dates&gt;&lt;isbn&gt;2056-5968&lt;/isbn&gt;&lt;urls&gt;&lt;related-urls&gt;&lt;url&gt;https://www.nature.com/articles/s41421-022-00410-5.pdf&lt;/url&gt;&lt;/related-urls&gt;&lt;/urls&gt;&lt;electronic-resource-num&gt;10.1038/s41421-022-00410-5&lt;/electronic-resource-num&gt;&lt;remote-database-name&gt;DOI.org (Crossref)&lt;/remote-database-name&gt;&lt;language&gt;en&lt;/language&gt;&lt;access-date&gt;2024-07-01 15:23:28&lt;/access-date&gt;&lt;/record&gt;&lt;/Cite&gt;&lt;Cite&gt;&lt;Author&gt;Richter&lt;/Author&gt;&lt;Year&gt;2014&lt;/Year&gt;&lt;RecNum&gt;292&lt;/RecNum&gt;&lt;record&gt;&lt;rec-number&gt;292&lt;/rec-number&gt;&lt;foreign-keys&gt;&lt;key app="EN" db-id="a5ptw929aew5xde0a0txd5xo0zf5a0dpzpvf" timestamp="1725671948"&gt;292&lt;/key&gt;&lt;/foreign-keys&gt;&lt;ref-type name="Journal Article"&gt;17&lt;/ref-type&gt;&lt;contributors&gt;&lt;authors&gt;&lt;author&gt;Richter, Julia M&lt;/author&gt;&lt;author&gt;Schaefer, Michael&lt;/author&gt;&lt;author&gt;Hill, Kerstin&lt;/author&gt;&lt;/authors&gt;&lt;/contributors&gt;&lt;titles&gt;&lt;title&gt;Riluzole activates TRPC5 channels independently of PLC activity&lt;/title&gt;&lt;secondary-title&gt;British Journal of Pharmacology&lt;/secondary-title&gt;&lt;/titles&gt;&lt;pages&gt;158-170&lt;/pages&gt;&lt;volume&gt;171&lt;/volume&gt;&lt;number&gt;1&lt;/number&gt;&lt;dates&gt;&lt;year&gt;2014&lt;/year&gt;&lt;pub-dates&gt;&lt;date&gt;2014-1&lt;/date&gt;&lt;/pub-dates&gt;&lt;/dates&gt;&lt;isbn&gt;0007-1188&lt;/isbn&gt;&lt;urls&gt;&lt;/urls&gt;&lt;electronic-resource-num&gt;10.1111/bph.12436&lt;/electronic-resource-num&gt;&lt;remote-database-name&gt;PubMed Central&lt;/remote-database-name&gt;&lt;access-date&gt;2024-09-03 21:29:13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7,11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8C97D7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WDB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4E02523" w14:textId="58384E01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Yang&lt;/Author&gt;&lt;Year&gt;2022&lt;/Year&gt;&lt;RecNum&gt;9&lt;/RecNum&gt;&lt;DisplayText&gt;[7]&lt;/DisplayText&gt;&lt;record&gt;&lt;rec-number&gt;9&lt;/rec-number&gt;&lt;foreign-keys&gt;&lt;key app="EN" db-id="a5ptw929aew5xde0a0txd5xo0zf5a0dpzpvf" timestamp="1724038647"&gt;9&lt;/key&gt;&lt;/foreign-keys&gt;&lt;ref-type name="Journal Article"&gt;17&lt;/ref-type&gt;&lt;contributors&gt;&lt;authors&gt;&lt;author&gt;Yang, Yaxiong&lt;/author&gt;&lt;author&gt;Wei, Miao&lt;/author&gt;&lt;author&gt;Chen, Lei&lt;/author&gt;&lt;/authors&gt;&lt;/contributors&gt;&lt;titles&gt;&lt;title&gt;Structural identification of riluzole-binding site on human TRPC5&lt;/title&gt;&lt;secondary-title&gt;Cell Discovery&lt;/secondary-title&gt;&lt;/titles&gt;&lt;pages&gt;67&lt;/pages&gt;&lt;volume&gt;8&lt;/volume&gt;&lt;number&gt;1&lt;/number&gt;&lt;dates&gt;&lt;year&gt;2022&lt;/year&gt;&lt;pub-dates&gt;&lt;date&gt;2022-07-12&lt;/date&gt;&lt;/pub-dates&gt;&lt;/dates&gt;&lt;isbn&gt;2056-5968&lt;/isbn&gt;&lt;urls&gt;&lt;related-urls&gt;&lt;url&gt;https://www.nature.com/articles/s41421-022-00410-5.pdf&lt;/url&gt;&lt;/related-urls&gt;&lt;/urls&gt;&lt;electronic-resource-num&gt;10.1038/s41421-022-00410-5&lt;/electronic-resource-num&gt;&lt;remote-database-name&gt;DOI.org (Crossref)&lt;/remote-database-name&gt;&lt;language&gt;en&lt;/language&gt;&lt;access-date&gt;2024-07-01 15:23:2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5599388E" w14:textId="77777777" w:rsidTr="00DA3807">
        <w:trPr>
          <w:trHeight w:val="133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AE91A61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BA5CC15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293417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AR733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642FAD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29E2C6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91A2FA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009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CA3EBE5" w14:textId="75AFFCEF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Maier&lt;/Author&gt;&lt;Year&gt;2015&lt;/Year&gt;&lt;RecNum&gt;285&lt;/RecNum&gt;&lt;DisplayText&gt;[113]&lt;/DisplayText&gt;&lt;record&gt;&lt;rec-number&gt;285&lt;/rec-number&gt;&lt;foreign-keys&gt;&lt;key app="EN" db-id="a5ptw929aew5xde0a0txd5xo0zf5a0dpzpvf" timestamp="1725671948"&gt;285&lt;/key&gt;&lt;/foreign-keys&gt;&lt;ref-type name="Journal Article"&gt;17&lt;/ref-type&gt;&lt;contributors&gt;&lt;authors&gt;&lt;author&gt;Maier, T&lt;/author&gt;&lt;author&gt;Follmann, M&lt;/author&gt;&lt;author&gt;Hessler, G&lt;/author&gt;&lt;author&gt;Kleemann, H-W&lt;/author&gt;&lt;author&gt;Hachtel, S&lt;/author&gt;&lt;author&gt;Fuchs, B&lt;/author&gt;&lt;author&gt;Weissmann, N&lt;/author&gt;&lt;author&gt;Linz, W&lt;/author&gt;&lt;author&gt;Schmidt, T&lt;/author&gt;&lt;author&gt;Löhn, M&lt;/author&gt;&lt;author&gt;Schroeter, K&lt;/author&gt;&lt;author&gt;Wang, L&lt;/author&gt;&lt;author&gt;Rütten, H&lt;/author&gt;&lt;author&gt;Strübing, C&lt;/author&gt;&lt;/authors&gt;&lt;/contributors&gt;&lt;titles&gt;&lt;title&gt;Discovery and pharmacological characterization of a novel potent inhibitor of diacylglycerol-sensitive TRPC cation channels&lt;/title&gt;&lt;secondary-title&gt;British Journal of Pharmacology&lt;/secondary-title&gt;&lt;/titles&gt;&lt;pages&gt;3650-3660&lt;/pages&gt;&lt;volume&gt;172&lt;/volume&gt;&lt;number&gt;14&lt;/number&gt;&lt;dates&gt;&lt;year&gt;2015&lt;/year&gt;&lt;pub-dates&gt;&lt;date&gt;2015&lt;/date&gt;&lt;/pub-dates&gt;&lt;/dates&gt;&lt;isbn&gt;1476-5381&lt;/isbn&gt;&lt;urls&gt;&lt;/urls&gt;&lt;electronic-resource-num&gt;10.1111/bph.13151&lt;/electronic-resource-num&gt;&lt;remote-database-name&gt;Wiley Online Library&lt;/remote-database-name&gt;&lt;language&gt;en&lt;/language&gt;&lt;access-date&gt;2024-09-03 16:25:4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1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79D9E2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DXG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4CA07C8" w14:textId="4937402F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6B9C4EB6" w14:textId="77777777" w:rsidTr="00DA3807">
        <w:trPr>
          <w:trHeight w:val="97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21B8290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46CCC7E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CEDD31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ZINC17988990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AC8FB7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bbit TRPV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B63EED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3CF0D3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106 ± 0.0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93BDA85" w14:textId="4513E9AD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Hughes&lt;/Author&gt;&lt;Year&gt;2019&lt;/Year&gt;&lt;RecNum&gt;247&lt;/RecNum&gt;&lt;DisplayText&gt;[46]&lt;/DisplayText&gt;&lt;record&gt;&lt;rec-number&gt;247&lt;/rec-number&gt;&lt;foreign-keys&gt;&lt;key app="EN" db-id="a5ptw929aew5xde0a0txd5xo0zf5a0dpzpvf" timestamp="1725671948"&gt;247&lt;/key&gt;&lt;/foreign-keys&gt;&lt;ref-type name="Journal Article"&gt;17&lt;/ref-type&gt;&lt;contributors&gt;&lt;authors&gt;&lt;author&gt;Hughes, Taylor Et&lt;/author&gt;&lt;author&gt;Del Rosario, John Smith&lt;/author&gt;&lt;author&gt;Kapoor, Abhijeet&lt;/author&gt;&lt;author&gt;Yazici, Aysenur Torun&lt;/author&gt;&lt;author&gt;Yudin, Yevgen&lt;/author&gt;&lt;author&gt;Fluck, Edwin C&lt;/author&gt;&lt;author&gt;Filizola, Marta&lt;/author&gt;&lt;author&gt;Rohacs, Tibor&lt;/author&gt;&lt;author&gt;Moiseenkova-Bell, Vera Y&lt;/author&gt;&lt;/authors&gt;&lt;/contributors&gt;&lt;titles&gt;&lt;title&gt;Structure-based characterization of novel TRPV5 inhibitors&lt;/title&gt;&lt;secondary-title&gt;eLife&lt;/secondary-title&gt;&lt;/titles&gt;&lt;periodical&gt;&lt;full-title&gt;eLife&lt;/full-title&gt;&lt;/periodical&gt;&lt;pages&gt;e49572&lt;/pages&gt;&lt;volume&gt;8&lt;/volume&gt;&lt;dates&gt;&lt;year&gt;2019&lt;/year&gt;&lt;pub-dates&gt;&lt;date&gt;2019-10-25&lt;/date&gt;&lt;/pub-dates&gt;&lt;/dates&gt;&lt;isbn&gt;2050-084X&lt;/isbn&gt;&lt;urls&gt;&lt;/urls&gt;&lt;electronic-resource-num&gt;10.7554/eLife.49572&lt;/electronic-resource-num&gt;&lt;remote-database-name&gt;DOI.org (Crossref)&lt;/remote-database-name&gt;&lt;language&gt;en&lt;/language&gt;&lt;access-date&gt;2024-08-10 01:09:5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83ACF6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PBE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3324C0C" w14:textId="1B0DF1F5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Hughes&lt;/Author&gt;&lt;Year&gt;2019&lt;/Year&gt;&lt;RecNum&gt;247&lt;/RecNum&gt;&lt;DisplayText&gt;[46]&lt;/DisplayText&gt;&lt;record&gt;&lt;rec-number&gt;247&lt;/rec-number&gt;&lt;foreign-keys&gt;&lt;key app="EN" db-id="a5ptw929aew5xde0a0txd5xo0zf5a0dpzpvf" timestamp="1725671948"&gt;247&lt;/key&gt;&lt;/foreign-keys&gt;&lt;ref-type name="Journal Article"&gt;17&lt;/ref-type&gt;&lt;contributors&gt;&lt;authors&gt;&lt;author&gt;Hughes, Taylor Et&lt;/author&gt;&lt;author&gt;Del Rosario, John Smith&lt;/author&gt;&lt;author&gt;Kapoor, Abhijeet&lt;/author&gt;&lt;author&gt;Yazici, Aysenur Torun&lt;/author&gt;&lt;author&gt;Yudin, Yevgen&lt;/author&gt;&lt;author&gt;Fluck, Edwin C&lt;/author&gt;&lt;author&gt;Filizola, Marta&lt;/author&gt;&lt;author&gt;Rohacs, Tibor&lt;/author&gt;&lt;author&gt;Moiseenkova-Bell, Vera Y&lt;/author&gt;&lt;/authors&gt;&lt;/contributors&gt;&lt;titles&gt;&lt;title&gt;Structure-based characterization of novel TRPV5 inhibitors&lt;/title&gt;&lt;secondary-title&gt;eLife&lt;/secondary-title&gt;&lt;/titles&gt;&lt;periodical&gt;&lt;full-title&gt;eLife&lt;/full-title&gt;&lt;/periodical&gt;&lt;pages&gt;e49572&lt;/pages&gt;&lt;volume&gt;8&lt;/volume&gt;&lt;dates&gt;&lt;year&gt;2019&lt;/year&gt;&lt;pub-dates&gt;&lt;date&gt;2019-10-25&lt;/date&gt;&lt;/pub-dates&gt;&lt;/dates&gt;&lt;isbn&gt;2050-084X&lt;/isbn&gt;&lt;urls&gt;&lt;/urls&gt;&lt;electronic-resource-num&gt;10.7554/eLife.49572&lt;/electronic-resource-num&gt;&lt;remote-database-name&gt;DOI.org (Crossref)&lt;/remote-database-name&gt;&lt;language&gt;en&lt;/language&gt;&lt;access-date&gt;2024-08-10 01:09:5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50D2AC6F" w14:textId="77777777" w:rsidTr="00DA3807">
        <w:trPr>
          <w:trHeight w:val="7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6847AC0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366017A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1-S4 bas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B53641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S-1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934684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Flycatcher TRPM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A90569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E57861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2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EBF53DA" w14:textId="6EE24CF5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Yin&lt;/Author&gt;&lt;Year&gt;2019&lt;/Year&gt;&lt;RecNum&gt;237&lt;/RecNum&gt;&lt;DisplayText&gt;[8]&lt;/DisplayText&gt;&lt;record&gt;&lt;rec-number&gt;237&lt;/rec-number&gt;&lt;foreign-keys&gt;&lt;key app="EN" db-id="a5ptw929aew5xde0a0txd5xo0zf5a0dpzpvf" timestamp="1725671948"&gt;237&lt;/key&gt;&lt;/foreign-keys&gt;&lt;ref-type name="Journal Article"&gt;17&lt;/ref-type&gt;&lt;contributors&gt;&lt;authors&gt;&lt;author&gt;Yin, Ying&lt;/author&gt;&lt;author&gt;Le, Son C.&lt;/author&gt;&lt;author&gt;Hsu, Allen L.&lt;/author&gt;&lt;author&gt;Borgnia, Mario J.&lt;/author&gt;&lt;author&gt;Yang, Huanghe&lt;/author&gt;&lt;author&gt;Lee, Seok-Yong&lt;/author&gt;&lt;/authors&gt;&lt;/contributors&gt;&lt;titles&gt;&lt;title&gt;Structural basis of cooling agent and lipid sensing by the cold-activated TRPM8 channel&lt;/title&gt;&lt;secondary-title&gt;Science&lt;/secondary-title&gt;&lt;/titles&gt;&lt;pages&gt;eaav9334&lt;/pages&gt;&lt;volume&gt;363&lt;/volume&gt;&lt;number&gt;6430&lt;/number&gt;&lt;dates&gt;&lt;year&gt;2019&lt;/year&gt;&lt;pub-dates&gt;&lt;date&gt;03/2019&lt;/date&gt;&lt;/pub-dates&gt;&lt;/dates&gt;&lt;isbn&gt;0036-8075, 1095-9203&lt;/isbn&gt;&lt;urls&gt;&lt;/urls&gt;&lt;electronic-resource-num&gt;10.1126/science.aav9334&lt;/electronic-resource-num&gt;&lt;remote-database-name&gt;DOI.org (Crossref)&lt;/remote-database-name&gt;&lt;language&gt;en&lt;/language&gt;&lt;access-date&gt;2024-08-10 01:09:0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D00C0F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NR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0F6A2DC" w14:textId="3AC58AA8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Yin&lt;/Author&gt;&lt;Year&gt;2019&lt;/Year&gt;&lt;RecNum&gt;237&lt;/RecNum&gt;&lt;DisplayText&gt;[8]&lt;/DisplayText&gt;&lt;record&gt;&lt;rec-number&gt;237&lt;/rec-number&gt;&lt;foreign-keys&gt;&lt;key app="EN" db-id="a5ptw929aew5xde0a0txd5xo0zf5a0dpzpvf" timestamp="1725671948"&gt;237&lt;/key&gt;&lt;/foreign-keys&gt;&lt;ref-type name="Journal Article"&gt;17&lt;/ref-type&gt;&lt;contributors&gt;&lt;authors&gt;&lt;author&gt;Yin, Ying&lt;/author&gt;&lt;author&gt;Le, Son C.&lt;/author&gt;&lt;author&gt;Hsu, Allen L.&lt;/author&gt;&lt;author&gt;Borgnia, Mario J.&lt;/author&gt;&lt;author&gt;Yang, Huanghe&lt;/author&gt;&lt;author&gt;Lee, Seok-Yong&lt;/author&gt;&lt;/authors&gt;&lt;/contributors&gt;&lt;titles&gt;&lt;title&gt;Structural basis of cooling agent and lipid sensing by the cold-activated TRPM8 channel&lt;/title&gt;&lt;secondary-title&gt;Science&lt;/secondary-title&gt;&lt;/titles&gt;&lt;pages&gt;eaav9334&lt;/pages&gt;&lt;volume&gt;363&lt;/volume&gt;&lt;number&gt;6430&lt;/number&gt;&lt;dates&gt;&lt;year&gt;2019&lt;/year&gt;&lt;pub-dates&gt;&lt;date&gt;03/2019&lt;/date&gt;&lt;/pub-dates&gt;&lt;/dates&gt;&lt;isbn&gt;0036-8075, 1095-9203&lt;/isbn&gt;&lt;urls&gt;&lt;/urls&gt;&lt;electronic-resource-num&gt;10.1126/science.aav9334&lt;/electronic-resource-num&gt;&lt;remote-database-name&gt;DOI.org (Crossref)&lt;/remote-database-name&gt;&lt;language&gt;en&lt;/language&gt;&lt;access-date&gt;2024-08-10 01:09:0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3DABF7DF" w14:textId="77777777" w:rsidTr="00DA3807">
        <w:trPr>
          <w:trHeight w:val="583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D2E0859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A0318FF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RD-TMD link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3E2C03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2-APB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CF5903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3AA86B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FFDFFA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28-9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E4685B6" w14:textId="2B4EC914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DaHVuZzwvQXV0aG9yPjxZZWFyPjIwMDQ8L1llYXI+PFJl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DaHVuZzwvQXV0aG9yPjxZZWFyPjIwMDQ8L1llYXI+PFJl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9,104,10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284663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OT5</w:t>
            </w:r>
            <w:r w:rsidRPr="001973D0">
              <w:rPr>
                <w:color w:val="000000"/>
                <w:sz w:val="16"/>
                <w:szCs w:val="16"/>
              </w:rPr>
              <w:br/>
              <w:t>8V6N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C532B2C" w14:textId="703CE723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adWJjZXZpYzwvQXV0aG9yPjxZZWFyPjIwMTk8L1llYXI+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adWJjZXZpYzwvQXV0aG9yPjxZZWFyPjIwMTk8L1llYXI+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9,11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61783925" w14:textId="77777777" w:rsidTr="00DA3807">
        <w:trPr>
          <w:trHeight w:val="43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9510B65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52ECBF4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RD-TMD link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F53143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2-APB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13ACA1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V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76774A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6F2E92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9-3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FE7901A" w14:textId="220B859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dTwvQXV0aG9yPjxZZWFyPjIwMDQ8L1llYXI+PFJlY051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dTwvQXV0aG9yPjxZZWFyPjIwMDQ8L1llYXI+PFJlY051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02-10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19016D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6DVY </w:t>
            </w:r>
            <w:r w:rsidRPr="001973D0">
              <w:rPr>
                <w:color w:val="000000"/>
                <w:sz w:val="16"/>
                <w:szCs w:val="16"/>
              </w:rPr>
              <w:br/>
              <w:t>6DVZ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FC98821" w14:textId="2116FE9B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ingh&lt;/Author&gt;&lt;Year&gt;2018&lt;/Year&gt;&lt;RecNum&gt;87&lt;/RecNum&gt;&lt;DisplayText&gt;[103]&lt;/DisplayText&gt;&lt;record&gt;&lt;rec-number&gt;87&lt;/rec-number&gt;&lt;foreign-keys&gt;&lt;key app="EN" db-id="a5ptw929aew5xde0a0txd5xo0zf5a0dpzpvf" timestamp="1724038647"&gt;87&lt;/key&gt;&lt;/foreign-keys&gt;&lt;ref-type name="Journal Article"&gt;17&lt;/ref-type&gt;&lt;contributors&gt;&lt;authors&gt;&lt;author&gt;Singh, Appu K.&lt;/author&gt;&lt;author&gt;McGoldrick, Luke L.&lt;/author&gt;&lt;author&gt;Sobolevsky, Alexander I.&lt;/author&gt;&lt;/authors&gt;&lt;/contributors&gt;&lt;titles&gt;&lt;title&gt;Structure and gating mechanism of the transient receptor potential channel TRPV3&lt;/title&gt;&lt;secondary-title&gt;Nature Structural &amp;amp; Molecular Biology&lt;/secondary-title&gt;&lt;/titles&gt;&lt;pages&gt;805-813&lt;/pages&gt;&lt;volume&gt;25&lt;/volume&gt;&lt;number&gt;9&lt;/number&gt;&lt;dates&gt;&lt;year&gt;2018&lt;/year&gt;&lt;pub-dates&gt;&lt;date&gt;9/2018&lt;/date&gt;&lt;/pub-dates&gt;&lt;/dates&gt;&lt;isbn&gt;1545-9993, 1545-9985&lt;/isbn&gt;&lt;urls&gt;&lt;related-urls&gt;&lt;url&gt;https://www.nature.com/articles/s41594-018-0108-7.pdf&lt;/url&gt;&lt;/related-urls&gt;&lt;/urls&gt;&lt;electronic-resource-num&gt;10.1038/s41594-018-0108-7&lt;/electronic-resource-num&gt;&lt;remote-database-name&gt;DOI.org (Crossref)&lt;/remote-database-name&gt;&lt;language&gt;en&lt;/language&gt;&lt;access-date&gt;2024-08-10 01:08:2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0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2C63A2B3" w14:textId="77777777" w:rsidTr="00DA3807">
        <w:trPr>
          <w:trHeight w:val="493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C353481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02C2091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RD-TMD link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7EA1D2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Osthole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B6CA5F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V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2283D0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ompetitive</w:t>
            </w:r>
            <w:r w:rsidRPr="001973D0">
              <w:rPr>
                <w:color w:val="000000"/>
                <w:sz w:val="16"/>
                <w:szCs w:val="16"/>
              </w:rPr>
              <w:br/>
              <w:t>ant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CB98A1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20-3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4F33A58" w14:textId="41639CD6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dW48L0F1dGhvcj48WWVhcj4yMDE4PC9ZZWFyPjxSZWNO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dW48L0F1dGhvcj48WWVhcj4yMDE4PC9ZZWFyPjxSZWNO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09,11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212365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RAS </w:t>
            </w:r>
            <w:r w:rsidRPr="001973D0">
              <w:rPr>
                <w:color w:val="000000"/>
                <w:sz w:val="16"/>
                <w:szCs w:val="16"/>
              </w:rPr>
              <w:br/>
              <w:t>7RAU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FBB3817" w14:textId="0FEDA8D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euberger&lt;/Author&gt;&lt;Year&gt;2021&lt;/Year&gt;&lt;RecNum&gt;270&lt;/RecNum&gt;&lt;DisplayText&gt;[110]&lt;/DisplayText&gt;&lt;record&gt;&lt;rec-number&gt;270&lt;/rec-number&gt;&lt;foreign-keys&gt;&lt;key app="EN" db-id="a5ptw929aew5xde0a0txd5xo0zf5a0dpzpvf" timestamp="1725671948"&gt;270&lt;/key&gt;&lt;/foreign-keys&gt;&lt;ref-type name="Journal Article"&gt;17&lt;/ref-type&gt;&lt;contributors&gt;&lt;authors&gt;&lt;author&gt;Neuberger, Arthur&lt;/author&gt;&lt;author&gt;Nadezhdin, Kirill D&lt;/author&gt;&lt;author&gt;Zakharian, Eleonora&lt;/author&gt;&lt;author&gt;Sobolevsky, Alexander I&lt;/author&gt;&lt;/authors&gt;&lt;/contributors&gt;&lt;titles&gt;&lt;title&gt;Structural mechanism of TRPV3 channel inhibition by the plant‐derived coumarin osthole&lt;/title&gt;&lt;secondary-title&gt;EMBO reports&lt;/secondary-title&gt;&lt;/titles&gt;&lt;pages&gt;e53233&lt;/pages&gt;&lt;volume&gt;22&lt;/volume&gt;&lt;number&gt;11&lt;/number&gt;&lt;dates&gt;&lt;year&gt;2021&lt;/year&gt;&lt;pub-dates&gt;&lt;date&gt;2021-11-04&lt;/date&gt;&lt;/pub-dates&gt;&lt;/dates&gt;&lt;isbn&gt;1469-221X, 1469-3178&lt;/isbn&gt;&lt;urls&gt;&lt;/urls&gt;&lt;electronic-resource-num&gt;10.15252/embr.202153233&lt;/electronic-resource-num&gt;&lt;remote-database-name&gt;DOI.org (Crossref)&lt;/remote-database-name&gt;&lt;language&gt;en&lt;/language&gt;&lt;access-date&gt;2024-08-10 01:11:2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1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08B6D206" w14:textId="77777777" w:rsidTr="00DA3807">
        <w:trPr>
          <w:trHeight w:val="43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565666D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E171C52" w14:textId="23B02B14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2-S3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7A63C8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DiC8 </w:t>
            </w:r>
            <w:proofErr w:type="gramStart"/>
            <w:r w:rsidRPr="001973D0">
              <w:rPr>
                <w:color w:val="000000"/>
                <w:sz w:val="16"/>
                <w:szCs w:val="16"/>
              </w:rPr>
              <w:t>PI(</w:t>
            </w:r>
            <w:proofErr w:type="gramEnd"/>
            <w:r w:rsidRPr="001973D0">
              <w:rPr>
                <w:color w:val="000000"/>
                <w:sz w:val="16"/>
                <w:szCs w:val="16"/>
              </w:rPr>
              <w:t>4,5)P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F6CA62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bbit TRPV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62E753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ndogenous activator/partial 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F548DE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200-4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9D4FAEF" w14:textId="5AE260F3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dWdoZXM8L0F1dGhvcj48WWVhcj4yMDE4PC9ZZWFyPjxS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dWdoZXM8L0F1dGhvcj48WWVhcj4yMDE4PC9ZZWFyPjxS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29,32,69,11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AAB943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6DMU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T6M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T6Q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8FFO </w:t>
            </w:r>
            <w:r w:rsidRPr="001973D0">
              <w:rPr>
                <w:color w:val="000000"/>
                <w:sz w:val="16"/>
                <w:szCs w:val="16"/>
              </w:rPr>
              <w:br/>
              <w:t>8TF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360EED3" w14:textId="200522D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dWdoZXM8L0F1dGhvcj48WWVhcj4yMDE4PC9ZZWFyPjxS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dWdoZXM8L0F1dGhvcj48WWVhcj4yMDE4PC9ZZWFyPjxS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29,32,69,11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06C54FA4" w14:textId="77777777" w:rsidTr="00DA3807">
        <w:trPr>
          <w:trHeight w:val="25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8A3DA96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105A559" w14:textId="701D0363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2-S3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0A5470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Oleoyl coenzyme A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FA2055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bbit TRPV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5B3F73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ctiva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41F835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4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7FDBD2E" w14:textId="154FA65D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Lee&lt;/Author&gt;&lt;Year&gt;2023&lt;/Year&gt;&lt;RecNum&gt;164&lt;/RecNum&gt;&lt;DisplayText&gt;[115]&lt;/DisplayText&gt;&lt;record&gt;&lt;rec-number&gt;164&lt;/rec-number&gt;&lt;foreign-keys&gt;&lt;key app="EN" db-id="a5ptw929aew5xde0a0txd5xo0zf5a0dpzpvf" timestamp="1725671948"&gt;164&lt;/key&gt;&lt;/foreign-keys&gt;&lt;ref-type name="Journal Article"&gt;17&lt;/ref-type&gt;&lt;contributors&gt;&lt;authors&gt;&lt;author&gt;Lee, Bo-Hyun&lt;/author&gt;&lt;author&gt;De Jesús Pérez, José J.&lt;/author&gt;&lt;author&gt;Moiseenkova-Bell, Vera&lt;/author&gt;&lt;author&gt;Rohacs, Tibor&lt;/author&gt;&lt;/authors&gt;&lt;/contributors&gt;&lt;titles&gt;&lt;title&gt;Structural basis of the activation of TRPV5 channels by long-chain acyl-Coenzyme-A&lt;/title&gt;&lt;secondary-title&gt;Nature Communications&lt;/secondary-title&gt;&lt;/titles&gt;&lt;periodical&gt;&lt;full-title&gt;Nature Communications&lt;/full-title&gt;&lt;abbr-1&gt;Nat Commun&lt;/abbr-1&gt;&lt;/periodical&gt;&lt;pages&gt;5883&lt;/pages&gt;&lt;volume&gt;14&lt;/volume&gt;&lt;number&gt;1&lt;/number&gt;&lt;dates&gt;&lt;year&gt;2023&lt;/year&gt;&lt;pub-dates&gt;&lt;date&gt;2023-09-21&lt;/date&gt;&lt;/pub-dates&gt;&lt;/dates&gt;&lt;isbn&gt;2041-1723&lt;/isbn&gt;&lt;urls&gt;&lt;/urls&gt;&lt;electronic-resource-num&gt;10.1038/s41467-023-41577-z&lt;/electronic-resource-num&gt;&lt;remote-database-name&gt;DOI.org (Crossref)&lt;/remote-database-name&gt;&lt;language&gt;en&lt;/language&gt;&lt;access-date&gt;2024-07-01 15:24:0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1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C4F3FC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FHI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74E0290" w14:textId="17331E5E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Lee&lt;/Author&gt;&lt;Year&gt;2023&lt;/Year&gt;&lt;RecNum&gt;164&lt;/RecNum&gt;&lt;DisplayText&gt;[115]&lt;/DisplayText&gt;&lt;record&gt;&lt;rec-number&gt;164&lt;/rec-number&gt;&lt;foreign-keys&gt;&lt;key app="EN" db-id="a5ptw929aew5xde0a0txd5xo0zf5a0dpzpvf" timestamp="1725671948"&gt;164&lt;/key&gt;&lt;/foreign-keys&gt;&lt;ref-type name="Journal Article"&gt;17&lt;/ref-type&gt;&lt;contributors&gt;&lt;authors&gt;&lt;author&gt;Lee, Bo-Hyun&lt;/author&gt;&lt;author&gt;De Jesús Pérez, José J.&lt;/author&gt;&lt;author&gt;Moiseenkova-Bell, Vera&lt;/author&gt;&lt;author&gt;Rohacs, Tibor&lt;/author&gt;&lt;/authors&gt;&lt;/contributors&gt;&lt;titles&gt;&lt;title&gt;Structural basis of the activation of TRPV5 channels by long-chain acyl-Coenzyme-A&lt;/title&gt;&lt;secondary-title&gt;Nature Communications&lt;/secondary-title&gt;&lt;/titles&gt;&lt;periodical&gt;&lt;full-title&gt;Nature Communications&lt;/full-title&gt;&lt;abbr-1&gt;Nat Commun&lt;/abbr-1&gt;&lt;/periodical&gt;&lt;pages&gt;5883&lt;/pages&gt;&lt;volume&gt;14&lt;/volume&gt;&lt;number&gt;1&lt;/number&gt;&lt;dates&gt;&lt;year&gt;2023&lt;/year&gt;&lt;pub-dates&gt;&lt;date&gt;2023-09-21&lt;/date&gt;&lt;/pub-dates&gt;&lt;/dates&gt;&lt;isbn&gt;2041-1723&lt;/isbn&gt;&lt;urls&gt;&lt;/urls&gt;&lt;electronic-resource-num&gt;10.1038/s41467-023-41577-z&lt;/electronic-resource-num&gt;&lt;remote-database-name&gt;DOI.org (Crossref)&lt;/remote-database-name&gt;&lt;language&gt;en&lt;/language&gt;&lt;access-date&gt;2024-07-01 15:24:0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1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76465B2C" w14:textId="77777777" w:rsidTr="00DA3807">
        <w:trPr>
          <w:trHeight w:val="25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A8D0DD5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0589A9D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RD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2306B0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TP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685C37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4A90F6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ositive allosteric modula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4C1252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5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0BB4C98" w14:textId="455EA13B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Inada&lt;/Author&gt;&lt;Year&gt;2012&lt;/Year&gt;&lt;RecNum&gt;192&lt;/RecNum&gt;&lt;DisplayText&gt;[116]&lt;/DisplayText&gt;&lt;record&gt;&lt;rec-number&gt;192&lt;/rec-number&gt;&lt;foreign-keys&gt;&lt;key app="EN" db-id="a5ptw929aew5xde0a0txd5xo0zf5a0dpzpvf" timestamp="1725671948"&gt;192&lt;/key&gt;&lt;/foreign-keys&gt;&lt;ref-type name="Journal Article"&gt;17&lt;/ref-type&gt;&lt;contributors&gt;&lt;authors&gt;&lt;author&gt;Inada, Hitoshi&lt;/author&gt;&lt;author&gt;Procko, Erik&lt;/author&gt;&lt;author&gt;Sotomayor, Marcos&lt;/author&gt;&lt;author&gt;Gaudet, Rachelle&lt;/author&gt;&lt;/authors&gt;&lt;/contributors&gt;&lt;titles&gt;&lt;title&gt;Structural and Biochemical Consequences of Disease-Causing Mutations in the Ankyrin Repeat Domain of the Human TRPV4 Channel&lt;/title&gt;&lt;secondary-title&gt;Biochemistry&lt;/secondary-title&gt;&lt;/titles&gt;&lt;pages&gt;6195-6206&lt;/pages&gt;&lt;volume&gt;51&lt;/volume&gt;&lt;number&gt;31&lt;/number&gt;&lt;dates&gt;&lt;year&gt;2012&lt;/year&gt;&lt;pub-dates&gt;&lt;date&gt;2012-08-07&lt;/date&gt;&lt;/pub-dates&gt;&lt;/dates&gt;&lt;isbn&gt;0006-2960, 1520-4995&lt;/isbn&gt;&lt;urls&gt;&lt;/urls&gt;&lt;electronic-resource-num&gt;10.1021/bi300279b&lt;/electronic-resource-num&gt;&lt;remote-database-name&gt;DOI.org (Crossref)&lt;/remote-database-name&gt;&lt;language&gt;en&lt;/language&gt;&lt;access-date&gt;2024-08-10 01:05:31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1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C762D9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4DX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CC114C3" w14:textId="111B5776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Inada&lt;/Author&gt;&lt;Year&gt;2012&lt;/Year&gt;&lt;RecNum&gt;192&lt;/RecNum&gt;&lt;DisplayText&gt;[116]&lt;/DisplayText&gt;&lt;record&gt;&lt;rec-number&gt;192&lt;/rec-number&gt;&lt;foreign-keys&gt;&lt;key app="EN" db-id="a5ptw929aew5xde0a0txd5xo0zf5a0dpzpvf" timestamp="1725671948"&gt;192&lt;/key&gt;&lt;/foreign-keys&gt;&lt;ref-type name="Journal Article"&gt;17&lt;/ref-type&gt;&lt;contributors&gt;&lt;authors&gt;&lt;author&gt;Inada, Hitoshi&lt;/author&gt;&lt;author&gt;Procko, Erik&lt;/author&gt;&lt;author&gt;Sotomayor, Marcos&lt;/author&gt;&lt;author&gt;Gaudet, Rachelle&lt;/author&gt;&lt;/authors&gt;&lt;/contributors&gt;&lt;titles&gt;&lt;title&gt;Structural and Biochemical Consequences of Disease-Causing Mutations in the Ankyrin Repeat Domain of the Human TRPV4 Channel&lt;/title&gt;&lt;secondary-title&gt;Biochemistry&lt;/secondary-title&gt;&lt;/titles&gt;&lt;pages&gt;6195-6206&lt;/pages&gt;&lt;volume&gt;51&lt;/volume&gt;&lt;number&gt;31&lt;/number&gt;&lt;dates&gt;&lt;year&gt;2012&lt;/year&gt;&lt;pub-dates&gt;&lt;date&gt;2012-08-07&lt;/date&gt;&lt;/pub-dates&gt;&lt;/dates&gt;&lt;isbn&gt;0006-2960, 1520-4995&lt;/isbn&gt;&lt;urls&gt;&lt;/urls&gt;&lt;electronic-resource-num&gt;10.1021/bi300279b&lt;/electronic-resource-num&gt;&lt;remote-database-name&gt;DOI.org (Crossref)&lt;/remote-database-name&gt;&lt;language&gt;en&lt;/language&gt;&lt;access-date&gt;2024-08-10 01:05:31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1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148356F8" w14:textId="77777777" w:rsidTr="00DA3807">
        <w:trPr>
          <w:trHeight w:val="6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4249B21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B5FE316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RD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89768E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TP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3A062A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AF64AF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Positive allosteric modula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5A6771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5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E3472C6" w14:textId="0727E6DD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Lishko&lt;/Author&gt;&lt;Year&gt;2007&lt;/Year&gt;&lt;RecNum&gt;189&lt;/RecNum&gt;&lt;DisplayText&gt;[117]&lt;/DisplayText&gt;&lt;record&gt;&lt;rec-number&gt;189&lt;/rec-number&gt;&lt;foreign-keys&gt;&lt;key app="EN" db-id="a5ptw929aew5xde0a0txd5xo0zf5a0dpzpvf" timestamp="1725671948"&gt;189&lt;/key&gt;&lt;/foreign-keys&gt;&lt;ref-type name="Journal Article"&gt;17&lt;/ref-type&gt;&lt;contributors&gt;&lt;authors&gt;&lt;author&gt;Lishko, Polina V.&lt;/author&gt;&lt;author&gt;Procko, Erik&lt;/author&gt;&lt;author&gt;Jin, Xiangshu&lt;/author&gt;&lt;author&gt;Phelps, Christopher B.&lt;/author&gt;&lt;author&gt;Gaudet, Rachelle&lt;/author&gt;&lt;/authors&gt;&lt;/contributors&gt;&lt;titles&gt;&lt;title&gt;The Ankyrin Repeats of TRPV1 Bind Multiple Ligands and Modulate Channel Sensitivity&lt;/title&gt;&lt;secondary-title&gt;Neuron&lt;/secondary-title&gt;&lt;/titles&gt;&lt;pages&gt;905-918&lt;/pages&gt;&lt;volume&gt;54&lt;/volume&gt;&lt;number&gt;6&lt;/number&gt;&lt;dates&gt;&lt;year&gt;2007&lt;/year&gt;&lt;pub-dates&gt;&lt;date&gt;06/2007&lt;/date&gt;&lt;/pub-dates&gt;&lt;/dates&gt;&lt;isbn&gt;08966273&lt;/isbn&gt;&lt;urls&gt;&lt;/urls&gt;&lt;electronic-resource-num&gt;10.1016/j.neuron.2007.05.027&lt;/electronic-resource-num&gt;&lt;remote-database-name&gt;DOI.org (Crossref)&lt;/remote-database-name&gt;&lt;language&gt;en&lt;/language&gt;&lt;access-date&gt;2024-08-10 01:05:1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1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D23C45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2NYJ </w:t>
            </w:r>
            <w:r w:rsidRPr="001973D0">
              <w:rPr>
                <w:color w:val="000000"/>
                <w:sz w:val="16"/>
                <w:szCs w:val="16"/>
              </w:rPr>
              <w:br/>
              <w:t>2PNN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02EF540" w14:textId="5CA2173F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Lishko&lt;/Author&gt;&lt;Year&gt;2007&lt;/Year&gt;&lt;RecNum&gt;189&lt;/RecNum&gt;&lt;DisplayText&gt;[117]&lt;/DisplayText&gt;&lt;record&gt;&lt;rec-number&gt;189&lt;/rec-number&gt;&lt;foreign-keys&gt;&lt;key app="EN" db-id="a5ptw929aew5xde0a0txd5xo0zf5a0dpzpvf" timestamp="1725671948"&gt;189&lt;/key&gt;&lt;/foreign-keys&gt;&lt;ref-type name="Journal Article"&gt;17&lt;/ref-type&gt;&lt;contributors&gt;&lt;authors&gt;&lt;author&gt;Lishko, Polina V.&lt;/author&gt;&lt;author&gt;Procko, Erik&lt;/author&gt;&lt;author&gt;Jin, Xiangshu&lt;/author&gt;&lt;author&gt;Phelps, Christopher B.&lt;/author&gt;&lt;author&gt;Gaudet, Rachelle&lt;/author&gt;&lt;/authors&gt;&lt;/contributors&gt;&lt;titles&gt;&lt;title&gt;The Ankyrin Repeats of TRPV1 Bind Multiple Ligands and Modulate Channel Sensitivity&lt;/title&gt;&lt;secondary-title&gt;Neuron&lt;/secondary-title&gt;&lt;/titles&gt;&lt;pages&gt;905-918&lt;/pages&gt;&lt;volume&gt;54&lt;/volume&gt;&lt;number&gt;6&lt;/number&gt;&lt;dates&gt;&lt;year&gt;2007&lt;/year&gt;&lt;pub-dates&gt;&lt;date&gt;06/2007&lt;/date&gt;&lt;/pub-dates&gt;&lt;/dates&gt;&lt;isbn&gt;08966273&lt;/isbn&gt;&lt;urls&gt;&lt;/urls&gt;&lt;electronic-resource-num&gt;10.1016/j.neuron.2007.05.027&lt;/electronic-resource-num&gt;&lt;remote-database-name&gt;DOI.org (Crossref)&lt;/remote-database-name&gt;&lt;language&gt;en&lt;/language&gt;&lt;access-date&gt;2024-08-10 01:05:1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1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4BE50F0C" w14:textId="77777777" w:rsidTr="00DA3807">
        <w:trPr>
          <w:trHeight w:val="547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DAC1CD9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EDB5F84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RD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0EC04A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Destiobiotin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97B28E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4DCDC2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Unknown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7F7249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2 5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F431C21" w14:textId="584CCD13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aotome&lt;/Author&gt;&lt;Year&gt;2016&lt;/Year&gt;&lt;RecNum&gt;202&lt;/RecNum&gt;&lt;DisplayText&gt;[18]&lt;/DisplayText&gt;&lt;record&gt;&lt;rec-number&gt;202&lt;/rec-number&gt;&lt;foreign-keys&gt;&lt;key app="EN" db-id="a5ptw929aew5xde0a0txd5xo0zf5a0dpzpvf" timestamp="1725671948"&gt;202&lt;/key&gt;&lt;/foreign-keys&gt;&lt;ref-type name="Journal Article"&gt;17&lt;/ref-type&gt;&lt;contributors&gt;&lt;authors&gt;&lt;author&gt;Saotome, Kei&lt;/author&gt;&lt;author&gt;Singh, Appu K.&lt;/author&gt;&lt;author&gt;Yelshanskaya, Maria V.&lt;/author&gt;&lt;author&gt;Sobolevsky, Alexander I.&lt;/author&gt;&lt;/authors&gt;&lt;/contributors&gt;&lt;titles&gt;&lt;title&gt;Crystal structure of the epithelial calcium channel TRPV6&lt;/title&gt;&lt;secondary-title&gt;Nature&lt;/secondary-title&gt;&lt;/titles&gt;&lt;pages&gt;506-511&lt;/pages&gt;&lt;volume&gt;534&lt;/volume&gt;&lt;number&gt;7608&lt;/number&gt;&lt;dates&gt;&lt;year&gt;2016&lt;/year&gt;&lt;pub-dates&gt;&lt;date&gt;2016-06-23&lt;/date&gt;&lt;/pub-dates&gt;&lt;/dates&gt;&lt;isbn&gt;0028-0836, 1476-4687&lt;/isbn&gt;&lt;urls&gt;&lt;/urls&gt;&lt;electronic-resource-num&gt;10.1038/nature17975&lt;/electronic-resource-num&gt;&lt;remote-database-name&gt;DOI.org (Crossref)&lt;/remote-database-name&gt;&lt;language&gt;en&lt;/language&gt;&lt;access-date&gt;2024-08-10 01:06:3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C9AFA1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5IWT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5WO6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5WO7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5WO8 </w:t>
            </w:r>
            <w:r w:rsidRPr="001973D0">
              <w:rPr>
                <w:color w:val="000000"/>
                <w:sz w:val="16"/>
                <w:szCs w:val="16"/>
              </w:rPr>
              <w:br/>
              <w:t>5WO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0788DCF" w14:textId="6E7B6AF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YW90b21lPC9BdXRob3I+PFllYXI+MjAxNjwvWWVhcj48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YW90b21lPC9BdXRob3I+PFllYXI+MjAxNjwvWWVhcj48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8,8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7F49EC33" w14:textId="77777777" w:rsidTr="00DA3807">
        <w:trPr>
          <w:trHeight w:val="97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D7F18D3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FE82BD8" w14:textId="0BCBD5DF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Lower central cavity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8E6EB7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Genistei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DE4009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EF7317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C326EA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40.7-113.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5CD2D74" w14:textId="1D95F771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euberger&lt;/Author&gt;&lt;Year&gt;2023&lt;/Year&gt;&lt;RecNum&gt;165&lt;/RecNum&gt;&lt;DisplayText&gt;[48]&lt;/DisplayText&gt;&lt;record&gt;&lt;rec-number&gt;165&lt;/rec-number&gt;&lt;foreign-keys&gt;&lt;key app="EN" db-id="a5ptw929aew5xde0a0txd5xo0zf5a0dpzpvf" timestamp="1725671948"&gt;165&lt;/key&gt;&lt;/foreign-keys&gt;&lt;ref-type name="Journal Article"&gt;17&lt;/ref-type&gt;&lt;contributors&gt;&lt;authors&gt;&lt;author&gt;Neuberger, Arthur&lt;/author&gt;&lt;author&gt;Trofimov, Yury A.&lt;/author&gt;&lt;author&gt;Yelshanskaya, Maria V.&lt;/author&gt;&lt;author&gt;Nadezhdin, Kirill D.&lt;/author&gt;&lt;author&gt;Krylov, Nikolay A.&lt;/author&gt;&lt;author&gt;Efremov, Roman G.&lt;/author&gt;&lt;author&gt;Sobolevsky, Alexander I.&lt;/author&gt;&lt;/authors&gt;&lt;/contributors&gt;&lt;titles&gt;&lt;title&gt;Structural mechanism of human oncochannel TRPV6 inhibition by the natural phytoestrogen genistein&lt;/title&gt;&lt;secondary-title&gt;Nature Communications&lt;/secondary-title&gt;&lt;/titles&gt;&lt;periodical&gt;&lt;full-title&gt;Nature Communications&lt;/full-title&gt;&lt;abbr-1&gt;Nat Commun&lt;/abbr-1&gt;&lt;/periodical&gt;&lt;pages&gt;2659&lt;/pages&gt;&lt;volume&gt;14&lt;/volume&gt;&lt;number&gt;1&lt;/number&gt;&lt;dates&gt;&lt;year&gt;2023&lt;/year&gt;&lt;pub-dates&gt;&lt;date&gt;2023-05-09&lt;/date&gt;&lt;/pub-dates&gt;&lt;/dates&gt;&lt;isbn&gt;2041-1723&lt;/isbn&gt;&lt;urls&gt;&lt;/urls&gt;&lt;electronic-resource-num&gt;10.1038/s41467-023-38352-5&lt;/electronic-resource-num&gt;&lt;remote-database-name&gt;DOI.org (Crossref)&lt;/remote-database-name&gt;&lt;language&gt;en&lt;/language&gt;&lt;access-date&gt;2024-07-01 15:24:0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B559AF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FOA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E272883" w14:textId="1E16C1D5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euberger&lt;/Author&gt;&lt;Year&gt;2023&lt;/Year&gt;&lt;RecNum&gt;165&lt;/RecNum&gt;&lt;DisplayText&gt;[48]&lt;/DisplayText&gt;&lt;record&gt;&lt;rec-number&gt;165&lt;/rec-number&gt;&lt;foreign-keys&gt;&lt;key app="EN" db-id="a5ptw929aew5xde0a0txd5xo0zf5a0dpzpvf" timestamp="1725671948"&gt;165&lt;/key&gt;&lt;/foreign-keys&gt;&lt;ref-type name="Journal Article"&gt;17&lt;/ref-type&gt;&lt;contributors&gt;&lt;authors&gt;&lt;author&gt;Neuberger, Arthur&lt;/author&gt;&lt;author&gt;Trofimov, Yury A.&lt;/author&gt;&lt;author&gt;Yelshanskaya, Maria V.&lt;/author&gt;&lt;author&gt;Nadezhdin, Kirill D.&lt;/author&gt;&lt;author&gt;Krylov, Nikolay A.&lt;/author&gt;&lt;author&gt;Efremov, Roman G.&lt;/author&gt;&lt;author&gt;Sobolevsky, Alexander I.&lt;/author&gt;&lt;/authors&gt;&lt;/contributors&gt;&lt;titles&gt;&lt;title&gt;Structural mechanism of human oncochannel TRPV6 inhibition by the natural phytoestrogen genistein&lt;/title&gt;&lt;secondary-title&gt;Nature Communications&lt;/secondary-title&gt;&lt;/titles&gt;&lt;periodical&gt;&lt;full-title&gt;Nature Communications&lt;/full-title&gt;&lt;abbr-1&gt;Nat Commun&lt;/abbr-1&gt;&lt;/periodical&gt;&lt;pages&gt;2659&lt;/pages&gt;&lt;volume&gt;14&lt;/volume&gt;&lt;number&gt;1&lt;/number&gt;&lt;dates&gt;&lt;year&gt;2023&lt;/year&gt;&lt;pub-dates&gt;&lt;date&gt;2023-05-09&lt;/date&gt;&lt;/pub-dates&gt;&lt;/dates&gt;&lt;isbn&gt;2041-1723&lt;/isbn&gt;&lt;urls&gt;&lt;/urls&gt;&lt;electronic-resource-num&gt;10.1038/s41467-023-38352-5&lt;/electronic-resource-num&gt;&lt;remote-database-name&gt;DOI.org (Crossref)&lt;/remote-database-name&gt;&lt;language&gt;en&lt;/language&gt;&lt;access-date&gt;2024-07-01 15:24:0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4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0662550E" w14:textId="77777777" w:rsidTr="00DA3807">
        <w:trPr>
          <w:trHeight w:val="61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1F74CB9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7473A23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hoA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28E1DE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hoA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11D911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V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654E4D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1DC0E1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ndogenous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2160145" w14:textId="11DC95EA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Ld29uPC9BdXRob3I+PFllYXI+MjAyMzwvWWVhcj48UmVj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</w:fldData>
              </w:fldChar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6207F9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Ld29uPC9BdXRob3I+PFllYXI+MjAyMzwvWWVhcj48UmVj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</w:fldData>
              </w:fldChar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6207F9" w:rsidRPr="001973D0">
              <w:rPr>
                <w:color w:val="000000"/>
                <w:sz w:val="16"/>
                <w:szCs w:val="16"/>
              </w:rPr>
            </w:r>
            <w:r w:rsidR="006207F9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3-3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13B774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FC7</w:t>
            </w:r>
            <w:r w:rsidRPr="001973D0">
              <w:rPr>
                <w:color w:val="000000"/>
                <w:sz w:val="16"/>
                <w:szCs w:val="16"/>
              </w:rPr>
              <w:br/>
              <w:t>8FC9</w:t>
            </w:r>
            <w:r w:rsidRPr="001973D0">
              <w:rPr>
                <w:color w:val="000000"/>
                <w:sz w:val="16"/>
                <w:szCs w:val="16"/>
              </w:rPr>
              <w:br/>
              <w:t>8FCB</w:t>
            </w:r>
            <w:r w:rsidRPr="001973D0">
              <w:rPr>
                <w:color w:val="000000"/>
                <w:sz w:val="16"/>
                <w:szCs w:val="16"/>
              </w:rPr>
              <w:br/>
              <w:t>8JVJ</w:t>
            </w:r>
            <w:r w:rsidRPr="001973D0">
              <w:rPr>
                <w:color w:val="000000"/>
                <w:sz w:val="16"/>
                <w:szCs w:val="16"/>
              </w:rPr>
              <w:br/>
              <w:t>8T1C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15BB603" w14:textId="021FBA5B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Ld29uPC9BdXRob3I+PFllYXI+MjAyMzwvWWVhcj48UmVj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</w:fldData>
              </w:fldChar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6207F9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Ld29uPC9BdXRob3I+PFllYXI+MjAyMzwvWWVhcj48UmVj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</w:fldData>
              </w:fldChar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6207F9" w:rsidRPr="001973D0">
              <w:rPr>
                <w:color w:val="000000"/>
                <w:sz w:val="16"/>
                <w:szCs w:val="16"/>
              </w:rPr>
            </w:r>
            <w:r w:rsidR="006207F9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3-3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274D6FAB" w14:textId="77777777" w:rsidTr="00DA3807">
        <w:trPr>
          <w:trHeight w:val="300"/>
        </w:trPr>
        <w:tc>
          <w:tcPr>
            <w:tcW w:w="9800" w:type="dxa"/>
            <w:gridSpan w:val="9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noWrap/>
            <w:vAlign w:val="center"/>
            <w:hideMark/>
          </w:tcPr>
          <w:p w14:paraId="0565A3E6" w14:textId="77777777" w:rsidR="002D098B" w:rsidRPr="001973D0" w:rsidRDefault="002D098B" w:rsidP="002D098B">
            <w:pPr>
              <w:jc w:val="center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TRPA new sites</w:t>
            </w:r>
          </w:p>
        </w:tc>
      </w:tr>
      <w:tr w:rsidR="002D098B" w:rsidRPr="001973D0" w14:paraId="3AAF5F3C" w14:textId="77777777" w:rsidTr="00DA3807">
        <w:trPr>
          <w:trHeight w:val="205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0C1C70A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4FDB542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4-S5 linker - TRP helix site (TRPA1 antagonist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41F6AA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ntagonist compound 2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44BAC6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A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621276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nt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0F0B72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007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DAEA012" w14:textId="681DA1AF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UZXJyZXR0PC9BdXRob3I+PFllYXI+MjAyMTwvWWVhcj48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UZXJyZXR0PC9BdXRob3I+PFllYXI+MjAyMTwvWWVhcj48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1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F3F8AA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JUP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3B7511B" w14:textId="48EEE055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UZXJyZXR0PC9BdXRob3I+PFllYXI+MjAyMTwvWWVhcj48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UZXJyZXR0PC9BdXRob3I+PFllYXI+MjAyMTwvWWVhcj48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1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1B51D8E1" w14:textId="77777777" w:rsidTr="00DA3807">
        <w:trPr>
          <w:trHeight w:val="70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4E5663F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F907CD8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4-S5 link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5122AF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ntagonist 3-60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507C81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A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693B2D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nt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B41649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2.17 – 3.0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6BD8178" w14:textId="1972D944" w:rsidR="002D098B" w:rsidRPr="001973D0" w:rsidRDefault="002D098B" w:rsidP="002D098B">
            <w:pPr>
              <w:jc w:val="center"/>
              <w:rPr>
                <w:color w:val="467886"/>
                <w:sz w:val="16"/>
                <w:szCs w:val="16"/>
                <w:u w:val="single"/>
              </w:rPr>
            </w:pPr>
            <w:r w:rsidRPr="001973D0">
              <w:rPr>
                <w:color w:val="467886"/>
                <w:sz w:val="16"/>
                <w:szCs w:val="16"/>
                <w:u w:val="single"/>
              </w:rPr>
              <w:fldChar w:fldCharType="begin"/>
            </w:r>
            <w:r w:rsidR="00D3729E" w:rsidRPr="001973D0">
              <w:rPr>
                <w:color w:val="467886"/>
                <w:sz w:val="16"/>
                <w:szCs w:val="16"/>
                <w:u w:val="single"/>
              </w:rPr>
              <w:instrText xml:space="preserve"> ADDIN EN.CITE &lt;EndNote&gt;&lt;Cite&gt;&lt;Author&gt;Saward&lt;/Author&gt;&lt;Year&gt;2021&lt;/Year&gt;&lt;RecNum&gt;276&lt;/RecNum&gt;&lt;DisplayText&gt;[119]&lt;/DisplayText&gt;&lt;record&gt;&lt;rec-number&gt;276&lt;/rec-number&gt;&lt;foreign-keys&gt;&lt;key app="EN" db-id="a5ptw929aew5xde0a0txd5xo0zf5a0dpzpvf" timestamp="1725671948"&gt;276&lt;/key&gt;&lt;/foreign-keys&gt;&lt;ref-type name="Thesis"&gt;32&lt;/ref-type&gt;&lt;contributors&gt;&lt;authors&gt;&lt;author&gt;Saward, B. G.&lt;/author&gt;&lt;/authors&gt;&lt;/contributors&gt;&lt;titles&gt;&lt;title&gt;Determining the role of the human transient receptor potential subfamily A member 1 (hTRPA1) ion channel in pain sensation&lt;/title&gt;&lt;/titles&gt;&lt;dates&gt;&lt;year&gt;2021&lt;/year&gt;&lt;pub-dates&gt;&lt;date&gt;2021&lt;/date&gt;&lt;/pub-dates&gt;&lt;/dates&gt;&lt;publisher&gt;University of Oxford&lt;/publisher&gt;&lt;work-type&gt;http://purl.org/dc/dcmitype/Text&lt;/work-type&gt;&lt;urls&gt;&lt;/urls&gt;&lt;remote-database-name&gt;ora.ox.ac.uk&lt;/remote-database-name&gt;&lt;language&gt;English&lt;/language&gt;&lt;access-date&gt;2024-08-15 17:16:53&lt;/access-date&gt;&lt;/record&gt;&lt;/Cite&gt;&lt;/EndNote&gt;</w:instrText>
            </w:r>
            <w:r w:rsidRPr="001973D0">
              <w:rPr>
                <w:color w:val="467886"/>
                <w:sz w:val="16"/>
                <w:szCs w:val="16"/>
                <w:u w:val="single"/>
              </w:rPr>
              <w:fldChar w:fldCharType="separate"/>
            </w:r>
            <w:r w:rsidR="00D3729E" w:rsidRPr="001973D0">
              <w:rPr>
                <w:noProof/>
                <w:color w:val="467886"/>
                <w:sz w:val="16"/>
                <w:szCs w:val="16"/>
                <w:u w:val="single"/>
              </w:rPr>
              <w:t>[119]</w:t>
            </w:r>
            <w:r w:rsidRPr="001973D0">
              <w:rPr>
                <w:color w:val="467886"/>
                <w:sz w:val="16"/>
                <w:szCs w:val="16"/>
                <w:u w:val="single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F1CDFC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OR0 </w:t>
            </w:r>
            <w:r w:rsidRPr="001973D0">
              <w:rPr>
                <w:color w:val="000000"/>
                <w:sz w:val="16"/>
                <w:szCs w:val="16"/>
              </w:rPr>
              <w:br/>
              <w:t>7OR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000000" w:fill="FFFFFF"/>
            <w:vAlign w:val="center"/>
            <w:hideMark/>
          </w:tcPr>
          <w:p w14:paraId="71C12FC0" w14:textId="77777777" w:rsidR="002D098B" w:rsidRPr="001973D0" w:rsidRDefault="002D098B" w:rsidP="002D098B">
            <w:pPr>
              <w:rPr>
                <w:color w:val="333333"/>
                <w:sz w:val="16"/>
                <w:szCs w:val="16"/>
              </w:rPr>
            </w:pPr>
            <w:r w:rsidRPr="001973D0">
              <w:rPr>
                <w:color w:val="333333"/>
                <w:sz w:val="16"/>
                <w:szCs w:val="16"/>
              </w:rPr>
              <w:t>To be published</w:t>
            </w:r>
          </w:p>
        </w:tc>
      </w:tr>
      <w:tr w:rsidR="002D098B" w:rsidRPr="001973D0" w14:paraId="2621C344" w14:textId="77777777" w:rsidTr="00DA3807">
        <w:trPr>
          <w:trHeight w:val="52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DF9FA98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A0F5E4D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4-S5 link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AA19BF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H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4E862F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2286AB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tructural lipid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3933DB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0.1%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2B418F6" w14:textId="74A26208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22E49A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DXB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DXC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DXD </w:t>
            </w:r>
            <w:r w:rsidRPr="001973D0">
              <w:rPr>
                <w:color w:val="000000"/>
                <w:sz w:val="16"/>
                <w:szCs w:val="16"/>
              </w:rPr>
              <w:br/>
              <w:t>7DXE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4CCF6B7" w14:textId="02BD3C86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02DBFDAB" w14:textId="77777777" w:rsidTr="00DA3807">
        <w:trPr>
          <w:trHeight w:val="115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84CDA0C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755F01A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4-S5 link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6E8E51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H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FA9A6C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A70113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tructural lipid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851143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0.01-0.1%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98071E5" w14:textId="2508D3FE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b25nPC9BdXRob3I+PFllYXI+MjAyMTwvWWVhcj48UmVj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b25nPC9BdXRob3I+PFllYXI+MjAyMTwvWWVhcj48UmVj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7,37,9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F9E2CB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D4P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D4Q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E4T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WDB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X6C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X6I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8GVW </w:t>
            </w:r>
            <w:r w:rsidRPr="001973D0">
              <w:rPr>
                <w:color w:val="000000"/>
                <w:sz w:val="16"/>
                <w:szCs w:val="16"/>
              </w:rPr>
              <w:br/>
              <w:t>8GVX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226501C" w14:textId="2AD93373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b25nPC9BdXRob3I+PFllYXI+MjAyMTwvWWVhcj48UmVj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b25nPC9BdXRob3I+PFllYXI+MjAyMTwvWWVhcj48UmVj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7,37,9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1A6704C2" w14:textId="77777777" w:rsidTr="00DA3807">
        <w:trPr>
          <w:trHeight w:val="79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C9F4523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52C3C84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4-S5 link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D1A548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H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62A220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9673B1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tructural lipid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853643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0.1%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2391B14" w14:textId="40D538D4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CYWk8L0F1dGhvcj48WWVhcj4yMDIwPC9ZZWFyPjxSZWNO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</w:fldData>
              </w:fldChar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65502A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CYWk8L0F1dGhvcj48WWVhcj4yMDIwPC9ZZWFyPjxSZWNO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</w:fldData>
              </w:fldChar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65502A" w:rsidRPr="001973D0">
              <w:rPr>
                <w:color w:val="000000"/>
                <w:sz w:val="16"/>
                <w:szCs w:val="16"/>
              </w:rPr>
            </w:r>
            <w:r w:rsidR="0065502A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,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3D09A9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6UZ8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6UZA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DXF </w:t>
            </w:r>
            <w:r w:rsidRPr="001973D0">
              <w:rPr>
                <w:color w:val="000000"/>
                <w:sz w:val="16"/>
                <w:szCs w:val="16"/>
              </w:rPr>
              <w:br/>
              <w:t>7DXG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4C87CC3" w14:textId="17CC70EA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CYWk8L0F1dGhvcj48WWVhcj4yMDIwPC9ZZWFyPjxSZWNO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</w:fldData>
              </w:fldChar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65502A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CYWk8L0F1dGhvcj48WWVhcj4yMDIwPC9ZZWFyPjxSZWNO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</w:fldData>
              </w:fldChar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65502A" w:rsidRPr="001973D0">
              <w:rPr>
                <w:color w:val="000000"/>
                <w:sz w:val="16"/>
                <w:szCs w:val="16"/>
              </w:rPr>
            </w:r>
            <w:r w:rsidR="0065502A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,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771C2B27" w14:textId="77777777" w:rsidTr="00DA3807">
        <w:trPr>
          <w:trHeight w:val="43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D2E37A0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118FB52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4-S5 link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66E5EE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H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33C270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C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5B2003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tructural lipid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8BF6BE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0.01-0.1%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29AD3DC" w14:textId="5B36AF8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uan&lt;/Author&gt;&lt;Year&gt;2018&lt;/Year&gt;&lt;RecNum&gt;281&lt;/RecNum&gt;&lt;DisplayText&gt;[120]&lt;/DisplayText&gt;&lt;record&gt;&lt;rec-number&gt;281&lt;/rec-number&gt;&lt;foreign-keys&gt;&lt;key app="EN" db-id="a5ptw929aew5xde0a0txd5xo0zf5a0dpzpvf" timestamp="1725671948"&gt;281&lt;/key&gt;&lt;/foreign-keys&gt;&lt;ref-type name="Journal Article"&gt;17&lt;/ref-type&gt;&lt;contributors&gt;&lt;authors&gt;&lt;author&gt;Duan, Jingjing&lt;/author&gt;&lt;author&gt;Li, Jian&lt;/author&gt;&lt;author&gt;Zeng, Bo&lt;/author&gt;&lt;author&gt;Chen, Gui-Lan&lt;/author&gt;&lt;author&gt;Peng, Xiaogang&lt;/author&gt;&lt;author&gt;Zhang, Yixing&lt;/author&gt;&lt;author&gt;Wang, Jianbin&lt;/author&gt;&lt;author&gt;Clapham, David E.&lt;/author&gt;&lt;author&gt;Li, Zongli&lt;/author&gt;&lt;author&gt;Zhang, Jin&lt;/author&gt;&lt;/authors&gt;&lt;/contributors&gt;&lt;titles&gt;&lt;title&gt;Structure of the mouse TRPC4 ion channel&lt;/title&gt;&lt;secondary-title&gt;Nature Communications&lt;/secondary-title&gt;&lt;/titles&gt;&lt;periodical&gt;&lt;full-title&gt;Nature Communications&lt;/full-title&gt;&lt;abbr-1&gt;Nat Commun&lt;/abbr-1&gt;&lt;/periodical&gt;&lt;pages&gt;3102&lt;/pages&gt;&lt;volume&gt;9&lt;/volume&gt;&lt;number&gt;1&lt;/number&gt;&lt;dates&gt;&lt;year&gt;2018&lt;/year&gt;&lt;pub-dates&gt;&lt;date&gt;2018-08-06&lt;/date&gt;&lt;/pub-dates&gt;&lt;/dates&gt;&lt;isbn&gt;2041-1723&lt;/isbn&gt;&lt;urls&gt;&lt;/urls&gt;&lt;electronic-resource-num&gt;10.1038/s41467-018-05247-9&lt;/electronic-resource-num&gt;&lt;remote-database-name&gt;DOI.org (Crossref)&lt;/remote-database-name&gt;&lt;language&gt;en&lt;/language&gt;&lt;access-date&gt;2024-09-02 15:17:56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2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8BE641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5Z96 </w:t>
            </w:r>
            <w:r w:rsidRPr="001973D0">
              <w:rPr>
                <w:color w:val="000000"/>
                <w:sz w:val="16"/>
                <w:szCs w:val="16"/>
              </w:rPr>
              <w:br/>
              <w:t>6JZO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B124635" w14:textId="57421E33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uan&lt;/Author&gt;&lt;Year&gt;2018&lt;/Year&gt;&lt;RecNum&gt;281&lt;/RecNum&gt;&lt;DisplayText&gt;[120]&lt;/DisplayText&gt;&lt;record&gt;&lt;rec-number&gt;281&lt;/rec-number&gt;&lt;foreign-keys&gt;&lt;key app="EN" db-id="a5ptw929aew5xde0a0txd5xo0zf5a0dpzpvf" timestamp="1725671948"&gt;281&lt;/key&gt;&lt;/foreign-keys&gt;&lt;ref-type name="Journal Article"&gt;17&lt;/ref-type&gt;&lt;contributors&gt;&lt;authors&gt;&lt;author&gt;Duan, Jingjing&lt;/author&gt;&lt;author&gt;Li, Jian&lt;/author&gt;&lt;author&gt;Zeng, Bo&lt;/author&gt;&lt;author&gt;Chen, Gui-Lan&lt;/author&gt;&lt;author&gt;Peng, Xiaogang&lt;/author&gt;&lt;author&gt;Zhang, Yixing&lt;/author&gt;&lt;author&gt;Wang, Jianbin&lt;/author&gt;&lt;author&gt;Clapham, David E.&lt;/author&gt;&lt;author&gt;Li, Zongli&lt;/author&gt;&lt;author&gt;Zhang, Jin&lt;/author&gt;&lt;/authors&gt;&lt;/contributors&gt;&lt;titles&gt;&lt;title&gt;Structure of the mouse TRPC4 ion channel&lt;/title&gt;&lt;secondary-title&gt;Nature Communications&lt;/secondary-title&gt;&lt;/titles&gt;&lt;periodical&gt;&lt;full-title&gt;Nature Communications&lt;/full-title&gt;&lt;abbr-1&gt;Nat Commun&lt;/abbr-1&gt;&lt;/periodical&gt;&lt;pages&gt;3102&lt;/pages&gt;&lt;volume&gt;9&lt;/volume&gt;&lt;number&gt;1&lt;/number&gt;&lt;dates&gt;&lt;year&gt;2018&lt;/year&gt;&lt;pub-dates&gt;&lt;date&gt;2018-08-06&lt;/date&gt;&lt;/pub-dates&gt;&lt;/dates&gt;&lt;isbn&gt;2041-1723&lt;/isbn&gt;&lt;urls&gt;&lt;/urls&gt;&lt;electronic-resource-num&gt;10.1038/s41467-018-05247-9&lt;/electronic-resource-num&gt;&lt;remote-database-name&gt;DOI.org (Crossref)&lt;/remote-database-name&gt;&lt;language&gt;en&lt;/language&gt;&lt;access-date&gt;2024-09-02 15:17:56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2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5CC01571" w14:textId="77777777" w:rsidTr="00DA3807">
        <w:trPr>
          <w:trHeight w:val="547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EB07773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2E3290E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4-S5 link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FAAD35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H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77B18A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C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86DD3B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tructural lipid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85F5EB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0.01-0.1%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DC20A92" w14:textId="3859107A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uan&lt;/Author&gt;&lt;Year&gt;2019&lt;/Year&gt;&lt;RecNum&gt;242&lt;/RecNum&gt;&lt;DisplayText&gt;[121]&lt;/DisplayText&gt;&lt;record&gt;&lt;rec-number&gt;242&lt;/rec-number&gt;&lt;foreign-keys&gt;&lt;key app="EN" db-id="a5ptw929aew5xde0a0txd5xo0zf5a0dpzpvf" timestamp="1725671948"&gt;242&lt;/key&gt;&lt;/foreign-keys&gt;&lt;ref-type name="Journal Article"&gt;17&lt;/ref-type&gt;&lt;contributors&gt;&lt;authors&gt;&lt;author&gt;Duan, Jingjing&lt;/author&gt;&lt;author&gt;Li, Jian&lt;/author&gt;&lt;author&gt;Chen, Gui-Lan&lt;/author&gt;&lt;author&gt;Ge, Yan&lt;/author&gt;&lt;author&gt;Liu, Jieyu&lt;/author&gt;&lt;author&gt;Xie, Kechen&lt;/author&gt;&lt;author&gt;Peng, Xiaogang&lt;/author&gt;&lt;author&gt;Zhou, Wei&lt;/author&gt;&lt;author&gt;Zhong, Jianing&lt;/author&gt;&lt;author&gt;Zhang, Yixing&lt;/author&gt;&lt;author&gt;Xu, Jie&lt;/author&gt;&lt;author&gt;Xue, Changhu&lt;/author&gt;&lt;author&gt;Liang, Bo&lt;/author&gt;&lt;author&gt;Zhu, Lan&lt;/author&gt;&lt;author&gt;Liu, Wei&lt;/author&gt;&lt;author&gt;Zhang, Cheng&lt;/author&gt;&lt;author&gt;Tian, Xiao-Li&lt;/author&gt;&lt;author&gt;Wang, Jianbin&lt;/author&gt;&lt;author&gt;Clapham, David E.&lt;/author&gt;&lt;author&gt;Zeng, Bo&lt;/author&gt;&lt;author&gt;Li, Zongli&lt;/author&gt;&lt;author&gt;Zhang, Jin&lt;/author&gt;&lt;/authors&gt;&lt;/contributors&gt;&lt;titles&gt;&lt;title&gt;Cryo-EM structure of TRPC5 at 2.8-Å resolution reveals unique and conserved structural elements essential for channel function&lt;/title&gt;&lt;secondary-title&gt;Science Advances&lt;/secondary-title&gt;&lt;/titles&gt;&lt;pages&gt;eaaw7935&lt;/pages&gt;&lt;volume&gt;5&lt;/volume&gt;&lt;number&gt;7&lt;/number&gt;&lt;dates&gt;&lt;year&gt;2019&lt;/year&gt;&lt;pub-dates&gt;&lt;date&gt;2019-07-05&lt;/date&gt;&lt;/pub-dates&gt;&lt;/dates&gt;&lt;isbn&gt;2375-2548&lt;/isbn&gt;&lt;urls&gt;&lt;/urls&gt;&lt;electronic-resource-num&gt;10.1126/sciadv.aaw7935&lt;/electronic-resource-num&gt;&lt;remote-database-name&gt;DOI.org (Crossref)&lt;/remote-database-name&gt;&lt;language&gt;en&lt;/language&gt;&lt;access-date&gt;2024-08-10 01:09:33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21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81C465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AEI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FC2BC57" w14:textId="69B5B229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uan&lt;/Author&gt;&lt;Year&gt;2019&lt;/Year&gt;&lt;RecNum&gt;242&lt;/RecNum&gt;&lt;DisplayText&gt;[121]&lt;/DisplayText&gt;&lt;record&gt;&lt;rec-number&gt;242&lt;/rec-number&gt;&lt;foreign-keys&gt;&lt;key app="EN" db-id="a5ptw929aew5xde0a0txd5xo0zf5a0dpzpvf" timestamp="1725671948"&gt;242&lt;/key&gt;&lt;/foreign-keys&gt;&lt;ref-type name="Journal Article"&gt;17&lt;/ref-type&gt;&lt;contributors&gt;&lt;authors&gt;&lt;author&gt;Duan, Jingjing&lt;/author&gt;&lt;author&gt;Li, Jian&lt;/author&gt;&lt;author&gt;Chen, Gui-Lan&lt;/author&gt;&lt;author&gt;Ge, Yan&lt;/author&gt;&lt;author&gt;Liu, Jieyu&lt;/author&gt;&lt;author&gt;Xie, Kechen&lt;/author&gt;&lt;author&gt;Peng, Xiaogang&lt;/author&gt;&lt;author&gt;Zhou, Wei&lt;/author&gt;&lt;author&gt;Zhong, Jianing&lt;/author&gt;&lt;author&gt;Zhang, Yixing&lt;/author&gt;&lt;author&gt;Xu, Jie&lt;/author&gt;&lt;author&gt;Xue, Changhu&lt;/author&gt;&lt;author&gt;Liang, Bo&lt;/author&gt;&lt;author&gt;Zhu, Lan&lt;/author&gt;&lt;author&gt;Liu, Wei&lt;/author&gt;&lt;author&gt;Zhang, Cheng&lt;/author&gt;&lt;author&gt;Tian, Xiao-Li&lt;/author&gt;&lt;author&gt;Wang, Jianbin&lt;/author&gt;&lt;author&gt;Clapham, David E.&lt;/author&gt;&lt;author&gt;Zeng, Bo&lt;/author&gt;&lt;author&gt;Li, Zongli&lt;/author&gt;&lt;author&gt;Zhang, Jin&lt;/author&gt;&lt;/authors&gt;&lt;/contributors&gt;&lt;titles&gt;&lt;title&gt;Cryo-EM structure of TRPC5 at 2.8-Å resolution reveals unique and conserved structural elements essential for channel function&lt;/title&gt;&lt;secondary-title&gt;Science Advances&lt;/secondary-title&gt;&lt;/titles&gt;&lt;pages&gt;eaaw7935&lt;/pages&gt;&lt;volume&gt;5&lt;/volume&gt;&lt;number&gt;7&lt;/number&gt;&lt;dates&gt;&lt;year&gt;2019&lt;/year&gt;&lt;pub-dates&gt;&lt;date&gt;2019-07-05&lt;/date&gt;&lt;/pub-dates&gt;&lt;/dates&gt;&lt;isbn&gt;2375-2548&lt;/isbn&gt;&lt;urls&gt;&lt;/urls&gt;&lt;electronic-resource-num&gt;10.1126/sciadv.aaw7935&lt;/electronic-resource-num&gt;&lt;remote-database-name&gt;DOI.org (Crossref)&lt;/remote-database-name&gt;&lt;language&gt;en&lt;/language&gt;&lt;access-date&gt;2024-08-10 01:09:33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21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622EFD5E" w14:textId="77777777" w:rsidTr="00DA3807">
        <w:trPr>
          <w:trHeight w:val="295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00386F6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25D6F53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4-S5 link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584827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H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78DFBB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Zebrafish TRPC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CFEE90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tructural lipid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A3DD4C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0.0026-0.1%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118DB98" w14:textId="31BEB3E3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Vinayagam&lt;/Author&gt;&lt;Year&gt;2018&lt;/Year&gt;&lt;RecNum&gt;218&lt;/RecNum&gt;&lt;DisplayText&gt;[122]&lt;/DisplayText&gt;&lt;record&gt;&lt;rec-number&gt;218&lt;/rec-number&gt;&lt;foreign-keys&gt;&lt;key app="EN" db-id="a5ptw929aew5xde0a0txd5xo0zf5a0dpzpvf" timestamp="1725671948"&gt;218&lt;/key&gt;&lt;/foreign-keys&gt;&lt;ref-type name="Journal Article"&gt;17&lt;/ref-type&gt;&lt;contributors&gt;&lt;authors&gt;&lt;author&gt;Vinayagam, Deivanayagabarathy&lt;/author&gt;&lt;author&gt;Mager, Thomas&lt;/author&gt;&lt;author&gt;Apelbaum, Amir&lt;/author&gt;&lt;author&gt;Bothe, Arne&lt;/author&gt;&lt;author&gt;Merino, Felipe&lt;/author&gt;&lt;author&gt;Hofnagel, Oliver&lt;/author&gt;&lt;author&gt;Gatsogiannis, Christos&lt;/author&gt;&lt;author&gt;Raunser, Stefan&lt;/author&gt;&lt;/authors&gt;&lt;/contributors&gt;&lt;titles&gt;&lt;title&gt;Electron cryo-microscopy structure of the canonical TRPC4 ion channel&lt;/title&gt;&lt;secondary-title&gt;eLife&lt;/secondary-title&gt;&lt;/titles&gt;&lt;periodical&gt;&lt;full-title&gt;eLife&lt;/full-title&gt;&lt;/periodical&gt;&lt;pages&gt;e36615&lt;/pages&gt;&lt;volume&gt;7&lt;/volume&gt;&lt;dates&gt;&lt;year&gt;2018&lt;/year&gt;&lt;pub-dates&gt;&lt;date&gt;2018-05-02&lt;/date&gt;&lt;/pub-dates&gt;&lt;/dates&gt;&lt;isbn&gt;2050-084X&lt;/isbn&gt;&lt;urls&gt;&lt;/urls&gt;&lt;electronic-resource-num&gt;10.7554/eLife.36615&lt;/electronic-resource-num&gt;&lt;remote-database-name&gt;DOI.org (Crossref)&lt;/remote-database-name&gt;&lt;language&gt;en&lt;/language&gt;&lt;access-date&gt;2024-08-10 01:07:56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2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1AD0F0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G1K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725DA27" w14:textId="54680B2D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Vinayagam&lt;/Author&gt;&lt;Year&gt;2018&lt;/Year&gt;&lt;RecNum&gt;218&lt;/RecNum&gt;&lt;DisplayText&gt;[122]&lt;/DisplayText&gt;&lt;record&gt;&lt;rec-number&gt;218&lt;/rec-number&gt;&lt;foreign-keys&gt;&lt;key app="EN" db-id="a5ptw929aew5xde0a0txd5xo0zf5a0dpzpvf" timestamp="1725671948"&gt;218&lt;/key&gt;&lt;/foreign-keys&gt;&lt;ref-type name="Journal Article"&gt;17&lt;/ref-type&gt;&lt;contributors&gt;&lt;authors&gt;&lt;author&gt;Vinayagam, Deivanayagabarathy&lt;/author&gt;&lt;author&gt;Mager, Thomas&lt;/author&gt;&lt;author&gt;Apelbaum, Amir&lt;/author&gt;&lt;author&gt;Bothe, Arne&lt;/author&gt;&lt;author&gt;Merino, Felipe&lt;/author&gt;&lt;author&gt;Hofnagel, Oliver&lt;/author&gt;&lt;author&gt;Gatsogiannis, Christos&lt;/author&gt;&lt;author&gt;Raunser, Stefan&lt;/author&gt;&lt;/authors&gt;&lt;/contributors&gt;&lt;titles&gt;&lt;title&gt;Electron cryo-microscopy structure of the canonical TRPC4 ion channel&lt;/title&gt;&lt;secondary-title&gt;eLife&lt;/secondary-title&gt;&lt;/titles&gt;&lt;periodical&gt;&lt;full-title&gt;eLife&lt;/full-title&gt;&lt;/periodical&gt;&lt;pages&gt;e36615&lt;/pages&gt;&lt;volume&gt;7&lt;/volume&gt;&lt;dates&gt;&lt;year&gt;2018&lt;/year&gt;&lt;pub-dates&gt;&lt;date&gt;2018-05-02&lt;/date&gt;&lt;/pub-dates&gt;&lt;/dates&gt;&lt;isbn&gt;2050-084X&lt;/isbn&gt;&lt;urls&gt;&lt;/urls&gt;&lt;electronic-resource-num&gt;10.7554/eLife.36615&lt;/electronic-resource-num&gt;&lt;remote-database-name&gt;DOI.org (Crossref)&lt;/remote-database-name&gt;&lt;language&gt;en&lt;/language&gt;&lt;access-date&gt;2024-08-10 01:07:56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2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49963C46" w14:textId="77777777" w:rsidTr="00DA3807">
        <w:trPr>
          <w:trHeight w:val="565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FBAF696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292A081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4-S5 link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E24175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H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99FE0A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Tit TRPM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579A60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tabilize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6E2579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100-2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4464266" w14:textId="25E2B3C9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iver&lt;/Author&gt;&lt;Year&gt;2019&lt;/Year&gt;&lt;RecNum&gt;243&lt;/RecNum&gt;&lt;DisplayText&gt;[4]&lt;/DisplayText&gt;&lt;record&gt;&lt;rec-number&gt;243&lt;/rec-number&gt;&lt;foreign-keys&gt;&lt;key app="EN" db-id="a5ptw929aew5xde0a0txd5xo0zf5a0dpzpvf" timestamp="1725671948"&gt;243&lt;/key&gt;&lt;/foreign-keys&gt;&lt;ref-type name="Journal Article"&gt;17&lt;/ref-type&gt;&lt;contributors&gt;&lt;authors&gt;&lt;author&gt;Diver, Melinda M.&lt;/author&gt;&lt;author&gt;Cheng, Yifan&lt;/author&gt;&lt;author&gt;Julius, David&lt;/author&gt;&lt;/authors&gt;&lt;/contributors&gt;&lt;titles&gt;&lt;title&gt;Structural insights into TRPM8 inhibition and desensitization&lt;/title&gt;&lt;secondary-title&gt;Science&lt;/secondary-title&gt;&lt;/titles&gt;&lt;pages&gt;1434-1440&lt;/pages&gt;&lt;volume&gt;365&lt;/volume&gt;&lt;number&gt;6460&lt;/number&gt;&lt;dates&gt;&lt;year&gt;2019&lt;/year&gt;&lt;pub-dates&gt;&lt;date&gt;2019-09-27&lt;/date&gt;&lt;/pub-dates&gt;&lt;/dates&gt;&lt;isbn&gt;0036-8075, 1095-9203&lt;/isbn&gt;&lt;urls&gt;&lt;/urls&gt;&lt;electronic-resource-num&gt;10.1126/science.aax6672&lt;/electronic-resource-num&gt;&lt;remote-database-name&gt;DOI.org (Crossref)&lt;/remote-database-name&gt;&lt;language&gt;en&lt;/language&gt;&lt;access-date&gt;2024-08-10 01:09:4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66E0C0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6O6A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6O6R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6O72 </w:t>
            </w:r>
            <w:r w:rsidRPr="001973D0">
              <w:rPr>
                <w:color w:val="000000"/>
                <w:sz w:val="16"/>
                <w:szCs w:val="16"/>
              </w:rPr>
              <w:br/>
              <w:t>6O7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6D08BF6" w14:textId="6D0DFC8B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iver&lt;/Author&gt;&lt;Year&gt;2019&lt;/Year&gt;&lt;RecNum&gt;243&lt;/RecNum&gt;&lt;DisplayText&gt;[4]&lt;/DisplayText&gt;&lt;record&gt;&lt;rec-number&gt;243&lt;/rec-number&gt;&lt;foreign-keys&gt;&lt;key app="EN" db-id="a5ptw929aew5xde0a0txd5xo0zf5a0dpzpvf" timestamp="1725671948"&gt;243&lt;/key&gt;&lt;/foreign-keys&gt;&lt;ref-type name="Journal Article"&gt;17&lt;/ref-type&gt;&lt;contributors&gt;&lt;authors&gt;&lt;author&gt;Diver, Melinda M.&lt;/author&gt;&lt;author&gt;Cheng, Yifan&lt;/author&gt;&lt;author&gt;Julius, David&lt;/author&gt;&lt;/authors&gt;&lt;/contributors&gt;&lt;titles&gt;&lt;title&gt;Structural insights into TRPM8 inhibition and desensitization&lt;/title&gt;&lt;secondary-title&gt;Science&lt;/secondary-title&gt;&lt;/titles&gt;&lt;pages&gt;1434-1440&lt;/pages&gt;&lt;volume&gt;365&lt;/volume&gt;&lt;number&gt;6460&lt;/number&gt;&lt;dates&gt;&lt;year&gt;2019&lt;/year&gt;&lt;pub-dates&gt;&lt;date&gt;2019-09-27&lt;/date&gt;&lt;/pub-dates&gt;&lt;/dates&gt;&lt;isbn&gt;0036-8075, 1095-9203&lt;/isbn&gt;&lt;urls&gt;&lt;/urls&gt;&lt;electronic-resource-num&gt;10.1126/science.aax6672&lt;/electronic-resource-num&gt;&lt;remote-database-name&gt;DOI.org (Crossref)&lt;/remote-database-name&gt;&lt;language&gt;en&lt;/language&gt;&lt;access-date&gt;2024-08-10 01:09:4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58DBFBA8" w14:textId="77777777" w:rsidTr="00DA3807">
        <w:trPr>
          <w:trHeight w:val="448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3933674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19CBEA1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4-S5 link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54A130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iC8-</w:t>
            </w:r>
            <w:proofErr w:type="gramStart"/>
            <w:r w:rsidRPr="001973D0">
              <w:rPr>
                <w:color w:val="000000"/>
                <w:sz w:val="16"/>
                <w:szCs w:val="16"/>
              </w:rPr>
              <w:t>PI(</w:t>
            </w:r>
            <w:proofErr w:type="gramEnd"/>
            <w:r w:rsidRPr="001973D0">
              <w:rPr>
                <w:color w:val="000000"/>
                <w:sz w:val="16"/>
                <w:szCs w:val="16"/>
              </w:rPr>
              <w:t>4,5)P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5CA07D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lga TRP-like ion channel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29C3B7F" w14:textId="3108A249" w:rsidR="002D098B" w:rsidRPr="001973D0" w:rsidRDefault="0012730F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EA32FE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2.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572B188" w14:textId="3DBB3D3B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McGoldrick&lt;/Author&gt;&lt;Year&gt;2019&lt;/Year&gt;&lt;RecNum&gt;275&lt;/RecNum&gt;&lt;DisplayText&gt;[123]&lt;/DisplayText&gt;&lt;record&gt;&lt;rec-number&gt;275&lt;/rec-number&gt;&lt;foreign-keys&gt;&lt;key app="EN" db-id="a5ptw929aew5xde0a0txd5xo0zf5a0dpzpvf" timestamp="1725671948"&gt;275&lt;/key&gt;&lt;/foreign-keys&gt;&lt;ref-type name="Journal Article"&gt;17&lt;/ref-type&gt;&lt;contributors&gt;&lt;authors&gt;&lt;author&gt;McGoldrick, Luke L.&lt;/author&gt;&lt;author&gt;Singh, Appu K.&lt;/author&gt;&lt;author&gt;Demirkhanyan, Lusine&lt;/author&gt;&lt;author&gt;Lin, Ting-Yu&lt;/author&gt;&lt;author&gt;Casner, Ryan G.&lt;/author&gt;&lt;author&gt;Zakharian, Eleonora&lt;/author&gt;&lt;author&gt;Sobolevsky, Alexander I.&lt;/author&gt;&lt;/authors&gt;&lt;/contributors&gt;&lt;titles&gt;&lt;title&gt;Structure of the thermo-sensitive TRP channel TRP1 from the alga Chlamydomonas reinhardtii&lt;/title&gt;&lt;secondary-title&gt;Nature Communications&lt;/secondary-title&gt;&lt;/titles&gt;&lt;periodical&gt;&lt;full-title&gt;Nature Communications&lt;/full-title&gt;&lt;abbr-1&gt;Nat Commun&lt;/abbr-1&gt;&lt;/periodical&gt;&lt;pages&gt;4180&lt;/pages&gt;&lt;volume&gt;10&lt;/volume&gt;&lt;number&gt;1&lt;/number&gt;&lt;dates&gt;&lt;year&gt;2019&lt;/year&gt;&lt;pub-dates&gt;&lt;date&gt;2019-09-13&lt;/date&gt;&lt;/pub-dates&gt;&lt;/dates&gt;&lt;isbn&gt;2041-1723&lt;/isbn&gt;&lt;urls&gt;&lt;/urls&gt;&lt;electronic-resource-num&gt;10.1038/s41467-019-12121-9&lt;/electronic-resource-num&gt;&lt;remote-database-name&gt;DOI.org (Crossref)&lt;/remote-database-name&gt;&lt;language&gt;en&lt;/language&gt;&lt;access-date&gt;2024-08-12 23:02:2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2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C11606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6PW4 </w:t>
            </w:r>
            <w:r w:rsidRPr="001973D0">
              <w:rPr>
                <w:color w:val="000000"/>
                <w:sz w:val="16"/>
                <w:szCs w:val="16"/>
              </w:rPr>
              <w:br/>
              <w:t>6PW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1AB6F5B" w14:textId="43C26480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McGoldrick&lt;/Author&gt;&lt;Year&gt;2019&lt;/Year&gt;&lt;RecNum&gt;275&lt;/RecNum&gt;&lt;DisplayText&gt;[123]&lt;/DisplayText&gt;&lt;record&gt;&lt;rec-number&gt;275&lt;/rec-number&gt;&lt;foreign-keys&gt;&lt;key app="EN" db-id="a5ptw929aew5xde0a0txd5xo0zf5a0dpzpvf" timestamp="1725671948"&gt;275&lt;/key&gt;&lt;/foreign-keys&gt;&lt;ref-type name="Journal Article"&gt;17&lt;/ref-type&gt;&lt;contributors&gt;&lt;authors&gt;&lt;author&gt;McGoldrick, Luke L.&lt;/author&gt;&lt;author&gt;Singh, Appu K.&lt;/author&gt;&lt;author&gt;Demirkhanyan, Lusine&lt;/author&gt;&lt;author&gt;Lin, Ting-Yu&lt;/author&gt;&lt;author&gt;Casner, Ryan G.&lt;/author&gt;&lt;author&gt;Zakharian, Eleonora&lt;/author&gt;&lt;author&gt;Sobolevsky, Alexander I.&lt;/author&gt;&lt;/authors&gt;&lt;/contributors&gt;&lt;titles&gt;&lt;title&gt;Structure of the thermo-sensitive TRP channel TRP1 from the alga Chlamydomonas reinhardtii&lt;/title&gt;&lt;secondary-title&gt;Nature Communications&lt;/secondary-title&gt;&lt;/titles&gt;&lt;periodical&gt;&lt;full-title&gt;Nature Communications&lt;/full-title&gt;&lt;abbr-1&gt;Nat Commun&lt;/abbr-1&gt;&lt;/periodical&gt;&lt;pages&gt;4180&lt;/pages&gt;&lt;volume&gt;10&lt;/volume&gt;&lt;number&gt;1&lt;/number&gt;&lt;dates&gt;&lt;year&gt;2019&lt;/year&gt;&lt;pub-dates&gt;&lt;date&gt;2019-09-13&lt;/date&gt;&lt;/pub-dates&gt;&lt;/dates&gt;&lt;isbn&gt;2041-1723&lt;/isbn&gt;&lt;urls&gt;&lt;/urls&gt;&lt;electronic-resource-num&gt;10.1038/s41467-019-12121-9&lt;/electronic-resource-num&gt;&lt;remote-database-name&gt;DOI.org (Crossref)&lt;/remote-database-name&gt;&lt;language&gt;en&lt;/language&gt;&lt;access-date&gt;2024-08-12 23:02:2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2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67501A61" w14:textId="77777777" w:rsidTr="00DA3807">
        <w:trPr>
          <w:trHeight w:val="178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A5230C7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E26067B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4-S5 link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3D35B6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iC8-</w:t>
            </w:r>
            <w:proofErr w:type="gramStart"/>
            <w:r w:rsidRPr="001973D0">
              <w:rPr>
                <w:color w:val="000000"/>
                <w:sz w:val="16"/>
                <w:szCs w:val="16"/>
              </w:rPr>
              <w:t>PI(</w:t>
            </w:r>
            <w:proofErr w:type="gramEnd"/>
            <w:r w:rsidRPr="001973D0">
              <w:rPr>
                <w:color w:val="000000"/>
                <w:sz w:val="16"/>
                <w:szCs w:val="16"/>
              </w:rPr>
              <w:t>4,5)P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E66332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Flycatcher TRPM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1C5CDA9" w14:textId="5EB59AE9" w:rsidR="002D098B" w:rsidRPr="001973D0" w:rsidRDefault="0012730F" w:rsidP="002D098B">
            <w:pPr>
              <w:jc w:val="center"/>
              <w:rPr>
                <w:sz w:val="16"/>
                <w:szCs w:val="16"/>
              </w:rPr>
            </w:pPr>
            <w:r w:rsidRPr="001973D0">
              <w:rPr>
                <w:sz w:val="16"/>
                <w:szCs w:val="16"/>
              </w:rPr>
              <w:t>Allosteric modulator (positive)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C6FD2D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1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8F770AB" w14:textId="293F2834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ZaW48L0F1dGhvcj48WWVhcj4yMDE5PC9ZZWFyPjxSZWNO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</w:fldData>
              </w:fldChar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6207F9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ZaW48L0F1dGhvcj48WWVhcj4yMDE5PC9ZZWFyPjxSZWNO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</w:fldData>
              </w:fldChar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6207F9" w:rsidRPr="001973D0">
              <w:rPr>
                <w:color w:val="000000"/>
                <w:sz w:val="16"/>
                <w:szCs w:val="16"/>
              </w:rPr>
            </w:r>
            <w:r w:rsidR="006207F9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8,1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7AA3AA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6NR2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6NR3 </w:t>
            </w:r>
            <w:r w:rsidRPr="001973D0">
              <w:rPr>
                <w:color w:val="000000"/>
                <w:sz w:val="16"/>
                <w:szCs w:val="16"/>
              </w:rPr>
              <w:br/>
              <w:t>8E4Q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8999759" w14:textId="6651ADAB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ZaW48L0F1dGhvcj48WWVhcj4yMDE5PC9ZZWFyPjxSZWNO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</w:fldData>
              </w:fldChar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6207F9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ZaW48L0F1dGhvcj48WWVhcj4yMDE5PC9ZZWFyPjxSZWNO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</w:fldData>
              </w:fldChar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6207F9" w:rsidRPr="001973D0">
              <w:rPr>
                <w:color w:val="000000"/>
                <w:sz w:val="16"/>
                <w:szCs w:val="16"/>
              </w:rPr>
            </w:r>
            <w:r w:rsidR="006207F9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8,1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62EA3834" w14:textId="77777777" w:rsidTr="00DA3807">
        <w:trPr>
          <w:trHeight w:val="727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710EE68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F96C63A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4-S5 link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63F6C9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iC8-</w:t>
            </w:r>
            <w:proofErr w:type="gramStart"/>
            <w:r w:rsidRPr="001973D0">
              <w:rPr>
                <w:color w:val="000000"/>
                <w:sz w:val="16"/>
                <w:szCs w:val="16"/>
              </w:rPr>
              <w:t>PI(</w:t>
            </w:r>
            <w:proofErr w:type="gramEnd"/>
            <w:r w:rsidRPr="001973D0">
              <w:rPr>
                <w:color w:val="000000"/>
                <w:sz w:val="16"/>
                <w:szCs w:val="16"/>
              </w:rPr>
              <w:t>4,5)P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A36E98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M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7A9AABE" w14:textId="0B5B8894" w:rsidR="002D098B" w:rsidRPr="001973D0" w:rsidRDefault="0012730F" w:rsidP="002D098B">
            <w:pPr>
              <w:jc w:val="center"/>
              <w:rPr>
                <w:sz w:val="16"/>
                <w:szCs w:val="16"/>
              </w:rPr>
            </w:pPr>
            <w:r w:rsidRPr="001973D0">
              <w:rPr>
                <w:sz w:val="16"/>
                <w:szCs w:val="16"/>
              </w:rPr>
              <w:t>Allosteric modulator (positive)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000000" w:fill="FFFFFF"/>
            <w:vAlign w:val="center"/>
            <w:hideMark/>
          </w:tcPr>
          <w:p w14:paraId="43083EE6" w14:textId="77777777" w:rsidR="002D098B" w:rsidRPr="001973D0" w:rsidRDefault="002D098B" w:rsidP="002D098B">
            <w:pPr>
              <w:jc w:val="center"/>
              <w:rPr>
                <w:color w:val="1A1A1A"/>
                <w:sz w:val="16"/>
                <w:szCs w:val="16"/>
              </w:rPr>
            </w:pPr>
            <w:r w:rsidRPr="001973D0">
              <w:rPr>
                <w:color w:val="1A1A1A"/>
                <w:sz w:val="16"/>
                <w:szCs w:val="16"/>
              </w:rPr>
              <w:t>EC</w:t>
            </w:r>
            <w:r w:rsidRPr="001973D0">
              <w:rPr>
                <w:color w:val="1A1A1A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1A1A1A"/>
                <w:sz w:val="16"/>
                <w:szCs w:val="16"/>
              </w:rPr>
              <w:t xml:space="preserve"> 18.0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E61CB68" w14:textId="2FD7EF9D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Badheka&lt;/Author&gt;&lt;Year&gt;2015&lt;/Year&gt;&lt;RecNum&gt;298&lt;/RecNum&gt;&lt;DisplayText&gt;[124]&lt;/DisplayText&gt;&lt;record&gt;&lt;rec-number&gt;298&lt;/rec-number&gt;&lt;foreign-keys&gt;&lt;key app="EN" db-id="a5ptw929aew5xde0a0txd5xo0zf5a0dpzpvf" timestamp="1725671948"&gt;298&lt;/key&gt;&lt;/foreign-keys&gt;&lt;ref-type name="Journal Article"&gt;17&lt;/ref-type&gt;&lt;contributors&gt;&lt;authors&gt;&lt;author&gt;Badheka, Doreen&lt;/author&gt;&lt;author&gt;Borbiro, Istvan&lt;/author&gt;&lt;author&gt;Rohacs, Tibor&lt;/author&gt;&lt;/authors&gt;&lt;/contributors&gt;&lt;titles&gt;&lt;title&gt;Transient receptor potential melastatin 3 is a phosphoinositide-dependent ion channel&lt;/title&gt;&lt;secondary-title&gt;Journal of General Physiology&lt;/secondary-title&gt;&lt;/titles&gt;&lt;pages&gt;65-77&lt;/pages&gt;&lt;volume&gt;146&lt;/volume&gt;&lt;number&gt;1&lt;/number&gt;&lt;dates&gt;&lt;year&gt;2015&lt;/year&gt;&lt;pub-dates&gt;&lt;date&gt;2015-06-29&lt;/date&gt;&lt;/pub-dates&gt;&lt;/dates&gt;&lt;isbn&gt;0022-1295&lt;/isbn&gt;&lt;urls&gt;&lt;/urls&gt;&lt;electronic-resource-num&gt;10.1085/jgp.201411336&lt;/electronic-resource-num&gt;&lt;remote-database-name&gt;Silverchair&lt;/remote-database-name&gt;&lt;access-date&gt;2024-09-05 19:52:5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2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8C5240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8DDS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8DDT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8DDU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8DDV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8DDX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8ED8 </w:t>
            </w:r>
            <w:r w:rsidRPr="001973D0">
              <w:rPr>
                <w:color w:val="000000"/>
                <w:sz w:val="16"/>
                <w:szCs w:val="16"/>
              </w:rPr>
              <w:br/>
              <w:t>8ED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E050DAB" w14:textId="0D067811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Zhao&lt;/Author&gt;&lt;Year&gt;2023&lt;/Year&gt;&lt;RecNum&gt;159&lt;/RecNum&gt;&lt;DisplayText&gt;[25]&lt;/DisplayText&gt;&lt;record&gt;&lt;rec-number&gt;159&lt;/rec-number&gt;&lt;foreign-keys&gt;&lt;key app="EN" db-id="a5ptw929aew5xde0a0txd5xo0zf5a0dpzpvf" timestamp="1725671948"&gt;159&lt;/key&gt;&lt;/foreign-keys&gt;&lt;ref-type name="Journal Article"&gt;17&lt;/ref-type&gt;&lt;contributors&gt;&lt;authors&gt;&lt;author&gt;Zhao, Chen&lt;/author&gt;&lt;author&gt;MacKinnon, Roderick&lt;/author&gt;&lt;/authors&gt;&lt;/contributors&gt;&lt;titles&gt;&lt;title&gt;Structural and functional analyses of a GPCR-inhibited ion channel TRPM3&lt;/title&gt;&lt;secondary-title&gt;Neuron&lt;/secondary-title&gt;&lt;/titles&gt;&lt;pages&gt;81-91.e7&lt;/pages&gt;&lt;volume&gt;111&lt;/volume&gt;&lt;number&gt;1&lt;/number&gt;&lt;dates&gt;&lt;year&gt;2023&lt;/year&gt;&lt;pub-dates&gt;&lt;date&gt;01/2023&lt;/date&gt;&lt;/pub-dates&gt;&lt;/dates&gt;&lt;isbn&gt;08966273&lt;/isbn&gt;&lt;urls&gt;&lt;/urls&gt;&lt;electronic-resource-num&gt;10.1016/j.neuron.2022.10.002&lt;/electronic-resource-num&gt;&lt;remote-database-name&gt;DOI.org (Crossref)&lt;/remote-database-name&gt;&lt;language&gt;en&lt;/language&gt;&lt;access-date&gt;2024-07-01 15:23:4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2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112C0A2B" w14:textId="77777777" w:rsidTr="00DA3807">
        <w:trPr>
          <w:trHeight w:val="79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E7B0FFC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221225E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4-S5 linker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C30589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iC8-</w:t>
            </w:r>
            <w:proofErr w:type="gramStart"/>
            <w:r w:rsidRPr="001973D0">
              <w:rPr>
                <w:color w:val="000000"/>
                <w:sz w:val="16"/>
                <w:szCs w:val="16"/>
              </w:rPr>
              <w:t>PI(</w:t>
            </w:r>
            <w:proofErr w:type="gramEnd"/>
            <w:r w:rsidRPr="001973D0">
              <w:rPr>
                <w:color w:val="000000"/>
                <w:sz w:val="16"/>
                <w:szCs w:val="16"/>
              </w:rPr>
              <w:t>4,5)P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5C3C75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M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2C41632" w14:textId="19E35721" w:rsidR="002D098B" w:rsidRPr="001973D0" w:rsidRDefault="0012730F" w:rsidP="002D098B">
            <w:pPr>
              <w:jc w:val="center"/>
              <w:rPr>
                <w:sz w:val="16"/>
                <w:szCs w:val="16"/>
              </w:rPr>
            </w:pPr>
            <w:r w:rsidRPr="001973D0">
              <w:rPr>
                <w:sz w:val="16"/>
                <w:szCs w:val="16"/>
              </w:rPr>
              <w:t>Allosteric modulator (positive)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7946D1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500-1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4298E34" w14:textId="0DAC25A6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aaGFvPC9BdXRob3I+PFllYXI+MjAyMjwvWWVhcj48UmVj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</w:fldData>
              </w:fldChar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6207F9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aaGFvPC9BdXRob3I+PFllYXI+MjAyMjwvWWVhcj48UmVj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</w:fldData>
              </w:fldChar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6207F9" w:rsidRPr="001973D0">
              <w:rPr>
                <w:color w:val="000000"/>
                <w:sz w:val="16"/>
                <w:szCs w:val="16"/>
              </w:rPr>
            </w:r>
            <w:r w:rsidR="006207F9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7,2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94136F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E4L</w:t>
            </w:r>
            <w:r w:rsidRPr="001973D0">
              <w:rPr>
                <w:color w:val="000000"/>
                <w:sz w:val="16"/>
                <w:szCs w:val="16"/>
              </w:rPr>
              <w:br/>
              <w:t>8E4M</w:t>
            </w:r>
            <w:r w:rsidRPr="001973D0">
              <w:rPr>
                <w:color w:val="000000"/>
                <w:sz w:val="16"/>
                <w:szCs w:val="16"/>
              </w:rPr>
              <w:br/>
              <w:t>8E4N</w:t>
            </w:r>
            <w:r w:rsidRPr="001973D0">
              <w:rPr>
                <w:color w:val="000000"/>
                <w:sz w:val="16"/>
                <w:szCs w:val="16"/>
              </w:rPr>
              <w:br/>
              <w:t>8E4O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5E73013" w14:textId="43823F09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ZaW48L0F1dGhvcj48WWVhcj4yMDIyPC9ZZWFyPjxSZWNO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</w:fldData>
              </w:fldChar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6207F9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ZaW48L0F1dGhvcj48WWVhcj4yMDIyPC9ZZWFyPjxSZWNO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</w:fldData>
              </w:fldChar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6207F9" w:rsidRPr="001973D0">
              <w:rPr>
                <w:color w:val="000000"/>
                <w:sz w:val="16"/>
                <w:szCs w:val="16"/>
              </w:rPr>
            </w:r>
            <w:r w:rsidR="006207F9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7,2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3154A8AE" w14:textId="77777777" w:rsidTr="00DA3807">
        <w:trPr>
          <w:trHeight w:val="268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18ECF1D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EAC6DEB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oupling domain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80196C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BITC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0032CC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A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4D9EDA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ovalent 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77F7A1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1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07B63F9" w14:textId="7FA6F13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uo&lt;/Author&gt;&lt;Year&gt;2020&lt;/Year&gt;&lt;RecNum&gt;107&lt;/RecNum&gt;&lt;DisplayText&gt;[125]&lt;/DisplayText&gt;&lt;record&gt;&lt;rec-number&gt;107&lt;/rec-number&gt;&lt;foreign-keys&gt;&lt;key app="EN" db-id="a5ptw929aew5xde0a0txd5xo0zf5a0dpzpvf" timestamp="1724038647"&gt;107&lt;/key&gt;&lt;/foreign-keys&gt;&lt;ref-type name="Journal Article"&gt;17&lt;/ref-type&gt;&lt;contributors&gt;&lt;authors&gt;&lt;author&gt;Suo, Yang&lt;/author&gt;&lt;author&gt;Wang, Zilong&lt;/author&gt;&lt;author&gt;Zubcevic, Lejla&lt;/author&gt;&lt;author&gt;Hsu, Allen L.&lt;/author&gt;&lt;author&gt;He, Qianru&lt;/author&gt;&lt;author&gt;Borgnia, Mario J.&lt;/author&gt;&lt;author&gt;Ji, Ru-Rong&lt;/author&gt;&lt;author&gt;Lee, Seok-Yong&lt;/author&gt;&lt;/authors&gt;&lt;/contributors&gt;&lt;titles&gt;&lt;title&gt;Structural Insights into Electrophile Irritant Sensing by the Human TRPA1 Channel&lt;/title&gt;&lt;secondary-title&gt;Neuron&lt;/secondary-title&gt;&lt;/titles&gt;&lt;pages&gt;882-894.e5&lt;/pages&gt;&lt;volume&gt;105&lt;/volume&gt;&lt;number&gt;5&lt;/number&gt;&lt;dates&gt;&lt;year&gt;2020&lt;/year&gt;&lt;pub-dates&gt;&lt;date&gt;03/2020&lt;/date&gt;&lt;/pub-dates&gt;&lt;/dates&gt;&lt;isbn&gt;08966273&lt;/isbn&gt;&lt;urls&gt;&lt;related-urls&gt;&lt;url&gt;https://www.ncbi.nlm.nih.gov/pmc/articles/PMC7205012/pdf/nihms-1545060.pdf&lt;/url&gt;&lt;/related-urls&gt;&lt;/urls&gt;&lt;electronic-resource-num&gt;10.1016/j.neuron.2019.11.023&lt;/electronic-resource-num&gt;&lt;remote-database-name&gt;DOI.org (Crossref)&lt;/remote-database-name&gt;&lt;language&gt;en&lt;/language&gt;&lt;access-date&gt;2024-08-10 01:10:0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2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8B73A7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PQP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84B06E7" w14:textId="0EE69219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uo&lt;/Author&gt;&lt;Year&gt;2020&lt;/Year&gt;&lt;RecNum&gt;107&lt;/RecNum&gt;&lt;DisplayText&gt;[125]&lt;/DisplayText&gt;&lt;record&gt;&lt;rec-number&gt;107&lt;/rec-number&gt;&lt;foreign-keys&gt;&lt;key app="EN" db-id="a5ptw929aew5xde0a0txd5xo0zf5a0dpzpvf" timestamp="1724038647"&gt;107&lt;/key&gt;&lt;/foreign-keys&gt;&lt;ref-type name="Journal Article"&gt;17&lt;/ref-type&gt;&lt;contributors&gt;&lt;authors&gt;&lt;author&gt;Suo, Yang&lt;/author&gt;&lt;author&gt;Wang, Zilong&lt;/author&gt;&lt;author&gt;Zubcevic, Lejla&lt;/author&gt;&lt;author&gt;Hsu, Allen L.&lt;/author&gt;&lt;author&gt;He, Qianru&lt;/author&gt;&lt;author&gt;Borgnia, Mario J.&lt;/author&gt;&lt;author&gt;Ji, Ru-Rong&lt;/author&gt;&lt;author&gt;Lee, Seok-Yong&lt;/author&gt;&lt;/authors&gt;&lt;/contributors&gt;&lt;titles&gt;&lt;title&gt;Structural Insights into Electrophile Irritant Sensing by the Human TRPA1 Channel&lt;/title&gt;&lt;secondary-title&gt;Neuron&lt;/secondary-title&gt;&lt;/titles&gt;&lt;pages&gt;882-894.e5&lt;/pages&gt;&lt;volume&gt;105&lt;/volume&gt;&lt;number&gt;5&lt;/number&gt;&lt;dates&gt;&lt;year&gt;2020&lt;/year&gt;&lt;pub-dates&gt;&lt;date&gt;03/2020&lt;/date&gt;&lt;/pub-dates&gt;&lt;/dates&gt;&lt;isbn&gt;08966273&lt;/isbn&gt;&lt;urls&gt;&lt;related-urls&gt;&lt;url&gt;https://www.ncbi.nlm.nih.gov/pmc/articles/PMC7205012/pdf/nihms-1545060.pdf&lt;/url&gt;&lt;/related-urls&gt;&lt;/urls&gt;&lt;electronic-resource-num&gt;10.1016/j.neuron.2019.11.023&lt;/electronic-resource-num&gt;&lt;remote-database-name&gt;DOI.org (Crossref)&lt;/remote-database-name&gt;&lt;language&gt;en&lt;/language&gt;&lt;access-date&gt;2024-08-10 01:10:0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2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03B4FCA6" w14:textId="77777777" w:rsidTr="00DA3807">
        <w:trPr>
          <w:trHeight w:val="601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7D7F01C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2230DEE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oupling domain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5DA404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Bodipy-iodoacetamid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0E17F7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A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5E412F6" w14:textId="23B96EC4" w:rsidR="002D098B" w:rsidRPr="001973D0" w:rsidRDefault="0012730F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ovalent 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9B81E3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1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76BFC52" w14:textId="13DD5ADD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Zhao&lt;/Author&gt;&lt;Year&gt;2020&lt;/Year&gt;&lt;RecNum&gt;252&lt;/RecNum&gt;&lt;DisplayText&gt;[54]&lt;/DisplayText&gt;&lt;record&gt;&lt;rec-number&gt;252&lt;/rec-number&gt;&lt;foreign-keys&gt;&lt;key app="EN" db-id="a5ptw929aew5xde0a0txd5xo0zf5a0dpzpvf" timestamp="1725671948"&gt;252&lt;/key&gt;&lt;/foreign-keys&gt;&lt;ref-type name="Journal Article"&gt;17&lt;/ref-type&gt;&lt;contributors&gt;&lt;authors&gt;&lt;author&gt;Zhao, Jianhua&lt;/author&gt;&lt;author&gt;Lin King, John V.&lt;/author&gt;&lt;author&gt;Paulsen, Candice E.&lt;/author&gt;&lt;author&gt;Cheng, Yifan&lt;/author&gt;&lt;author&gt;Julius, David&lt;/author&gt;&lt;/authors&gt;&lt;/contributors&gt;&lt;titles&gt;&lt;title&gt;Irritant-evoked activation and calcium modulation of the TRPA1 receptor&lt;/title&gt;&lt;secondary-title&gt;Nature&lt;/secondary-title&gt;&lt;/titles&gt;&lt;pages&gt;141-145&lt;/pages&gt;&lt;volume&gt;585&lt;/volume&gt;&lt;number&gt;7823&lt;/number&gt;&lt;dates&gt;&lt;year&gt;2020&lt;/year&gt;&lt;pub-dates&gt;&lt;date&gt;2020-09-03&lt;/date&gt;&lt;/pub-dates&gt;&lt;/dates&gt;&lt;isbn&gt;0028-0836, 1476-4687&lt;/isbn&gt;&lt;urls&gt;&lt;/urls&gt;&lt;electronic-resource-num&gt;10.1038/s41586-020-2480-9&lt;/electronic-resource-num&gt;&lt;remote-database-name&gt;DOI.org (Crossref)&lt;/remote-database-name&gt;&lt;language&gt;en&lt;/language&gt;&lt;access-date&gt;2024-08-10 01:10:1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5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4BBB58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V9V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0309AF2" w14:textId="123C6203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Zhao&lt;/Author&gt;&lt;Year&gt;2020&lt;/Year&gt;&lt;RecNum&gt;252&lt;/RecNum&gt;&lt;DisplayText&gt;[54]&lt;/DisplayText&gt;&lt;record&gt;&lt;rec-number&gt;252&lt;/rec-number&gt;&lt;foreign-keys&gt;&lt;key app="EN" db-id="a5ptw929aew5xde0a0txd5xo0zf5a0dpzpvf" timestamp="1725671948"&gt;252&lt;/key&gt;&lt;/foreign-keys&gt;&lt;ref-type name="Journal Article"&gt;17&lt;/ref-type&gt;&lt;contributors&gt;&lt;authors&gt;&lt;author&gt;Zhao, Jianhua&lt;/author&gt;&lt;author&gt;Lin King, John V.&lt;/author&gt;&lt;author&gt;Paulsen, Candice E.&lt;/author&gt;&lt;author&gt;Cheng, Yifan&lt;/author&gt;&lt;author&gt;Julius, David&lt;/author&gt;&lt;/authors&gt;&lt;/contributors&gt;&lt;titles&gt;&lt;title&gt;Irritant-evoked activation and calcium modulation of the TRPA1 receptor&lt;/title&gt;&lt;secondary-title&gt;Nature&lt;/secondary-title&gt;&lt;/titles&gt;&lt;pages&gt;141-145&lt;/pages&gt;&lt;volume&gt;585&lt;/volume&gt;&lt;number&gt;7823&lt;/number&gt;&lt;dates&gt;&lt;year&gt;2020&lt;/year&gt;&lt;pub-dates&gt;&lt;date&gt;2020-09-03&lt;/date&gt;&lt;/pub-dates&gt;&lt;/dates&gt;&lt;isbn&gt;0028-0836, 1476-4687&lt;/isbn&gt;&lt;urls&gt;&lt;/urls&gt;&lt;electronic-resource-num&gt;10.1038/s41586-020-2480-9&lt;/electronic-resource-num&gt;&lt;remote-database-name&gt;DOI.org (Crossref)&lt;/remote-database-name&gt;&lt;language&gt;en&lt;/language&gt;&lt;access-date&gt;2024-08-10 01:10:1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5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054D4B6F" w14:textId="77777777" w:rsidTr="00DA3807">
        <w:trPr>
          <w:trHeight w:val="52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14D31C3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97AEE4B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oupling domain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C146EAB" w14:textId="5BA0F54F" w:rsidR="002D098B" w:rsidRPr="001973D0" w:rsidRDefault="0012730F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odoacetamid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6E64B2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A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BDEA189" w14:textId="79C5FAD4" w:rsidR="002D098B" w:rsidRPr="001973D0" w:rsidRDefault="0012730F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ovalent 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6E7FAB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1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C89C7DA" w14:textId="081D151A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Zhao&lt;/Author&gt;&lt;Year&gt;2020&lt;/Year&gt;&lt;RecNum&gt;252&lt;/RecNum&gt;&lt;DisplayText&gt;[54]&lt;/DisplayText&gt;&lt;record&gt;&lt;rec-number&gt;252&lt;/rec-number&gt;&lt;foreign-keys&gt;&lt;key app="EN" db-id="a5ptw929aew5xde0a0txd5xo0zf5a0dpzpvf" timestamp="1725671948"&gt;252&lt;/key&gt;&lt;/foreign-keys&gt;&lt;ref-type name="Journal Article"&gt;17&lt;/ref-type&gt;&lt;contributors&gt;&lt;authors&gt;&lt;author&gt;Zhao, Jianhua&lt;/author&gt;&lt;author&gt;Lin King, John V.&lt;/author&gt;&lt;author&gt;Paulsen, Candice E.&lt;/author&gt;&lt;author&gt;Cheng, Yifan&lt;/author&gt;&lt;author&gt;Julius, David&lt;/author&gt;&lt;/authors&gt;&lt;/contributors&gt;&lt;titles&gt;&lt;title&gt;Irritant-evoked activation and calcium modulation of the TRPA1 receptor&lt;/title&gt;&lt;secondary-title&gt;Nature&lt;/secondary-title&gt;&lt;/titles&gt;&lt;pages&gt;141-145&lt;/pages&gt;&lt;volume&gt;585&lt;/volume&gt;&lt;number&gt;7823&lt;/number&gt;&lt;dates&gt;&lt;year&gt;2020&lt;/year&gt;&lt;pub-dates&gt;&lt;date&gt;2020-09-03&lt;/date&gt;&lt;/pub-dates&gt;&lt;/dates&gt;&lt;isbn&gt;0028-0836, 1476-4687&lt;/isbn&gt;&lt;urls&gt;&lt;/urls&gt;&lt;electronic-resource-num&gt;10.1038/s41586-020-2480-9&lt;/electronic-resource-num&gt;&lt;remote-database-name&gt;DOI.org (Crossref)&lt;/remote-database-name&gt;&lt;language&gt;en&lt;/language&gt;&lt;access-date&gt;2024-08-10 01:10:1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5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CC49E5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V9X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DFBF0AF" w14:textId="5FC9666D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Zhao&lt;/Author&gt;&lt;Year&gt;2020&lt;/Year&gt;&lt;RecNum&gt;252&lt;/RecNum&gt;&lt;DisplayText&gt;[54]&lt;/DisplayText&gt;&lt;record&gt;&lt;rec-number&gt;252&lt;/rec-number&gt;&lt;foreign-keys&gt;&lt;key app="EN" db-id="a5ptw929aew5xde0a0txd5xo0zf5a0dpzpvf" timestamp="1725671948"&gt;252&lt;/key&gt;&lt;/foreign-keys&gt;&lt;ref-type name="Journal Article"&gt;17&lt;/ref-type&gt;&lt;contributors&gt;&lt;authors&gt;&lt;author&gt;Zhao, Jianhua&lt;/author&gt;&lt;author&gt;Lin King, John V.&lt;/author&gt;&lt;author&gt;Paulsen, Candice E.&lt;/author&gt;&lt;author&gt;Cheng, Yifan&lt;/author&gt;&lt;author&gt;Julius, David&lt;/author&gt;&lt;/authors&gt;&lt;/contributors&gt;&lt;titles&gt;&lt;title&gt;Irritant-evoked activation and calcium modulation of the TRPA1 receptor&lt;/title&gt;&lt;secondary-title&gt;Nature&lt;/secondary-title&gt;&lt;/titles&gt;&lt;pages&gt;141-145&lt;/pages&gt;&lt;volume&gt;585&lt;/volume&gt;&lt;number&gt;7823&lt;/number&gt;&lt;dates&gt;&lt;year&gt;2020&lt;/year&gt;&lt;pub-dates&gt;&lt;date&gt;2020-09-03&lt;/date&gt;&lt;/pub-dates&gt;&lt;/dates&gt;&lt;isbn&gt;0028-0836, 1476-4687&lt;/isbn&gt;&lt;urls&gt;&lt;/urls&gt;&lt;electronic-resource-num&gt;10.1038/s41586-020-2480-9&lt;/electronic-resource-num&gt;&lt;remote-database-name&gt;DOI.org (Crossref)&lt;/remote-database-name&gt;&lt;language&gt;en&lt;/language&gt;&lt;access-date&gt;2024-08-10 01:10:1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5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15481AEA" w14:textId="77777777" w:rsidTr="00DA3807">
        <w:trPr>
          <w:trHeight w:val="241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1539D59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FC7FF66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oupling domain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69DE25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JT010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2020E5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A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3ECB91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ovalent 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B852B2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0024-0.024 (0.308)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ED6414E" w14:textId="2F940C89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dW88L0F1dGhvcj48WWVhcj4yMDIwPC9ZZWFyPjxSZWNO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dW88L0F1dGhvcj48WWVhcj4yMDIwPC9ZZWFyPjxSZWNO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25,12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C940CA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PQO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6B628CE" w14:textId="520222A3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Suo&lt;/Author&gt;&lt;Year&gt;2020&lt;/Year&gt;&lt;RecNum&gt;107&lt;/RecNum&gt;&lt;DisplayText&gt;[125]&lt;/DisplayText&gt;&lt;record&gt;&lt;rec-number&gt;107&lt;/rec-number&gt;&lt;foreign-keys&gt;&lt;key app="EN" db-id="a5ptw929aew5xde0a0txd5xo0zf5a0dpzpvf" timestamp="1724038647"&gt;107&lt;/key&gt;&lt;/foreign-keys&gt;&lt;ref-type name="Journal Article"&gt;17&lt;/ref-type&gt;&lt;contributors&gt;&lt;authors&gt;&lt;author&gt;Suo, Yang&lt;/author&gt;&lt;author&gt;Wang, Zilong&lt;/author&gt;&lt;author&gt;Zubcevic, Lejla&lt;/author&gt;&lt;author&gt;Hsu, Allen L.&lt;/author&gt;&lt;author&gt;He, Qianru&lt;/author&gt;&lt;author&gt;Borgnia, Mario J.&lt;/author&gt;&lt;author&gt;Ji, Ru-Rong&lt;/author&gt;&lt;author&gt;Lee, Seok-Yong&lt;/author&gt;&lt;/authors&gt;&lt;/contributors&gt;&lt;titles&gt;&lt;title&gt;Structural Insights into Electrophile Irritant Sensing by the Human TRPA1 Channel&lt;/title&gt;&lt;secondary-title&gt;Neuron&lt;/secondary-title&gt;&lt;/titles&gt;&lt;pages&gt;882-894.e5&lt;/pages&gt;&lt;volume&gt;105&lt;/volume&gt;&lt;number&gt;5&lt;/number&gt;&lt;dates&gt;&lt;year&gt;2020&lt;/year&gt;&lt;pub-dates&gt;&lt;date&gt;03/2020&lt;/date&gt;&lt;/pub-dates&gt;&lt;/dates&gt;&lt;isbn&gt;08966273&lt;/isbn&gt;&lt;urls&gt;&lt;related-urls&gt;&lt;url&gt;https://www.ncbi.nlm.nih.gov/pmc/articles/PMC7205012/pdf/nihms-1545060.pdf&lt;/url&gt;&lt;/related-urls&gt;&lt;/urls&gt;&lt;electronic-resource-num&gt;10.1016/j.neuron.2019.11.023&lt;/electronic-resource-num&gt;&lt;remote-database-name&gt;DOI.org (Crossref)&lt;/remote-database-name&gt;&lt;language&gt;en&lt;/language&gt;&lt;access-date&gt;2024-08-10 01:10:0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2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14971DE7" w14:textId="77777777" w:rsidTr="00DA3807">
        <w:trPr>
          <w:trHeight w:val="6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A3D3FB4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AC194CF" w14:textId="34E9E443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S2-S3 </w:t>
            </w:r>
            <w:r w:rsidR="0017449D" w:rsidRPr="001973D0">
              <w:rPr>
                <w:color w:val="000000"/>
                <w:sz w:val="16"/>
                <w:szCs w:val="16"/>
              </w:rPr>
              <w:t>calcium</w:t>
            </w:r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F76C0C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9CEB4F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Flycatcher TRPM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A012851" w14:textId="77777777" w:rsidR="002D098B" w:rsidRPr="001973D0" w:rsidRDefault="002D098B" w:rsidP="002D098B">
            <w:pPr>
              <w:jc w:val="center"/>
              <w:rPr>
                <w:sz w:val="16"/>
                <w:szCs w:val="16"/>
              </w:rPr>
            </w:pPr>
            <w:r w:rsidRPr="001973D0">
              <w:rPr>
                <w:sz w:val="16"/>
                <w:szCs w:val="16"/>
              </w:rPr>
              <w:t>Allosteric modulator (positive)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9749B4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1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9766D6E" w14:textId="548CE25D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Yin&lt;/Author&gt;&lt;Year&gt;2019&lt;/Year&gt;&lt;RecNum&gt;237&lt;/RecNum&gt;&lt;DisplayText&gt;[8]&lt;/DisplayText&gt;&lt;record&gt;&lt;rec-number&gt;237&lt;/rec-number&gt;&lt;foreign-keys&gt;&lt;key app="EN" db-id="a5ptw929aew5xde0a0txd5xo0zf5a0dpzpvf" timestamp="1725671948"&gt;237&lt;/key&gt;&lt;/foreign-keys&gt;&lt;ref-type name="Journal Article"&gt;17&lt;/ref-type&gt;&lt;contributors&gt;&lt;authors&gt;&lt;author&gt;Yin, Ying&lt;/author&gt;&lt;author&gt;Le, Son C.&lt;/author&gt;&lt;author&gt;Hsu, Allen L.&lt;/author&gt;&lt;author&gt;Borgnia, Mario J.&lt;/author&gt;&lt;author&gt;Yang, Huanghe&lt;/author&gt;&lt;author&gt;Lee, Seok-Yong&lt;/author&gt;&lt;/authors&gt;&lt;/contributors&gt;&lt;titles&gt;&lt;title&gt;Structural basis of cooling agent and lipid sensing by the cold-activated TRPM8 channel&lt;/title&gt;&lt;secondary-title&gt;Science&lt;/secondary-title&gt;&lt;/titles&gt;&lt;pages&gt;eaav9334&lt;/pages&gt;&lt;volume&gt;363&lt;/volume&gt;&lt;number&gt;6430&lt;/number&gt;&lt;dates&gt;&lt;year&gt;2019&lt;/year&gt;&lt;pub-dates&gt;&lt;date&gt;03/2019&lt;/date&gt;&lt;/pub-dates&gt;&lt;/dates&gt;&lt;isbn&gt;0036-8075, 1095-9203&lt;/isbn&gt;&lt;urls&gt;&lt;/urls&gt;&lt;electronic-resource-num&gt;10.1126/science.aav9334&lt;/electronic-resource-num&gt;&lt;remote-database-name&gt;DOI.org (Crossref)&lt;/remote-database-name&gt;&lt;language&gt;en&lt;/language&gt;&lt;access-date&gt;2024-08-10 01:09:0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F50DEF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NR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C877B6F" w14:textId="71A402F9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Yin&lt;/Author&gt;&lt;Year&gt;2019&lt;/Year&gt;&lt;RecNum&gt;237&lt;/RecNum&gt;&lt;DisplayText&gt;[8]&lt;/DisplayText&gt;&lt;record&gt;&lt;rec-number&gt;237&lt;/rec-number&gt;&lt;foreign-keys&gt;&lt;key app="EN" db-id="a5ptw929aew5xde0a0txd5xo0zf5a0dpzpvf" timestamp="1725671948"&gt;237&lt;/key&gt;&lt;/foreign-keys&gt;&lt;ref-type name="Journal Article"&gt;17&lt;/ref-type&gt;&lt;contributors&gt;&lt;authors&gt;&lt;author&gt;Yin, Ying&lt;/author&gt;&lt;author&gt;Le, Son C.&lt;/author&gt;&lt;author&gt;Hsu, Allen L.&lt;/author&gt;&lt;author&gt;Borgnia, Mario J.&lt;/author&gt;&lt;author&gt;Yang, Huanghe&lt;/author&gt;&lt;author&gt;Lee, Seok-Yong&lt;/author&gt;&lt;/authors&gt;&lt;/contributors&gt;&lt;titles&gt;&lt;title&gt;Structural basis of cooling agent and lipid sensing by the cold-activated TRPM8 channel&lt;/title&gt;&lt;secondary-title&gt;Science&lt;/secondary-title&gt;&lt;/titles&gt;&lt;pages&gt;eaav9334&lt;/pages&gt;&lt;volume&gt;363&lt;/volume&gt;&lt;number&gt;6430&lt;/number&gt;&lt;dates&gt;&lt;year&gt;2019&lt;/year&gt;&lt;pub-dates&gt;&lt;date&gt;03/2019&lt;/date&gt;&lt;/pub-dates&gt;&lt;/dates&gt;&lt;isbn&gt;0036-8075, 1095-9203&lt;/isbn&gt;&lt;urls&gt;&lt;/urls&gt;&lt;electronic-resource-num&gt;10.1126/science.aav9334&lt;/electronic-resource-num&gt;&lt;remote-database-name&gt;DOI.org (Crossref)&lt;/remote-database-name&gt;&lt;language&gt;en&lt;/language&gt;&lt;access-date&gt;2024-08-10 01:09:0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590C52FA" w14:textId="77777777" w:rsidTr="00DA3807">
        <w:trPr>
          <w:trHeight w:val="457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462F2D3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30A3C34" w14:textId="151B73EB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S2-S3 </w:t>
            </w:r>
            <w:r w:rsidR="0017449D" w:rsidRPr="001973D0">
              <w:rPr>
                <w:color w:val="000000"/>
                <w:sz w:val="16"/>
                <w:szCs w:val="16"/>
              </w:rPr>
              <w:t>calcium</w:t>
            </w:r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AB46F8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72789A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A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2D98072" w14:textId="77777777" w:rsidR="002D098B" w:rsidRPr="001973D0" w:rsidRDefault="002D098B" w:rsidP="002D098B">
            <w:pPr>
              <w:jc w:val="center"/>
              <w:rPr>
                <w:sz w:val="16"/>
                <w:szCs w:val="16"/>
              </w:rPr>
            </w:pPr>
            <w:r w:rsidRPr="001973D0">
              <w:rPr>
                <w:sz w:val="16"/>
                <w:szCs w:val="16"/>
              </w:rPr>
              <w:t>Allosteric modulator (positive and negative)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D21840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2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9D21E77" w14:textId="6C58AB51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Zhao&lt;/Author&gt;&lt;Year&gt;2020&lt;/Year&gt;&lt;RecNum&gt;252&lt;/RecNum&gt;&lt;DisplayText&gt;[54]&lt;/DisplayText&gt;&lt;record&gt;&lt;rec-number&gt;252&lt;/rec-number&gt;&lt;foreign-keys&gt;&lt;key app="EN" db-id="a5ptw929aew5xde0a0txd5xo0zf5a0dpzpvf" timestamp="1725671948"&gt;252&lt;/key&gt;&lt;/foreign-keys&gt;&lt;ref-type name="Journal Article"&gt;17&lt;/ref-type&gt;&lt;contributors&gt;&lt;authors&gt;&lt;author&gt;Zhao, Jianhua&lt;/author&gt;&lt;author&gt;Lin King, John V.&lt;/author&gt;&lt;author&gt;Paulsen, Candice E.&lt;/author&gt;&lt;author&gt;Cheng, Yifan&lt;/author&gt;&lt;author&gt;Julius, David&lt;/author&gt;&lt;/authors&gt;&lt;/contributors&gt;&lt;titles&gt;&lt;title&gt;Irritant-evoked activation and calcium modulation of the TRPA1 receptor&lt;/title&gt;&lt;secondary-title&gt;Nature&lt;/secondary-title&gt;&lt;/titles&gt;&lt;pages&gt;141-145&lt;/pages&gt;&lt;volume&gt;585&lt;/volume&gt;&lt;number&gt;7823&lt;/number&gt;&lt;dates&gt;&lt;year&gt;2020&lt;/year&gt;&lt;pub-dates&gt;&lt;date&gt;2020-09-03&lt;/date&gt;&lt;/pub-dates&gt;&lt;/dates&gt;&lt;isbn&gt;0028-0836, 1476-4687&lt;/isbn&gt;&lt;urls&gt;&lt;/urls&gt;&lt;electronic-resource-num&gt;10.1038/s41586-020-2480-9&lt;/electronic-resource-num&gt;&lt;remote-database-name&gt;DOI.org (Crossref)&lt;/remote-database-name&gt;&lt;language&gt;en&lt;/language&gt;&lt;access-date&gt;2024-08-10 01:10:1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5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CE777A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V9W</w:t>
            </w:r>
            <w:r w:rsidRPr="001973D0">
              <w:rPr>
                <w:color w:val="000000"/>
                <w:sz w:val="16"/>
                <w:szCs w:val="16"/>
              </w:rPr>
              <w:br/>
              <w:t>7OR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6E4F809" w14:textId="6CADFB99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15691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Zhao&lt;/Author&gt;&lt;Year&gt;2020&lt;/Year&gt;&lt;RecNum&gt;252&lt;/RecNum&gt;&lt;DisplayText&gt;[54]&lt;/DisplayText&gt;&lt;record&gt;&lt;rec-number&gt;252&lt;/rec-number&gt;&lt;foreign-keys&gt;&lt;key app="EN" db-id="a5ptw929aew5xde0a0txd5xo0zf5a0dpzpvf" timestamp="1725671948"&gt;252&lt;/key&gt;&lt;/foreign-keys&gt;&lt;ref-type name="Journal Article"&gt;17&lt;/ref-type&gt;&lt;contributors&gt;&lt;authors&gt;&lt;author&gt;Zhao, Jianhua&lt;/author&gt;&lt;author&gt;Lin King, John V.&lt;/author&gt;&lt;author&gt;Paulsen, Candice E.&lt;/author&gt;&lt;author&gt;Cheng, Yifan&lt;/author&gt;&lt;author&gt;Julius, David&lt;/author&gt;&lt;/authors&gt;&lt;/contributors&gt;&lt;titles&gt;&lt;title&gt;Irritant-evoked activation and calcium modulation of the TRPA1 receptor&lt;/title&gt;&lt;secondary-title&gt;Nature&lt;/secondary-title&gt;&lt;/titles&gt;&lt;pages&gt;141-145&lt;/pages&gt;&lt;volume&gt;585&lt;/volume&gt;&lt;number&gt;7823&lt;/number&gt;&lt;dates&gt;&lt;year&gt;2020&lt;/year&gt;&lt;pub-dates&gt;&lt;date&gt;2020-09-03&lt;/date&gt;&lt;/pub-dates&gt;&lt;/dates&gt;&lt;isbn&gt;0028-0836, 1476-4687&lt;/isbn&gt;&lt;urls&gt;&lt;/urls&gt;&lt;electronic-resource-num&gt;10.1038/s41586-020-2480-9&lt;/electronic-resource-num&gt;&lt;remote-database-name&gt;DOI.org (Crossref)&lt;/remote-database-name&gt;&lt;language&gt;en&lt;/language&gt;&lt;access-date&gt;2024-08-10 01:10:1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15691E" w:rsidRPr="001973D0">
              <w:rPr>
                <w:noProof/>
                <w:color w:val="000000"/>
                <w:sz w:val="16"/>
                <w:szCs w:val="16"/>
              </w:rPr>
              <w:t>[5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  <w:br/>
              <w:t>To be published</w:t>
            </w:r>
          </w:p>
        </w:tc>
      </w:tr>
      <w:tr w:rsidR="002D098B" w:rsidRPr="001973D0" w14:paraId="3EA92EF7" w14:textId="77777777" w:rsidTr="00DA3807">
        <w:trPr>
          <w:trHeight w:val="142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8D81544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4B4A061" w14:textId="3EB101E1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S2-S3 </w:t>
            </w:r>
            <w:r w:rsidR="0017449D" w:rsidRPr="001973D0">
              <w:rPr>
                <w:color w:val="000000"/>
                <w:sz w:val="16"/>
                <w:szCs w:val="16"/>
              </w:rPr>
              <w:t>calcium</w:t>
            </w:r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079787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F0E3A4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FDF7F1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Activatory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C1BEE3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8377-1.37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68DE7A1" w14:textId="2BFE53FE" w:rsidR="002D098B" w:rsidRPr="001973D0" w:rsidRDefault="00F84257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CFBE1C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DXB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6127F43" w14:textId="6BB28CAF" w:rsidR="002D098B" w:rsidRPr="001973D0" w:rsidRDefault="00F84257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547077C3" w14:textId="77777777" w:rsidTr="00DA3807">
        <w:trPr>
          <w:trHeight w:val="565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B7B9CDB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03D89AD" w14:textId="2458E48C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S2-S3 </w:t>
            </w:r>
            <w:r w:rsidR="0017449D" w:rsidRPr="001973D0">
              <w:rPr>
                <w:color w:val="000000"/>
                <w:sz w:val="16"/>
                <w:szCs w:val="16"/>
              </w:rPr>
              <w:t>calcium</w:t>
            </w:r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3D77F1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D33C65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64CAC6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Activatory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67FD3F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100-5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0F3D365" w14:textId="4A472570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b25nPC9BdXRob3I+PFllYXI+MjAyMTwvWWVhcj48UmVj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b25nPC9BdXRob3I+PFllYXI+MjAyMTwvWWVhcj48UmVj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7,37,9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5019EA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D4P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D4Q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E4T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WDB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X6C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X6I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8GVW </w:t>
            </w:r>
            <w:r w:rsidRPr="001973D0">
              <w:rPr>
                <w:color w:val="000000"/>
                <w:sz w:val="16"/>
                <w:szCs w:val="16"/>
              </w:rPr>
              <w:br/>
              <w:t>8GVX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A30927D" w14:textId="7509640B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b25nPC9BdXRob3I+PFllYXI+MjAyMTwvWWVhcj48UmVj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b25nPC9BdXRob3I+PFllYXI+MjAyMTwvWWVhcj48UmVj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7,37,9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28360183" w14:textId="77777777" w:rsidTr="00DA3807">
        <w:trPr>
          <w:trHeight w:val="142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9AF5013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59FD9BE" w14:textId="7338A342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S2-S3 </w:t>
            </w:r>
            <w:r w:rsidR="0017449D" w:rsidRPr="001973D0">
              <w:rPr>
                <w:color w:val="000000"/>
                <w:sz w:val="16"/>
                <w:szCs w:val="16"/>
              </w:rPr>
              <w:t>calcium</w:t>
            </w:r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0713D2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343763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E1B7B7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Activatory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F5D643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1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CDB85B3" w14:textId="5F0C00B5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CA5027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DXF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15B5770" w14:textId="449556E0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04579042" w14:textId="77777777" w:rsidTr="00DA3807">
        <w:trPr>
          <w:trHeight w:val="34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AE4BD4E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43F3FF3" w14:textId="3D02E5C5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S2-S3 </w:t>
            </w:r>
            <w:r w:rsidR="0017449D" w:rsidRPr="001973D0">
              <w:rPr>
                <w:color w:val="000000"/>
                <w:sz w:val="16"/>
                <w:szCs w:val="16"/>
              </w:rPr>
              <w:t>calcium</w:t>
            </w:r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98530E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5B30AC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M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0B158D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EAA4D8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3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66D25EF" w14:textId="27795B9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McHugh&lt;/Author&gt;&lt;Year&gt;2003&lt;/Year&gt;&lt;RecNum&gt;481&lt;/RecNum&gt;&lt;DisplayText&gt;[127]&lt;/DisplayText&gt;&lt;record&gt;&lt;rec-number&gt;481&lt;/rec-number&gt;&lt;foreign-keys&gt;&lt;key app="EN" db-id="a5ptw929aew5xde0a0txd5xo0zf5a0dpzpvf" timestamp="1726071254"&gt;481&lt;/key&gt;&lt;/foreign-keys&gt;&lt;ref-type name="Journal Article"&gt;17&lt;/ref-type&gt;&lt;contributors&gt;&lt;authors&gt;&lt;author&gt;McHugh, Damian&lt;/author&gt;&lt;author&gt;Flemming, Richard&lt;/author&gt;&lt;author&gt;Xu, Shang-Zhong&lt;/author&gt;&lt;author&gt;Perraud, Anne-Laure&lt;/author&gt;&lt;author&gt;Beech, David J.&lt;/author&gt;&lt;/authors&gt;&lt;/contributors&gt;&lt;titles&gt;&lt;title&gt;Critical Intracellular Ca2+ Dependence of Transient Receptor Potential Melastatin 2 (TRPM2) Cation Channel Activation&lt;/title&gt;&lt;secondary-title&gt;Journal of Biological Chemistry&lt;/secondary-title&gt;&lt;/titles&gt;&lt;pages&gt;11002-11006&lt;/pages&gt;&lt;volume&gt;278&lt;/volume&gt;&lt;number&gt;13&lt;/number&gt;&lt;dates&gt;&lt;year&gt;2003&lt;/year&gt;&lt;pub-dates&gt;&lt;date&gt;03/2003&lt;/date&gt;&lt;/pub-dates&gt;&lt;/dates&gt;&lt;isbn&gt;00219258&lt;/isbn&gt;&lt;urls&gt;&lt;/urls&gt;&lt;electronic-resource-num&gt;10.1074/jbc.M210810200&lt;/electronic-resource-num&gt;&lt;remote-database-name&gt;DOI.org (Crossref)&lt;/remote-database-name&gt;&lt;language&gt;en&lt;/language&gt;&lt;access-date&gt;2024-09-10 23:05:3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2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4552AC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6MJ2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6PUS </w:t>
            </w:r>
            <w:r w:rsidRPr="001973D0">
              <w:rPr>
                <w:color w:val="000000"/>
                <w:sz w:val="16"/>
                <w:szCs w:val="16"/>
              </w:rPr>
              <w:br/>
              <w:t>6PUU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2565068" w14:textId="3895F34A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XYW5nPC9BdXRob3I+PFllYXI+MjAxODwvWWVhcj48UmVj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XYW5nPC9BdXRob3I+PFllYXI+MjAxODwvWWVhcj48UmVj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28,12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7D269331" w14:textId="77777777" w:rsidTr="00DA3807">
        <w:trPr>
          <w:trHeight w:val="1033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E45EBBA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B70F771" w14:textId="21281DE0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S2-S3 </w:t>
            </w:r>
            <w:r w:rsidR="0017449D" w:rsidRPr="001973D0">
              <w:rPr>
                <w:color w:val="000000"/>
                <w:sz w:val="16"/>
                <w:szCs w:val="16"/>
              </w:rPr>
              <w:t>calcium</w:t>
            </w:r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7D17EB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AF73C6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M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9D5E47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DA9510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4.4-52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397AB61" w14:textId="52C73CD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OaWxpdXM8L0F1dGhvcj48WWVhcj4yMDA0PC9ZZWFyPjxS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OaWxpdXM8L0F1dGhvcj48WWVhcj4yMDA0PC9ZZWFyPjxS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30,131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C9676B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9B8W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9B8X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9B8Y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9B8Z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9B90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9B91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9B92 </w:t>
            </w:r>
            <w:r w:rsidRPr="001973D0">
              <w:rPr>
                <w:color w:val="000000"/>
                <w:sz w:val="16"/>
                <w:szCs w:val="16"/>
              </w:rPr>
              <w:br/>
              <w:t>9B9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3541E98" w14:textId="212679A3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Hu&lt;/Author&gt;&lt;Year&gt;2024&lt;/Year&gt;&lt;RecNum&gt;179&lt;/RecNum&gt;&lt;DisplayText&gt;[12]&lt;/DisplayText&gt;&lt;record&gt;&lt;rec-number&gt;179&lt;/rec-number&gt;&lt;foreign-keys&gt;&lt;key app="EN" db-id="a5ptw929aew5xde0a0txd5xo0zf5a0dpzpvf" timestamp="1725671948"&gt;179&lt;/key&gt;&lt;/foreign-keys&gt;&lt;ref-type name="Journal Article"&gt;17&lt;/ref-type&gt;&lt;contributors&gt;&lt;authors&gt;&lt;author&gt;Hu, Jinhong&lt;/author&gt;&lt;author&gt;Park, Sung Jin&lt;/author&gt;&lt;author&gt;Walter, Tyler&lt;/author&gt;&lt;author&gt;Orozco, Ian J.&lt;/author&gt;&lt;author&gt;O‘Dea, Garrett&lt;/author&gt;&lt;author&gt;Ye, Xinyu&lt;/author&gt;&lt;author&gt;Du, Juan&lt;/author&gt;&lt;author&gt;Lü, Wei&lt;/author&gt;&lt;/authors&gt;&lt;/contributors&gt;&lt;titles&gt;&lt;title&gt;Physiological temperature drives TRPM4 ligand recognition and gating&lt;/title&gt;&lt;secondary-title&gt;Nature&lt;/secondary-title&gt;&lt;/titles&gt;&lt;pages&gt;509-515&lt;/pages&gt;&lt;volume&gt;630&lt;/volume&gt;&lt;number&gt;8016&lt;/number&gt;&lt;dates&gt;&lt;year&gt;2024&lt;/year&gt;&lt;pub-dates&gt;&lt;date&gt;2024-06-13&lt;/date&gt;&lt;/pub-dates&gt;&lt;/dates&gt;&lt;isbn&gt;0028-0836, 1476-4687&lt;/isbn&gt;&lt;urls&gt;&lt;/urls&gt;&lt;electronic-resource-num&gt;10.1038/s41586-024-07436-7&lt;/electronic-resource-num&gt;&lt;remote-database-name&gt;DOI.org (Crossref)&lt;/remote-database-name&gt;&lt;language&gt;en&lt;/language&gt;&lt;access-date&gt;2024-07-01 15:24:3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1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0AB44DDF" w14:textId="77777777" w:rsidTr="00DA3807">
        <w:trPr>
          <w:trHeight w:val="268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BE9C73F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28D8CE2" w14:textId="22329369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S2-S3 </w:t>
            </w:r>
            <w:r w:rsidR="0017449D" w:rsidRPr="001973D0">
              <w:rPr>
                <w:color w:val="000000"/>
                <w:sz w:val="16"/>
                <w:szCs w:val="16"/>
              </w:rPr>
              <w:t>calcium</w:t>
            </w:r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B62A18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1DA9ED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C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B0B806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348FBE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1F3BD4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EB1452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JZO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000000" w:fill="FFFFFF"/>
            <w:vAlign w:val="center"/>
            <w:hideMark/>
          </w:tcPr>
          <w:p w14:paraId="11B5E8E5" w14:textId="77777777" w:rsidR="002D098B" w:rsidRPr="001973D0" w:rsidRDefault="002D098B" w:rsidP="0012730F">
            <w:pPr>
              <w:jc w:val="center"/>
              <w:rPr>
                <w:color w:val="333333"/>
                <w:sz w:val="16"/>
                <w:szCs w:val="16"/>
              </w:rPr>
            </w:pPr>
            <w:r w:rsidRPr="001973D0">
              <w:rPr>
                <w:color w:val="333333"/>
                <w:sz w:val="16"/>
                <w:szCs w:val="16"/>
              </w:rPr>
              <w:t>To be published</w:t>
            </w:r>
          </w:p>
        </w:tc>
      </w:tr>
      <w:tr w:rsidR="002D098B" w:rsidRPr="001973D0" w14:paraId="1B1A9E13" w14:textId="77777777" w:rsidTr="00DA3807">
        <w:trPr>
          <w:trHeight w:val="322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21C0BB9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8FA9C63" w14:textId="0FA184B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S2-S3 </w:t>
            </w:r>
            <w:r w:rsidR="0017449D" w:rsidRPr="001973D0">
              <w:rPr>
                <w:color w:val="000000"/>
                <w:sz w:val="16"/>
                <w:szCs w:val="16"/>
              </w:rPr>
              <w:t>calcium</w:t>
            </w:r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14E562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54D293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C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C32B1D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Unknown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FDC776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ontaminant / endogenous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7DE0B34" w14:textId="7603608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uan&lt;/Author&gt;&lt;Year&gt;2019&lt;/Year&gt;&lt;RecNum&gt;242&lt;/RecNum&gt;&lt;DisplayText&gt;[121]&lt;/DisplayText&gt;&lt;record&gt;&lt;rec-number&gt;242&lt;/rec-number&gt;&lt;foreign-keys&gt;&lt;key app="EN" db-id="a5ptw929aew5xde0a0txd5xo0zf5a0dpzpvf" timestamp="1725671948"&gt;242&lt;/key&gt;&lt;/foreign-keys&gt;&lt;ref-type name="Journal Article"&gt;17&lt;/ref-type&gt;&lt;contributors&gt;&lt;authors&gt;&lt;author&gt;Duan, Jingjing&lt;/author&gt;&lt;author&gt;Li, Jian&lt;/author&gt;&lt;author&gt;Chen, Gui-Lan&lt;/author&gt;&lt;author&gt;Ge, Yan&lt;/author&gt;&lt;author&gt;Liu, Jieyu&lt;/author&gt;&lt;author&gt;Xie, Kechen&lt;/author&gt;&lt;author&gt;Peng, Xiaogang&lt;/author&gt;&lt;author&gt;Zhou, Wei&lt;/author&gt;&lt;author&gt;Zhong, Jianing&lt;/author&gt;&lt;author&gt;Zhang, Yixing&lt;/author&gt;&lt;author&gt;Xu, Jie&lt;/author&gt;&lt;author&gt;Xue, Changhu&lt;/author&gt;&lt;author&gt;Liang, Bo&lt;/author&gt;&lt;author&gt;Zhu, Lan&lt;/author&gt;&lt;author&gt;Liu, Wei&lt;/author&gt;&lt;author&gt;Zhang, Cheng&lt;/author&gt;&lt;author&gt;Tian, Xiao-Li&lt;/author&gt;&lt;author&gt;Wang, Jianbin&lt;/author&gt;&lt;author&gt;Clapham, David E.&lt;/author&gt;&lt;author&gt;Zeng, Bo&lt;/author&gt;&lt;author&gt;Li, Zongli&lt;/author&gt;&lt;author&gt;Zhang, Jin&lt;/author&gt;&lt;/authors&gt;&lt;/contributors&gt;&lt;titles&gt;&lt;title&gt;Cryo-EM structure of TRPC5 at 2.8-Å resolution reveals unique and conserved structural elements essential for channel function&lt;/title&gt;&lt;secondary-title&gt;Science Advances&lt;/secondary-title&gt;&lt;/titles&gt;&lt;pages&gt;eaaw7935&lt;/pages&gt;&lt;volume&gt;5&lt;/volume&gt;&lt;number&gt;7&lt;/number&gt;&lt;dates&gt;&lt;year&gt;2019&lt;/year&gt;&lt;pub-dates&gt;&lt;date&gt;2019-07-05&lt;/date&gt;&lt;/pub-dates&gt;&lt;/dates&gt;&lt;isbn&gt;2375-2548&lt;/isbn&gt;&lt;urls&gt;&lt;/urls&gt;&lt;electronic-resource-num&gt;10.1126/sciadv.aaw7935&lt;/electronic-resource-num&gt;&lt;remote-database-name&gt;DOI.org (Crossref)&lt;/remote-database-name&gt;&lt;language&gt;en&lt;/language&gt;&lt;access-date&gt;2024-08-10 01:09:33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21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C60A0B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AEI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20313C8" w14:textId="212B6D5E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uan&lt;/Author&gt;&lt;Year&gt;2019&lt;/Year&gt;&lt;RecNum&gt;242&lt;/RecNum&gt;&lt;DisplayText&gt;[121]&lt;/DisplayText&gt;&lt;record&gt;&lt;rec-number&gt;242&lt;/rec-number&gt;&lt;foreign-keys&gt;&lt;key app="EN" db-id="a5ptw929aew5xde0a0txd5xo0zf5a0dpzpvf" timestamp="1725671948"&gt;242&lt;/key&gt;&lt;/foreign-keys&gt;&lt;ref-type name="Journal Article"&gt;17&lt;/ref-type&gt;&lt;contributors&gt;&lt;authors&gt;&lt;author&gt;Duan, Jingjing&lt;/author&gt;&lt;author&gt;Li, Jian&lt;/author&gt;&lt;author&gt;Chen, Gui-Lan&lt;/author&gt;&lt;author&gt;Ge, Yan&lt;/author&gt;&lt;author&gt;Liu, Jieyu&lt;/author&gt;&lt;author&gt;Xie, Kechen&lt;/author&gt;&lt;author&gt;Peng, Xiaogang&lt;/author&gt;&lt;author&gt;Zhou, Wei&lt;/author&gt;&lt;author&gt;Zhong, Jianing&lt;/author&gt;&lt;author&gt;Zhang, Yixing&lt;/author&gt;&lt;author&gt;Xu, Jie&lt;/author&gt;&lt;author&gt;Xue, Changhu&lt;/author&gt;&lt;author&gt;Liang, Bo&lt;/author&gt;&lt;author&gt;Zhu, Lan&lt;/author&gt;&lt;author&gt;Liu, Wei&lt;/author&gt;&lt;author&gt;Zhang, Cheng&lt;/author&gt;&lt;author&gt;Tian, Xiao-Li&lt;/author&gt;&lt;author&gt;Wang, Jianbin&lt;/author&gt;&lt;author&gt;Clapham, David E.&lt;/author&gt;&lt;author&gt;Zeng, Bo&lt;/author&gt;&lt;author&gt;Li, Zongli&lt;/author&gt;&lt;author&gt;Zhang, Jin&lt;/author&gt;&lt;/authors&gt;&lt;/contributors&gt;&lt;titles&gt;&lt;title&gt;Cryo-EM structure of TRPC5 at 2.8-Å resolution reveals unique and conserved structural elements essential for channel function&lt;/title&gt;&lt;secondary-title&gt;Science Advances&lt;/secondary-title&gt;&lt;/titles&gt;&lt;pages&gt;eaaw7935&lt;/pages&gt;&lt;volume&gt;5&lt;/volume&gt;&lt;number&gt;7&lt;/number&gt;&lt;dates&gt;&lt;year&gt;2019&lt;/year&gt;&lt;pub-dates&gt;&lt;date&gt;2019-07-05&lt;/date&gt;&lt;/pub-dates&gt;&lt;/dates&gt;&lt;isbn&gt;2375-2548&lt;/isbn&gt;&lt;urls&gt;&lt;/urls&gt;&lt;electronic-resource-num&gt;10.1126/sciadv.aaw7935&lt;/electronic-resource-num&gt;&lt;remote-database-name&gt;DOI.org (Crossref)&lt;/remote-database-name&gt;&lt;language&gt;en&lt;/language&gt;&lt;access-date&gt;2024-08-10 01:09:33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21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39ABACAE" w14:textId="77777777" w:rsidTr="00DA3807">
        <w:trPr>
          <w:trHeight w:val="70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72EFE24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0D8909C" w14:textId="2314D3A5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S2-S3 </w:t>
            </w:r>
            <w:r w:rsidR="0017449D" w:rsidRPr="001973D0">
              <w:rPr>
                <w:color w:val="000000"/>
                <w:sz w:val="16"/>
                <w:szCs w:val="16"/>
              </w:rPr>
              <w:t>calcium</w:t>
            </w:r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F3068D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F33EF5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M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6714BD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esensitizer, permeant ion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3769D1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5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8765BF9" w14:textId="48544961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4771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Zhao&lt;/Author&gt;&lt;Year&gt;2022&lt;/Year&gt;&lt;RecNum&gt;152&lt;/RecNum&gt;&lt;DisplayText&gt;[26]&lt;/DisplayText&gt;&lt;record&gt;&lt;rec-number&gt;152&lt;/rec-number&gt;&lt;foreign-keys&gt;&lt;key app="EN" db-id="a5ptw929aew5xde0a0txd5xo0zf5a0dpzpvf" timestamp="1725671948"&gt;152&lt;/key&gt;&lt;/foreign-keys&gt;&lt;ref-type name="Journal Article"&gt;17&lt;/ref-type&gt;&lt;contributors&gt;&lt;authors&gt;&lt;author&gt;Zhao, Cheng&lt;/author&gt;&lt;author&gt;Xie, Yuan&lt;/author&gt;&lt;author&gt;Xu, Lizhen&lt;/author&gt;&lt;author&gt;Ye, Fan&lt;/author&gt;&lt;author&gt;Xu, Ximing&lt;/author&gt;&lt;author&gt;Yang, Wei&lt;/author&gt;&lt;author&gt;Yang, Fan&lt;/author&gt;&lt;author&gt;Guo, Jiangtao&lt;/author&gt;&lt;/authors&gt;&lt;/contributors&gt;&lt;titles&gt;&lt;title&gt;Structures of a mammalian TRPM8 in closed state&lt;/title&gt;&lt;secondary-title&gt;Nature Communications&lt;/secondary-title&gt;&lt;/titles&gt;&lt;periodical&gt;&lt;full-title&gt;Nature Communications&lt;/full-title&gt;&lt;abbr-1&gt;Nat Commun&lt;/abbr-1&gt;&lt;/periodical&gt;&lt;pages&gt;3113&lt;/pages&gt;&lt;volume&gt;13&lt;/volume&gt;&lt;number&gt;1&lt;/number&gt;&lt;dates&gt;&lt;year&gt;2022&lt;/year&gt;&lt;pub-dates&gt;&lt;date&gt;2022-06-03&lt;/date&gt;&lt;/pub-dates&gt;&lt;/dates&gt;&lt;isbn&gt;2041-1723&lt;/isbn&gt;&lt;urls&gt;&lt;/urls&gt;&lt;electronic-resource-num&gt;10.1038/s41467-022-30919-y&lt;/electronic-resource-num&gt;&lt;remote-database-name&gt;DOI.org (Crossref)&lt;/remote-database-name&gt;&lt;language&gt;en&lt;/language&gt;&lt;access-date&gt;2024-07-01 15:23:3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47719" w:rsidRPr="001973D0">
              <w:rPr>
                <w:noProof/>
                <w:color w:val="000000"/>
                <w:sz w:val="16"/>
                <w:szCs w:val="16"/>
              </w:rPr>
              <w:t>[2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FB30B4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WRC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WRD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WRE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WRF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8E4L </w:t>
            </w:r>
            <w:r w:rsidRPr="001973D0">
              <w:rPr>
                <w:color w:val="000000"/>
                <w:sz w:val="16"/>
                <w:szCs w:val="16"/>
              </w:rPr>
              <w:br/>
              <w:t>8E4M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2C4F9AF" w14:textId="09EBA66D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aaGFvPC9BdXRob3I+PFllYXI+MjAyMjwvWWVhcj48UmVj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</w:fldData>
              </w:fldChar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6207F9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aaGFvPC9BdXRob3I+PFllYXI+MjAyMjwvWWVhcj48UmVj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</w:fldData>
              </w:fldChar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6207F9" w:rsidRPr="001973D0">
              <w:rPr>
                <w:color w:val="000000"/>
                <w:sz w:val="16"/>
                <w:szCs w:val="16"/>
              </w:rPr>
            </w:r>
            <w:r w:rsidR="006207F9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17,2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45C0D206" w14:textId="77777777" w:rsidTr="00DA3807">
        <w:trPr>
          <w:trHeight w:val="25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A0C5D97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76F1D2F" w14:textId="3A12DA19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S2-S3 </w:t>
            </w:r>
            <w:r w:rsidR="0017449D" w:rsidRPr="001973D0">
              <w:rPr>
                <w:color w:val="000000"/>
                <w:sz w:val="16"/>
                <w:szCs w:val="16"/>
              </w:rPr>
              <w:t>calcium</w:t>
            </w:r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CBF57D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39881D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M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CB995D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ctivator and desensitize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6B6C58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2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CC3C2A1" w14:textId="5CC24A12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Karuppan&lt;/Author&gt;&lt;Year&gt;2024&lt;/Year&gt;&lt;RecNum&gt;274&lt;/RecNum&gt;&lt;DisplayText&gt;[132]&lt;/DisplayText&gt;&lt;record&gt;&lt;rec-number&gt;274&lt;/rec-number&gt;&lt;foreign-keys&gt;&lt;key app="EN" db-id="a5ptw929aew5xde0a0txd5xo0zf5a0dpzpvf" timestamp="1725671948"&gt;274&lt;/key&gt;&lt;/foreign-keys&gt;&lt;ref-type name="Journal Article"&gt;17&lt;/ref-type&gt;&lt;contributors&gt;&lt;authors&gt;&lt;author&gt;Karuppan, Sebastian&lt;/author&gt;&lt;author&gt;Schrag, Lynn Goss&lt;/author&gt;&lt;author&gt;Pastrano, Caroline M.&lt;/author&gt;&lt;author&gt;Jara-Oseguera, Andrés&lt;/author&gt;&lt;author&gt;Zubcevic, Lejla&lt;/author&gt;&lt;/authors&gt;&lt;/contributors&gt;&lt;titles&gt;&lt;title&gt;Structural dynamics at cytosolic interprotomer interfaces control gating of a mammalian TRPM5 channel&lt;/title&gt;&lt;secondary-title&gt;Proceedings of the National Academy of Sciences&lt;/secondary-title&gt;&lt;/titles&gt;&lt;pages&gt;e2403333121&lt;/pages&gt;&lt;volume&gt;121&lt;/volume&gt;&lt;number&gt;27&lt;/number&gt;&lt;dates&gt;&lt;year&gt;2024&lt;/year&gt;&lt;pub-dates&gt;&lt;date&gt;2024-07-02&lt;/date&gt;&lt;/pub-dates&gt;&lt;/dates&gt;&lt;isbn&gt;0027-8424, 1091-6490&lt;/isbn&gt;&lt;urls&gt;&lt;/urls&gt;&lt;electronic-resource-num&gt;10.1073/pnas.2403333121&lt;/electronic-resource-num&gt;&lt;remote-database-name&gt;DOI.org (Crossref)&lt;/remote-database-name&gt;&lt;language&gt;en&lt;/language&gt;&lt;access-date&gt;2024-08-10 01:29:3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3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D0E490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8SLI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8SLP </w:t>
            </w:r>
            <w:r w:rsidRPr="001973D0">
              <w:rPr>
                <w:color w:val="000000"/>
                <w:sz w:val="16"/>
                <w:szCs w:val="16"/>
              </w:rPr>
              <w:br/>
              <w:t>8SLW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81416F0" w14:textId="4CFD863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Karuppan&lt;/Author&gt;&lt;Year&gt;2024&lt;/Year&gt;&lt;RecNum&gt;274&lt;/RecNum&gt;&lt;DisplayText&gt;[132]&lt;/DisplayText&gt;&lt;record&gt;&lt;rec-number&gt;274&lt;/rec-number&gt;&lt;foreign-keys&gt;&lt;key app="EN" db-id="a5ptw929aew5xde0a0txd5xo0zf5a0dpzpvf" timestamp="1725671948"&gt;274&lt;/key&gt;&lt;/foreign-keys&gt;&lt;ref-type name="Journal Article"&gt;17&lt;/ref-type&gt;&lt;contributors&gt;&lt;authors&gt;&lt;author&gt;Karuppan, Sebastian&lt;/author&gt;&lt;author&gt;Schrag, Lynn Goss&lt;/author&gt;&lt;author&gt;Pastrano, Caroline M.&lt;/author&gt;&lt;author&gt;Jara-Oseguera, Andrés&lt;/author&gt;&lt;author&gt;Zubcevic, Lejla&lt;/author&gt;&lt;/authors&gt;&lt;/contributors&gt;&lt;titles&gt;&lt;title&gt;Structural dynamics at cytosolic interprotomer interfaces control gating of a mammalian TRPM5 channel&lt;/title&gt;&lt;secondary-title&gt;Proceedings of the National Academy of Sciences&lt;/secondary-title&gt;&lt;/titles&gt;&lt;pages&gt;e2403333121&lt;/pages&gt;&lt;volume&gt;121&lt;/volume&gt;&lt;number&gt;27&lt;/number&gt;&lt;dates&gt;&lt;year&gt;2024&lt;/year&gt;&lt;pub-dates&gt;&lt;date&gt;2024-07-02&lt;/date&gt;&lt;/pub-dates&gt;&lt;/dates&gt;&lt;isbn&gt;0027-8424, 1091-6490&lt;/isbn&gt;&lt;urls&gt;&lt;/urls&gt;&lt;electronic-resource-num&gt;10.1073/pnas.2403333121&lt;/electronic-resource-num&gt;&lt;remote-database-name&gt;DOI.org (Crossref)&lt;/remote-database-name&gt;&lt;language&gt;en&lt;/language&gt;&lt;access-date&gt;2024-08-10 01:29:3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3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0DDC3A41" w14:textId="77777777" w:rsidTr="00DA3807">
        <w:trPr>
          <w:trHeight w:val="277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1460C0C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748CFFF" w14:textId="0D5BF5E1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S2-S3 </w:t>
            </w:r>
            <w:r w:rsidR="0017449D" w:rsidRPr="001973D0">
              <w:rPr>
                <w:color w:val="000000"/>
                <w:sz w:val="16"/>
                <w:szCs w:val="16"/>
              </w:rPr>
              <w:t>calcium</w:t>
            </w:r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F6046D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B8ACB2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Tit TRPM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6A136B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esensitize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1BDF61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2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F9756E7" w14:textId="72C75C9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iver&lt;/Author&gt;&lt;Year&gt;2019&lt;/Year&gt;&lt;RecNum&gt;243&lt;/RecNum&gt;&lt;DisplayText&gt;[4]&lt;/DisplayText&gt;&lt;record&gt;&lt;rec-number&gt;243&lt;/rec-number&gt;&lt;foreign-keys&gt;&lt;key app="EN" db-id="a5ptw929aew5xde0a0txd5xo0zf5a0dpzpvf" timestamp="1725671948"&gt;243&lt;/key&gt;&lt;/foreign-keys&gt;&lt;ref-type name="Journal Article"&gt;17&lt;/ref-type&gt;&lt;contributors&gt;&lt;authors&gt;&lt;author&gt;Diver, Melinda M.&lt;/author&gt;&lt;author&gt;Cheng, Yifan&lt;/author&gt;&lt;author&gt;Julius, David&lt;/author&gt;&lt;/authors&gt;&lt;/contributors&gt;&lt;titles&gt;&lt;title&gt;Structural insights into TRPM8 inhibition and desensitization&lt;/title&gt;&lt;secondary-title&gt;Science&lt;/secondary-title&gt;&lt;/titles&gt;&lt;pages&gt;1434-1440&lt;/pages&gt;&lt;volume&gt;365&lt;/volume&gt;&lt;number&gt;6460&lt;/number&gt;&lt;dates&gt;&lt;year&gt;2019&lt;/year&gt;&lt;pub-dates&gt;&lt;date&gt;2019-09-27&lt;/date&gt;&lt;/pub-dates&gt;&lt;/dates&gt;&lt;isbn&gt;0036-8075, 1095-9203&lt;/isbn&gt;&lt;urls&gt;&lt;/urls&gt;&lt;electronic-resource-num&gt;10.1126/science.aax6672&lt;/electronic-resource-num&gt;&lt;remote-database-name&gt;DOI.org (Crossref)&lt;/remote-database-name&gt;&lt;language&gt;en&lt;/language&gt;&lt;access-date&gt;2024-08-10 01:09:4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BEDC7B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6O6R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6O72 </w:t>
            </w:r>
            <w:r w:rsidRPr="001973D0">
              <w:rPr>
                <w:color w:val="000000"/>
                <w:sz w:val="16"/>
                <w:szCs w:val="16"/>
              </w:rPr>
              <w:br/>
              <w:t>6O7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C149D1E" w14:textId="1D819B4B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Diver&lt;/Author&gt;&lt;Year&gt;2019&lt;/Year&gt;&lt;RecNum&gt;243&lt;/RecNum&gt;&lt;DisplayText&gt;[4]&lt;/DisplayText&gt;&lt;record&gt;&lt;rec-number&gt;243&lt;/rec-number&gt;&lt;foreign-keys&gt;&lt;key app="EN" db-id="a5ptw929aew5xde0a0txd5xo0zf5a0dpzpvf" timestamp="1725671948"&gt;243&lt;/key&gt;&lt;/foreign-keys&gt;&lt;ref-type name="Journal Article"&gt;17&lt;/ref-type&gt;&lt;contributors&gt;&lt;authors&gt;&lt;author&gt;Diver, Melinda M.&lt;/author&gt;&lt;author&gt;Cheng, Yifan&lt;/author&gt;&lt;author&gt;Julius, David&lt;/author&gt;&lt;/authors&gt;&lt;/contributors&gt;&lt;titles&gt;&lt;title&gt;Structural insights into TRPM8 inhibition and desensitization&lt;/title&gt;&lt;secondary-title&gt;Science&lt;/secondary-title&gt;&lt;/titles&gt;&lt;pages&gt;1434-1440&lt;/pages&gt;&lt;volume&gt;365&lt;/volume&gt;&lt;number&gt;6460&lt;/number&gt;&lt;dates&gt;&lt;year&gt;2019&lt;/year&gt;&lt;pub-dates&gt;&lt;date&gt;2019-09-27&lt;/date&gt;&lt;/pub-dates&gt;&lt;/dates&gt;&lt;isbn&gt;0036-8075, 1095-9203&lt;/isbn&gt;&lt;urls&gt;&lt;/urls&gt;&lt;electronic-resource-num&gt;10.1126/science.aax6672&lt;/electronic-resource-num&gt;&lt;remote-database-name&gt;DOI.org (Crossref)&lt;/remote-database-name&gt;&lt;language&gt;en&lt;/language&gt;&lt;access-date&gt;2024-08-10 01:09:4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33EA2E87" w14:textId="77777777" w:rsidTr="00DA3807">
        <w:trPr>
          <w:trHeight w:val="925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4B3857C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614D6E5" w14:textId="0C864766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S2-S3 </w:t>
            </w:r>
            <w:r w:rsidR="0017449D" w:rsidRPr="001973D0">
              <w:rPr>
                <w:color w:val="000000"/>
                <w:sz w:val="16"/>
                <w:szCs w:val="16"/>
              </w:rPr>
              <w:t>calcium</w:t>
            </w:r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884B16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597C98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Zebrafish TRPC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B1B814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93B924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10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D688A96" w14:textId="63B72971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Vinayagam&lt;/Author&gt;&lt;Year&gt;2020&lt;/Year&gt;&lt;RecNum&gt;117&lt;/RecNum&gt;&lt;DisplayText&gt;[36]&lt;/DisplayText&gt;&lt;record&gt;&lt;rec-number&gt;117&lt;/rec-number&gt;&lt;foreign-keys&gt;&lt;key app="EN" db-id="a5ptw929aew5xde0a0txd5xo0zf5a0dpzpvf" timestamp="1724038647"&gt;117&lt;/key&gt;&lt;/foreign-keys&gt;&lt;ref-type name="Journal Article"&gt;17&lt;/ref-type&gt;&lt;contributors&gt;&lt;authors&gt;&lt;author&gt;Vinayagam, Deivanayagabarathy&lt;/author&gt;&lt;author&gt;Quentin, Dennis&lt;/author&gt;&lt;author&gt;Yu-Strzelczyk, Jing&lt;/author&gt;&lt;author&gt;Sitsel, Oleg&lt;/author&gt;&lt;author&gt;Merino, Felipe&lt;/author&gt;&lt;author&gt;Stabrin, Markus&lt;/author&gt;&lt;author&gt;Hofnagel, Oliver&lt;/author&gt;&lt;author&gt;Yu, Maolin&lt;/author&gt;&lt;author&gt;Ledeboer, Mark W&lt;/author&gt;&lt;author&gt;Nagel, Georg&lt;/author&gt;&lt;author&gt;Malojcic, Goran&lt;/author&gt;&lt;author&gt;Raunser, Stefan&lt;/author&gt;&lt;/authors&gt;&lt;/contributors&gt;&lt;titles&gt;&lt;title&gt;Structural basis of TRPC4 regulation by calmodulin and pharmacological agents&lt;/title&gt;&lt;secondary-title&gt;eLife&lt;/secondary-title&gt;&lt;/titles&gt;&lt;periodical&gt;&lt;full-title&gt;eLife&lt;/full-title&gt;&lt;/periodical&gt;&lt;pages&gt;e60603&lt;/pages&gt;&lt;volume&gt;9&lt;/volume&gt;&lt;dates&gt;&lt;year&gt;2020&lt;/year&gt;&lt;pub-dates&gt;&lt;date&gt;2020-11-25&lt;/date&gt;&lt;/pub-dates&gt;&lt;/dates&gt;&lt;isbn&gt;2050-084X&lt;/isbn&gt;&lt;urls&gt;&lt;related-urls&gt;&lt;url&gt;https://www.ncbi.nlm.nih.gov/pmc/articles/PMC7735759/pdf/elife-60603.pdf&lt;/url&gt;&lt;/related-urls&gt;&lt;/urls&gt;&lt;electronic-resource-num&gt;10.7554/eLife.60603&lt;/electronic-resource-num&gt;&lt;remote-database-name&gt;DOI.org (Crossref)&lt;/remote-database-name&gt;&lt;language&gt;en&lt;/language&gt;&lt;access-date&gt;2024-08-10 01:10:4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E99649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B05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B0J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B0S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B16 </w:t>
            </w:r>
            <w:r w:rsidRPr="001973D0">
              <w:rPr>
                <w:color w:val="000000"/>
                <w:sz w:val="16"/>
                <w:szCs w:val="16"/>
              </w:rPr>
              <w:br/>
              <w:t>7B1G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DB42B33" w14:textId="70CE8D98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Vinayagam&lt;/Author&gt;&lt;Year&gt;2020&lt;/Year&gt;&lt;RecNum&gt;117&lt;/RecNum&gt;&lt;DisplayText&gt;[36]&lt;/DisplayText&gt;&lt;record&gt;&lt;rec-number&gt;117&lt;/rec-number&gt;&lt;foreign-keys&gt;&lt;key app="EN" db-id="a5ptw929aew5xde0a0txd5xo0zf5a0dpzpvf" timestamp="1724038647"&gt;117&lt;/key&gt;&lt;/foreign-keys&gt;&lt;ref-type name="Journal Article"&gt;17&lt;/ref-type&gt;&lt;contributors&gt;&lt;authors&gt;&lt;author&gt;Vinayagam, Deivanayagabarathy&lt;/author&gt;&lt;author&gt;Quentin, Dennis&lt;/author&gt;&lt;author&gt;Yu-Strzelczyk, Jing&lt;/author&gt;&lt;author&gt;Sitsel, Oleg&lt;/author&gt;&lt;author&gt;Merino, Felipe&lt;/author&gt;&lt;author&gt;Stabrin, Markus&lt;/author&gt;&lt;author&gt;Hofnagel, Oliver&lt;/author&gt;&lt;author&gt;Yu, Maolin&lt;/author&gt;&lt;author&gt;Ledeboer, Mark W&lt;/author&gt;&lt;author&gt;Nagel, Georg&lt;/author&gt;&lt;author&gt;Malojcic, Goran&lt;/author&gt;&lt;author&gt;Raunser, Stefan&lt;/author&gt;&lt;/authors&gt;&lt;/contributors&gt;&lt;titles&gt;&lt;title&gt;Structural basis of TRPC4 regulation by calmodulin and pharmacological agents&lt;/title&gt;&lt;secondary-title&gt;eLife&lt;/secondary-title&gt;&lt;/titles&gt;&lt;periodical&gt;&lt;full-title&gt;eLife&lt;/full-title&gt;&lt;/periodical&gt;&lt;pages&gt;e60603&lt;/pages&gt;&lt;volume&gt;9&lt;/volume&gt;&lt;dates&gt;&lt;year&gt;2020&lt;/year&gt;&lt;pub-dates&gt;&lt;date&gt;2020-11-25&lt;/date&gt;&lt;/pub-dates&gt;&lt;/dates&gt;&lt;isbn&gt;2050-084X&lt;/isbn&gt;&lt;urls&gt;&lt;related-urls&gt;&lt;url&gt;https://www.ncbi.nlm.nih.gov/pmc/articles/PMC7735759/pdf/elife-60603.pdf&lt;/url&gt;&lt;/related-urls&gt;&lt;/urls&gt;&lt;electronic-resource-num&gt;10.7554/eLife.60603&lt;/electronic-resource-num&gt;&lt;remote-database-name&gt;DOI.org (Crossref)&lt;/remote-database-name&gt;&lt;language&gt;en&lt;/language&gt;&lt;access-date&gt;2024-08-10 01:10:4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1AE0CF48" w14:textId="77777777" w:rsidTr="00DA3807">
        <w:trPr>
          <w:trHeight w:val="745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A07B335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472BAA4" w14:textId="614B3509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S2-S3 </w:t>
            </w:r>
            <w:r w:rsidR="0017449D" w:rsidRPr="001973D0">
              <w:rPr>
                <w:color w:val="000000"/>
                <w:sz w:val="16"/>
                <w:szCs w:val="16"/>
              </w:rPr>
              <w:t>calcium</w:t>
            </w:r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06EFCD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CE7C1F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Zebrafish TRPM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208069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o-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8F229C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500-2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D3A47A8" w14:textId="257F74BF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dWFuZzwvQXV0aG9yPjxZZWFyPjIwMTg8L1llYXI+PFJl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dWFuZzwvQXV0aG9yPjxZZWFyPjIwMTg8L1llYXI+PFJl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43,13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FDBDBF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6D73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6DRJ </w:t>
            </w:r>
            <w:r w:rsidRPr="001973D0">
              <w:rPr>
                <w:color w:val="000000"/>
                <w:sz w:val="16"/>
                <w:szCs w:val="16"/>
              </w:rPr>
              <w:br/>
              <w:t>6PKX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093383A" w14:textId="2060F410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dWFuZzwvQXV0aG9yPjxZZWFyPjIwMTg8L1llYXI+PFJl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dWFuZzwvQXV0aG9yPjxZZWFyPjIwMTg8L1llYXI+PFJl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43,13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6509527E" w14:textId="77777777" w:rsidTr="00DA3807">
        <w:trPr>
          <w:trHeight w:val="853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D7CB833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4B35B75" w14:textId="0420B7FF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S2-S3 </w:t>
            </w:r>
            <w:r w:rsidR="0017449D" w:rsidRPr="001973D0">
              <w:rPr>
                <w:color w:val="000000"/>
                <w:sz w:val="16"/>
                <w:szCs w:val="16"/>
              </w:rPr>
              <w:t>calcium</w:t>
            </w:r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FC89D0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E3CE36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Zebrafish TRPM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0EC68F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883AC7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6-5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E7C17CF" w14:textId="24193942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Ruan&lt;/Author&gt;&lt;Year&gt;2021&lt;/Year&gt;&lt;RecNum&gt;267&lt;/RecNum&gt;&lt;DisplayText&gt;[78]&lt;/DisplayText&gt;&lt;record&gt;&lt;rec-number&gt;267&lt;/rec-number&gt;&lt;foreign-keys&gt;&lt;key app="EN" db-id="a5ptw929aew5xde0a0txd5xo0zf5a0dpzpvf" timestamp="1725671948"&gt;267&lt;/key&gt;&lt;/foreign-keys&gt;&lt;ref-type name="Journal Article"&gt;17&lt;/ref-type&gt;&lt;contributors&gt;&lt;authors&gt;&lt;author&gt;Ruan, Zheng&lt;/author&gt;&lt;author&gt;Haley, Emery&lt;/author&gt;&lt;author&gt;Orozco, Ian J.&lt;/author&gt;&lt;author&gt;Sabat, Mark&lt;/author&gt;&lt;author&gt;Myers, Richard&lt;/author&gt;&lt;author&gt;Roth, Rebecca&lt;/author&gt;&lt;author&gt;Du, Juan&lt;/author&gt;&lt;author&gt;Lü, Wei&lt;/author&gt;&lt;/authors&gt;&lt;/contributors&gt;&lt;titles&gt;&lt;title&gt;Structures of the TRPM5 channel elucidate mechanisms of activation and inhibition&lt;/title&gt;&lt;secondary-title&gt;Nature Structural &amp;amp; Molecular Biology&lt;/secondary-title&gt;&lt;/titles&gt;&lt;pages&gt;604-613&lt;/pages&gt;&lt;volume&gt;28&lt;/volume&gt;&lt;number&gt;7&lt;/number&gt;&lt;dates&gt;&lt;year&gt;2021&lt;/year&gt;&lt;pub-dates&gt;&lt;date&gt;07/2021&lt;/date&gt;&lt;/pub-dates&gt;&lt;/dates&gt;&lt;isbn&gt;1545-9993, 1545-9985&lt;/isbn&gt;&lt;urls&gt;&lt;/urls&gt;&lt;electronic-resource-num&gt;10.1038/s41594-021-00607-4&lt;/electronic-resource-num&gt;&lt;remote-database-name&gt;DOI.org (Crossref)&lt;/remote-database-name&gt;&lt;language&gt;en&lt;/language&gt;&lt;access-date&gt;2024-08-10 01:11:16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7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9AA649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MBQ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MBS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MBU </w:t>
            </w:r>
            <w:r w:rsidRPr="001973D0">
              <w:rPr>
                <w:color w:val="000000"/>
                <w:sz w:val="16"/>
                <w:szCs w:val="16"/>
              </w:rPr>
              <w:br/>
              <w:t>7MBV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8E219ED" w14:textId="2F4929AA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Ruan&lt;/Author&gt;&lt;Year&gt;2021&lt;/Year&gt;&lt;RecNum&gt;267&lt;/RecNum&gt;&lt;DisplayText&gt;[78]&lt;/DisplayText&gt;&lt;record&gt;&lt;rec-number&gt;267&lt;/rec-number&gt;&lt;foreign-keys&gt;&lt;key app="EN" db-id="a5ptw929aew5xde0a0txd5xo0zf5a0dpzpvf" timestamp="1725671948"&gt;267&lt;/key&gt;&lt;/foreign-keys&gt;&lt;ref-type name="Journal Article"&gt;17&lt;/ref-type&gt;&lt;contributors&gt;&lt;authors&gt;&lt;author&gt;Ruan, Zheng&lt;/author&gt;&lt;author&gt;Haley, Emery&lt;/author&gt;&lt;author&gt;Orozco, Ian J.&lt;/author&gt;&lt;author&gt;Sabat, Mark&lt;/author&gt;&lt;author&gt;Myers, Richard&lt;/author&gt;&lt;author&gt;Roth, Rebecca&lt;/author&gt;&lt;author&gt;Du, Juan&lt;/author&gt;&lt;author&gt;Lü, Wei&lt;/author&gt;&lt;/authors&gt;&lt;/contributors&gt;&lt;titles&gt;&lt;title&gt;Structures of the TRPM5 channel elucidate mechanisms of activation and inhibition&lt;/title&gt;&lt;secondary-title&gt;Nature Structural &amp;amp; Molecular Biology&lt;/secondary-title&gt;&lt;/titles&gt;&lt;pages&gt;604-613&lt;/pages&gt;&lt;volume&gt;28&lt;/volume&gt;&lt;number&gt;7&lt;/number&gt;&lt;dates&gt;&lt;year&gt;2021&lt;/year&gt;&lt;pub-dates&gt;&lt;date&gt;07/2021&lt;/date&gt;&lt;/pub-dates&gt;&lt;/dates&gt;&lt;isbn&gt;1545-9993, 1545-9985&lt;/isbn&gt;&lt;urls&gt;&lt;/urls&gt;&lt;electronic-resource-num&gt;10.1038/s41594-021-00607-4&lt;/electronic-resource-num&gt;&lt;remote-database-name&gt;DOI.org (Crossref)&lt;/remote-database-name&gt;&lt;language&gt;en&lt;/language&gt;&lt;access-date&gt;2024-08-10 01:11:16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7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37DD8C34" w14:textId="77777777" w:rsidTr="00DA3807">
        <w:trPr>
          <w:trHeight w:val="300"/>
        </w:trPr>
        <w:tc>
          <w:tcPr>
            <w:tcW w:w="9800" w:type="dxa"/>
            <w:gridSpan w:val="9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noWrap/>
            <w:vAlign w:val="center"/>
            <w:hideMark/>
          </w:tcPr>
          <w:p w14:paraId="2F966641" w14:textId="77777777" w:rsidR="002D098B" w:rsidRPr="001973D0" w:rsidRDefault="002D098B" w:rsidP="002D098B">
            <w:pPr>
              <w:jc w:val="center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TRPM new sites</w:t>
            </w:r>
          </w:p>
        </w:tc>
      </w:tr>
      <w:tr w:rsidR="002D098B" w:rsidRPr="001973D0" w14:paraId="42CE3FEB" w14:textId="77777777" w:rsidTr="00DA3807">
        <w:trPr>
          <w:trHeight w:val="25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9587065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0DCB3CC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HR1/2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DEA828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DPR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89E8B0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M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5493DE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5D97C9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7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38DC8C8" w14:textId="028A5006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Belrose&lt;/Author&gt;&lt;Year&gt;2012&lt;/Year&gt;&lt;RecNum&gt;297&lt;/RecNum&gt;&lt;DisplayText&gt;[134]&lt;/DisplayText&gt;&lt;record&gt;&lt;rec-number&gt;297&lt;/rec-number&gt;&lt;foreign-keys&gt;&lt;key app="EN" db-id="a5ptw929aew5xde0a0txd5xo0zf5a0dpzpvf" timestamp="1725671948"&gt;297&lt;/key&gt;&lt;/foreign-keys&gt;&lt;ref-type name="Journal Article"&gt;17&lt;/ref-type&gt;&lt;contributors&gt;&lt;authors&gt;&lt;author&gt;Belrose, Jillian C.&lt;/author&gt;&lt;author&gt;Xie, Yu-Feng&lt;/author&gt;&lt;author&gt;Gierszewski, Lynn J.&lt;/author&gt;&lt;author&gt;MacDonald, John F.&lt;/author&gt;&lt;author&gt;Jackson, Michael F.&lt;/author&gt;&lt;/authors&gt;&lt;/contributors&gt;&lt;titles&gt;&lt;title&gt;Loss of glutathione homeostasis associated with neuronal senescence facilitates TRPM2 channel activation in cultured hippocampal pyramidal neurons&lt;/title&gt;&lt;secondary-title&gt;Molecular Brain&lt;/secondary-title&gt;&lt;/titles&gt;&lt;pages&gt;11&lt;/pages&gt;&lt;volume&gt;5&lt;/volume&gt;&lt;number&gt;1&lt;/number&gt;&lt;keywords&gt;&lt;keyword&gt;Glutathione&lt;/keyword&gt;&lt;keyword&gt;Aging&lt;/keyword&gt;&lt;keyword&gt;Oxidative stress&lt;/keyword&gt;&lt;keyword&gt;Primary hippocampal culture&lt;/keyword&gt;&lt;keyword&gt;Pyramidal neuron&lt;/keyword&gt;&lt;keyword&gt;TRPM2&lt;/keyword&gt;&lt;/keywords&gt;&lt;dates&gt;&lt;year&gt;2012&lt;/year&gt;&lt;pub-dates&gt;&lt;date&gt;2012-04-09&lt;/date&gt;&lt;/pub-dates&gt;&lt;/dates&gt;&lt;isbn&gt;1756-6606&lt;/isbn&gt;&lt;urls&gt;&lt;/urls&gt;&lt;electronic-resource-num&gt;10.1186/1756-6606-5-11&lt;/electronic-resource-num&gt;&lt;remote-database-name&gt;Springer Link&lt;/remote-database-name&gt;&lt;language&gt;en&lt;/language&gt;&lt;access-date&gt;2024-09-05 19:42:2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34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15C7A4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6PUR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6PUS </w:t>
            </w:r>
            <w:r w:rsidRPr="001973D0">
              <w:rPr>
                <w:color w:val="000000"/>
                <w:sz w:val="16"/>
                <w:szCs w:val="16"/>
              </w:rPr>
              <w:br/>
              <w:t>6PUU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3CB8C32" w14:textId="2C871AB1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Huang&lt;/Author&gt;&lt;Year&gt;2019&lt;/Year&gt;&lt;RecNum&gt;244&lt;/RecNum&gt;&lt;DisplayText&gt;[129]&lt;/DisplayText&gt;&lt;record&gt;&lt;rec-number&gt;244&lt;/rec-number&gt;&lt;foreign-keys&gt;&lt;key app="EN" db-id="a5ptw929aew5xde0a0txd5xo0zf5a0dpzpvf" timestamp="1725671948"&gt;244&lt;/key&gt;&lt;/foreign-keys&gt;&lt;ref-type name="Journal Article"&gt;17&lt;/ref-type&gt;&lt;contributors&gt;&lt;authors&gt;&lt;author&gt;Huang, Yihe&lt;/author&gt;&lt;author&gt;Roth, Becca&lt;/author&gt;&lt;author&gt;Lü, Wei&lt;/author&gt;&lt;author&gt;Du, Juan&lt;/author&gt;&lt;/authors&gt;&lt;/contributors&gt;&lt;titles&gt;&lt;title&gt;Ligand recognition and gating mechanism through three ligand-binding sites of human TRPM2 channel&lt;/title&gt;&lt;secondary-title&gt;eLife&lt;/secondary-title&gt;&lt;/titles&gt;&lt;periodical&gt;&lt;full-title&gt;eLife&lt;/full-title&gt;&lt;/periodical&gt;&lt;pages&gt;e50175&lt;/pages&gt;&lt;volume&gt;8&lt;/volume&gt;&lt;dates&gt;&lt;year&gt;2019&lt;/year&gt;&lt;pub-dates&gt;&lt;date&gt;2019-09-12&lt;/date&gt;&lt;/pub-dates&gt;&lt;/dates&gt;&lt;isbn&gt;2050-084X&lt;/isbn&gt;&lt;urls&gt;&lt;/urls&gt;&lt;electronic-resource-num&gt;10.7554/eLife.50175&lt;/electronic-resource-num&gt;&lt;remote-database-name&gt;DOI.org (Crossref)&lt;/remote-database-name&gt;&lt;language&gt;en&lt;/language&gt;&lt;access-date&gt;2024-08-10 01:09:4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2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287CBBE3" w14:textId="77777777" w:rsidTr="00DA3807">
        <w:trPr>
          <w:trHeight w:val="358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D76F2EF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752AF7D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HR1/2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A232135" w14:textId="0DDA31D0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-Br-c</w:t>
            </w:r>
            <w:r w:rsidR="00C513C1" w:rsidRPr="001973D0">
              <w:rPr>
                <w:color w:val="000000"/>
                <w:sz w:val="16"/>
                <w:szCs w:val="16"/>
              </w:rPr>
              <w:t>ADPR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0BDBD1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M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A0B856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ompetitive ant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70991C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251.1 ± 17.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52AD643" w14:textId="68BEF47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Yu&lt;/Author&gt;&lt;Year&gt;2019&lt;/Year&gt;&lt;RecNum&gt;296&lt;/RecNum&gt;&lt;DisplayText&gt;[135]&lt;/DisplayText&gt;&lt;record&gt;&lt;rec-number&gt;296&lt;/rec-number&gt;&lt;foreign-keys&gt;&lt;key app="EN" db-id="a5ptw929aew5xde0a0txd5xo0zf5a0dpzpvf" timestamp="1725671948"&gt;296&lt;/key&gt;&lt;/foreign-keys&gt;&lt;ref-type name="Journal Article"&gt;17&lt;/ref-type&gt;&lt;contributors&gt;&lt;authors&gt;&lt;author&gt;Yu, Peilin&lt;/author&gt;&lt;author&gt;Liu, Zhenming&lt;/author&gt;&lt;author&gt;Yu, Xiafei&lt;/author&gt;&lt;author&gt;Ye, Peiwu&lt;/author&gt;&lt;author&gt;Liu, Huan&lt;/author&gt;&lt;author&gt;Xue, Xiwen&lt;/author&gt;&lt;author&gt;Yang, Lixin&lt;/author&gt;&lt;author&gt;Li, Zhongtang&lt;/author&gt;&lt;author&gt;Wu, Yang&lt;/author&gt;&lt;author&gt;Fang, Cheng&lt;/author&gt;&lt;author&gt;Zhao, Yong Juan&lt;/author&gt;&lt;author&gt;Yang, Fan&lt;/author&gt;&lt;author&gt;Luo, Jian Hong&lt;/author&gt;&lt;author&gt;Jiang, Lin-Hua&lt;/author&gt;&lt;author&gt;Zhang, Liangren&lt;/author&gt;&lt;author&gt;Zhang, Lihe&lt;/author&gt;&lt;author&gt;Yang, Wei&lt;/author&gt;&lt;/authors&gt;&lt;/contributors&gt;&lt;titles&gt;&lt;title&gt;Direct Gating of the TRPM2 Channel by cADPR via Specific Interactions with the ADPR Binding Pocket&lt;/title&gt;&lt;secondary-title&gt;Cell Reports&lt;/secondary-title&gt;&lt;/titles&gt;&lt;pages&gt;3684-3695.e4&lt;/pages&gt;&lt;volume&gt;27&lt;/volume&gt;&lt;number&gt;12&lt;/number&gt;&lt;keywords&gt;&lt;keyword&gt;cADPR&lt;/keyword&gt;&lt;keyword&gt;NUDT9-H domain&lt;/keyword&gt;&lt;keyword&gt;TRPM2 channel&lt;/keyword&gt;&lt;/keywords&gt;&lt;dates&gt;&lt;year&gt;2019&lt;/year&gt;&lt;pub-dates&gt;&lt;date&gt;2019-06-18&lt;/date&gt;&lt;/pub-dates&gt;&lt;/dates&gt;&lt;isbn&gt;2211-1247&lt;/isbn&gt;&lt;urls&gt;&lt;/urls&gt;&lt;electronic-resource-num&gt;10.1016/j.celrep.2019.05.067&lt;/electronic-resource-num&gt;&lt;remote-database-name&gt;ScienceDirect&lt;/remote-database-name&gt;&lt;access-date&gt;2024-09-05 19:23:5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3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76AA70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PUU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19767FB" w14:textId="53DC952B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Huang&lt;/Author&gt;&lt;Year&gt;2019&lt;/Year&gt;&lt;RecNum&gt;244&lt;/RecNum&gt;&lt;DisplayText&gt;[129]&lt;/DisplayText&gt;&lt;record&gt;&lt;rec-number&gt;244&lt;/rec-number&gt;&lt;foreign-keys&gt;&lt;key app="EN" db-id="a5ptw929aew5xde0a0txd5xo0zf5a0dpzpvf" timestamp="1725671948"&gt;244&lt;/key&gt;&lt;/foreign-keys&gt;&lt;ref-type name="Journal Article"&gt;17&lt;/ref-type&gt;&lt;contributors&gt;&lt;authors&gt;&lt;author&gt;Huang, Yihe&lt;/author&gt;&lt;author&gt;Roth, Becca&lt;/author&gt;&lt;author&gt;Lü, Wei&lt;/author&gt;&lt;author&gt;Du, Juan&lt;/author&gt;&lt;/authors&gt;&lt;/contributors&gt;&lt;titles&gt;&lt;title&gt;Ligand recognition and gating mechanism through three ligand-binding sites of human TRPM2 channel&lt;/title&gt;&lt;secondary-title&gt;eLife&lt;/secondary-title&gt;&lt;/titles&gt;&lt;periodical&gt;&lt;full-title&gt;eLife&lt;/full-title&gt;&lt;/periodical&gt;&lt;pages&gt;e50175&lt;/pages&gt;&lt;volume&gt;8&lt;/volume&gt;&lt;dates&gt;&lt;year&gt;2019&lt;/year&gt;&lt;pub-dates&gt;&lt;date&gt;2019-09-12&lt;/date&gt;&lt;/pub-dates&gt;&lt;/dates&gt;&lt;isbn&gt;2050-084X&lt;/isbn&gt;&lt;urls&gt;&lt;/urls&gt;&lt;electronic-resource-num&gt;10.7554/eLife.50175&lt;/electronic-resource-num&gt;&lt;remote-database-name&gt;DOI.org (Crossref)&lt;/remote-database-name&gt;&lt;language&gt;en&lt;/language&gt;&lt;access-date&gt;2024-08-10 01:09:4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2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450BACAD" w14:textId="77777777" w:rsidTr="00DA3807">
        <w:trPr>
          <w:trHeight w:val="412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440B3AE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139F2BD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HR1/2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7221A9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DPR (ADPR-Br)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264170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Zebrafish TRPM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4D5775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o-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C50E74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50-1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6C4727E" w14:textId="407CA018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dWFuZzwvQXV0aG9yPjxZZWFyPjIwMTg8L1llYXI+PFJl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dWFuZzwvQXV0aG9yPjxZZWFyPjIwMTg8L1llYXI+PFJl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43,13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969295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6DRJ </w:t>
            </w:r>
            <w:r w:rsidRPr="001973D0">
              <w:rPr>
                <w:color w:val="000000"/>
                <w:sz w:val="16"/>
                <w:szCs w:val="16"/>
              </w:rPr>
              <w:br/>
              <w:t>6PKX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264833D" w14:textId="1A8E42AF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dWFuZzwvQXV0aG9yPjxZZWFyPjIwMTg8L1llYXI+PFJl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IdWFuZzwvQXV0aG9yPjxZZWFyPjIwMTg8L1llYXI+PFJl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43,133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59E4CA11" w14:textId="77777777" w:rsidTr="00DA3807">
        <w:trPr>
          <w:trHeight w:val="268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BEC49CD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2D83F52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NUDT9-H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D0224C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DPR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648AC2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M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D01E65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CEE165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Kd</w:t>
            </w:r>
            <w:proofErr w:type="spellEnd"/>
            <w:r w:rsidRPr="001973D0">
              <w:rPr>
                <w:color w:val="000000"/>
                <w:sz w:val="16"/>
                <w:szCs w:val="16"/>
              </w:rPr>
              <w:t xml:space="preserve"> 70.2 ± 1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4DB9159" w14:textId="2B6CC3D5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Yu&lt;/Author&gt;&lt;Year&gt;2019&lt;/Year&gt;&lt;RecNum&gt;296&lt;/RecNum&gt;&lt;DisplayText&gt;[135]&lt;/DisplayText&gt;&lt;record&gt;&lt;rec-number&gt;296&lt;/rec-number&gt;&lt;foreign-keys&gt;&lt;key app="EN" db-id="a5ptw929aew5xde0a0txd5xo0zf5a0dpzpvf" timestamp="1725671948"&gt;296&lt;/key&gt;&lt;/foreign-keys&gt;&lt;ref-type name="Journal Article"&gt;17&lt;/ref-type&gt;&lt;contributors&gt;&lt;authors&gt;&lt;author&gt;Yu, Peilin&lt;/author&gt;&lt;author&gt;Liu, Zhenming&lt;/author&gt;&lt;author&gt;Yu, Xiafei&lt;/author&gt;&lt;author&gt;Ye, Peiwu&lt;/author&gt;&lt;author&gt;Liu, Huan&lt;/author&gt;&lt;author&gt;Xue, Xiwen&lt;/author&gt;&lt;author&gt;Yang, Lixin&lt;/author&gt;&lt;author&gt;Li, Zhongtang&lt;/author&gt;&lt;author&gt;Wu, Yang&lt;/author&gt;&lt;author&gt;Fang, Cheng&lt;/author&gt;&lt;author&gt;Zhao, Yong Juan&lt;/author&gt;&lt;author&gt;Yang, Fan&lt;/author&gt;&lt;author&gt;Luo, Jian Hong&lt;/author&gt;&lt;author&gt;Jiang, Lin-Hua&lt;/author&gt;&lt;author&gt;Zhang, Liangren&lt;/author&gt;&lt;author&gt;Zhang, Lihe&lt;/author&gt;&lt;author&gt;Yang, Wei&lt;/author&gt;&lt;/authors&gt;&lt;/contributors&gt;&lt;titles&gt;&lt;title&gt;Direct Gating of the TRPM2 Channel by cADPR via Specific Interactions with the ADPR Binding Pocket&lt;/title&gt;&lt;secondary-title&gt;Cell Reports&lt;/secondary-title&gt;&lt;/titles&gt;&lt;pages&gt;3684-3695.e4&lt;/pages&gt;&lt;volume&gt;27&lt;/volume&gt;&lt;number&gt;12&lt;/number&gt;&lt;keywords&gt;&lt;keyword&gt;cADPR&lt;/keyword&gt;&lt;keyword&gt;NUDT9-H domain&lt;/keyword&gt;&lt;keyword&gt;TRPM2 channel&lt;/keyword&gt;&lt;/keywords&gt;&lt;dates&gt;&lt;year&gt;2019&lt;/year&gt;&lt;pub-dates&gt;&lt;date&gt;2019-06-18&lt;/date&gt;&lt;/pub-dates&gt;&lt;/dates&gt;&lt;isbn&gt;2211-1247&lt;/isbn&gt;&lt;urls&gt;&lt;/urls&gt;&lt;electronic-resource-num&gt;10.1016/j.celrep.2019.05.067&lt;/electronic-resource-num&gt;&lt;remote-database-name&gt;ScienceDirect&lt;/remote-database-name&gt;&lt;access-date&gt;2024-09-05 19:23:5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3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663CE5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6PUR </w:t>
            </w:r>
            <w:r w:rsidRPr="001973D0">
              <w:rPr>
                <w:color w:val="000000"/>
                <w:sz w:val="16"/>
                <w:szCs w:val="16"/>
              </w:rPr>
              <w:br/>
              <w:t>6PUS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DEF8C44" w14:textId="2C94B385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Huang&lt;/Author&gt;&lt;Year&gt;2019&lt;/Year&gt;&lt;RecNum&gt;244&lt;/RecNum&gt;&lt;DisplayText&gt;[129]&lt;/DisplayText&gt;&lt;record&gt;&lt;rec-number&gt;244&lt;/rec-number&gt;&lt;foreign-keys&gt;&lt;key app="EN" db-id="a5ptw929aew5xde0a0txd5xo0zf5a0dpzpvf" timestamp="1725671948"&gt;244&lt;/key&gt;&lt;/foreign-keys&gt;&lt;ref-type name="Journal Article"&gt;17&lt;/ref-type&gt;&lt;contributors&gt;&lt;authors&gt;&lt;author&gt;Huang, Yihe&lt;/author&gt;&lt;author&gt;Roth, Becca&lt;/author&gt;&lt;author&gt;Lü, Wei&lt;/author&gt;&lt;author&gt;Du, Juan&lt;/author&gt;&lt;/authors&gt;&lt;/contributors&gt;&lt;titles&gt;&lt;title&gt;Ligand recognition and gating mechanism through three ligand-binding sites of human TRPM2 channel&lt;/title&gt;&lt;secondary-title&gt;eLife&lt;/secondary-title&gt;&lt;/titles&gt;&lt;periodical&gt;&lt;full-title&gt;eLife&lt;/full-title&gt;&lt;/periodical&gt;&lt;pages&gt;e50175&lt;/pages&gt;&lt;volume&gt;8&lt;/volume&gt;&lt;dates&gt;&lt;year&gt;2019&lt;/year&gt;&lt;pub-dates&gt;&lt;date&gt;2019-09-12&lt;/date&gt;&lt;/pub-dates&gt;&lt;/dates&gt;&lt;isbn&gt;2050-084X&lt;/isbn&gt;&lt;urls&gt;&lt;/urls&gt;&lt;electronic-resource-num&gt;10.7554/eLife.50175&lt;/electronic-resource-num&gt;&lt;remote-database-name&gt;DOI.org (Crossref)&lt;/remote-database-name&gt;&lt;language&gt;en&lt;/language&gt;&lt;access-date&gt;2024-08-10 01:09:44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2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11AE8C77" w14:textId="77777777" w:rsidTr="00DA3807">
        <w:trPr>
          <w:trHeight w:val="43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928E550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0F2008E" w14:textId="6A9DBC5A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Gβγ </w:t>
            </w:r>
            <w:r w:rsidR="004A570A" w:rsidRPr="001973D0">
              <w:rPr>
                <w:color w:val="000000"/>
                <w:sz w:val="16"/>
                <w:szCs w:val="16"/>
              </w:rPr>
              <w:t xml:space="preserve">site </w:t>
            </w:r>
            <w:r w:rsidRPr="001973D0">
              <w:rPr>
                <w:color w:val="000000"/>
                <w:sz w:val="16"/>
                <w:szCs w:val="16"/>
              </w:rPr>
              <w:t>(TRPM3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F0C474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Gβγ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516C2F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M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542273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y regula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5E8412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24 ± 0.0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A174D07" w14:textId="5B8A44AF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Zhao&lt;/Author&gt;&lt;Year&gt;2023&lt;/Year&gt;&lt;RecNum&gt;159&lt;/RecNum&gt;&lt;DisplayText&gt;[25]&lt;/DisplayText&gt;&lt;record&gt;&lt;rec-number&gt;159&lt;/rec-number&gt;&lt;foreign-keys&gt;&lt;key app="EN" db-id="a5ptw929aew5xde0a0txd5xo0zf5a0dpzpvf" timestamp="1725671948"&gt;159&lt;/key&gt;&lt;/foreign-keys&gt;&lt;ref-type name="Journal Article"&gt;17&lt;/ref-type&gt;&lt;contributors&gt;&lt;authors&gt;&lt;author&gt;Zhao, Chen&lt;/author&gt;&lt;author&gt;MacKinnon, Roderick&lt;/author&gt;&lt;/authors&gt;&lt;/contributors&gt;&lt;titles&gt;&lt;title&gt;Structural and functional analyses of a GPCR-inhibited ion channel TRPM3&lt;/title&gt;&lt;secondary-title&gt;Neuron&lt;/secondary-title&gt;&lt;/titles&gt;&lt;pages&gt;81-91.e7&lt;/pages&gt;&lt;volume&gt;111&lt;/volume&gt;&lt;number&gt;1&lt;/number&gt;&lt;dates&gt;&lt;year&gt;2023&lt;/year&gt;&lt;pub-dates&gt;&lt;date&gt;01/2023&lt;/date&gt;&lt;/pub-dates&gt;&lt;/dates&gt;&lt;isbn&gt;08966273&lt;/isbn&gt;&lt;urls&gt;&lt;/urls&gt;&lt;electronic-resource-num&gt;10.1016/j.neuron.2022.10.002&lt;/electronic-resource-num&gt;&lt;remote-database-name&gt;DOI.org (Crossref)&lt;/remote-database-name&gt;&lt;language&gt;en&lt;/language&gt;&lt;access-date&gt;2024-07-01 15:23:4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2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AF2EEA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8DDW </w:t>
            </w:r>
            <w:r w:rsidRPr="001973D0">
              <w:rPr>
                <w:color w:val="000000"/>
                <w:sz w:val="16"/>
                <w:szCs w:val="16"/>
              </w:rPr>
              <w:br/>
              <w:t>8DDX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4BAE9F8" w14:textId="0344146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Zhao&lt;/Author&gt;&lt;Year&gt;2023&lt;/Year&gt;&lt;RecNum&gt;159&lt;/RecNum&gt;&lt;DisplayText&gt;[25]&lt;/DisplayText&gt;&lt;record&gt;&lt;rec-number&gt;159&lt;/rec-number&gt;&lt;foreign-keys&gt;&lt;key app="EN" db-id="a5ptw929aew5xde0a0txd5xo0zf5a0dpzpvf" timestamp="1725671948"&gt;159&lt;/key&gt;&lt;/foreign-keys&gt;&lt;ref-type name="Journal Article"&gt;17&lt;/ref-type&gt;&lt;contributors&gt;&lt;authors&gt;&lt;author&gt;Zhao, Chen&lt;/author&gt;&lt;author&gt;MacKinnon, Roderick&lt;/author&gt;&lt;/authors&gt;&lt;/contributors&gt;&lt;titles&gt;&lt;title&gt;Structural and functional analyses of a GPCR-inhibited ion channel TRPM3&lt;/title&gt;&lt;secondary-title&gt;Neuron&lt;/secondary-title&gt;&lt;/titles&gt;&lt;pages&gt;81-91.e7&lt;/pages&gt;&lt;volume&gt;111&lt;/volume&gt;&lt;number&gt;1&lt;/number&gt;&lt;dates&gt;&lt;year&gt;2023&lt;/year&gt;&lt;pub-dates&gt;&lt;date&gt;01/2023&lt;/date&gt;&lt;/pub-dates&gt;&lt;/dates&gt;&lt;isbn&gt;08966273&lt;/isbn&gt;&lt;urls&gt;&lt;/urls&gt;&lt;electronic-resource-num&gt;10.1016/j.neuron.2022.10.002&lt;/electronic-resource-num&gt;&lt;remote-database-name&gt;DOI.org (Crossref)&lt;/remote-database-name&gt;&lt;language&gt;en&lt;/language&gt;&lt;access-date&gt;2024-07-01 15:23:4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2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334E2807" w14:textId="77777777" w:rsidTr="00DA3807">
        <w:trPr>
          <w:trHeight w:val="232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04F5BA3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F7B7513" w14:textId="7BD8CF4D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ib helix ju</w:t>
            </w:r>
            <w:r w:rsidR="004A570A" w:rsidRPr="001973D0">
              <w:rPr>
                <w:color w:val="000000"/>
                <w:sz w:val="16"/>
                <w:szCs w:val="16"/>
              </w:rPr>
              <w:t>n</w:t>
            </w:r>
            <w:r w:rsidRPr="001973D0">
              <w:rPr>
                <w:color w:val="000000"/>
                <w:sz w:val="16"/>
                <w:szCs w:val="16"/>
              </w:rPr>
              <w:t>ction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E47334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ecavanadat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C87927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M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80AF7B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7CDCD2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1.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D44D28D" w14:textId="7C1FA75D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ilius&lt;/Author&gt;&lt;Year&gt;2004&lt;/Year&gt;&lt;RecNum&gt;299&lt;/RecNum&gt;&lt;DisplayText&gt;[130]&lt;/DisplayText&gt;&lt;record&gt;&lt;rec-number&gt;299&lt;/rec-number&gt;&lt;foreign-keys&gt;&lt;key app="EN" db-id="a5ptw929aew5xde0a0txd5xo0zf5a0dpzpvf" timestamp="1725671948"&gt;299&lt;/key&gt;&lt;/foreign-keys&gt;&lt;ref-type name="Journal Article"&gt;17&lt;/ref-type&gt;&lt;contributors&gt;&lt;authors&gt;&lt;author&gt;Nilius, Bernd&lt;/author&gt;&lt;author&gt;Prenen, Jean&lt;/author&gt;&lt;author&gt;Janssens, Annelies&lt;/author&gt;&lt;author&gt;Voets, Thomas&lt;/author&gt;&lt;author&gt;Droogmans, Guy&lt;/author&gt;&lt;/authors&gt;&lt;/contributors&gt;&lt;titles&gt;&lt;title&gt;Decavanadate modulates gating of TRPM4 cation channels&lt;/title&gt;&lt;secondary-title&gt;The Journal of Physiology&lt;/secondary-title&gt;&lt;/titles&gt;&lt;pages&gt;753-765&lt;/pages&gt;&lt;volume&gt;560&lt;/volume&gt;&lt;number&gt;3&lt;/number&gt;&lt;dates&gt;&lt;year&gt;2004&lt;/year&gt;&lt;pub-dates&gt;&lt;date&gt;2004&lt;/date&gt;&lt;/pub-dates&gt;&lt;/dates&gt;&lt;isbn&gt;1469-7793&lt;/isbn&gt;&lt;urls&gt;&lt;/urls&gt;&lt;electronic-resource-num&gt;10.1113/jphysiol.2004.070839&lt;/electronic-resource-num&gt;&lt;remote-database-name&gt;Wiley Online Library&lt;/remote-database-name&gt;&lt;language&gt;en&lt;/language&gt;&lt;access-date&gt;2024-09-05 20:01:31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3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44E1C3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5WP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39DAEF7" w14:textId="3FC6812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Winkler&lt;/Author&gt;&lt;Year&gt;2017&lt;/Year&gt;&lt;RecNum&gt;2&lt;/RecNum&gt;&lt;DisplayText&gt;[136]&lt;/DisplayText&gt;&lt;record&gt;&lt;rec-number&gt;2&lt;/rec-number&gt;&lt;foreign-keys&gt;&lt;key app="EN" db-id="ztzfav95vfz2zze5tv6xewxmedvsw2rpdpza" timestamp="1729372772"&gt;2&lt;/key&gt;&lt;/foreign-keys&gt;&lt;ref-type name="Journal Article"&gt;17&lt;/ref-type&gt;&lt;contributors&gt;&lt;authors&gt;&lt;author&gt;Winkler, P. A.&lt;/author&gt;&lt;author&gt;Huang, Y.&lt;/author&gt;&lt;author&gt;Sun, W.&lt;/author&gt;&lt;author&gt;Du, J.&lt;/author&gt;&lt;author&gt;Lu, W.&lt;/author&gt;&lt;/authors&gt;&lt;/contributors&gt;&lt;auth-address&gt;Van Andel Institute, 333 Bostwick Avenue N.E., Grand Rapids, Michigan 49503, USA.&amp;#xD;Janelia Research Campus, 19700 Helix Drive, Ashburn, Virginia 20147, USA.&lt;/auth-address&gt;&lt;titles&gt;&lt;title&gt;Electron cryo-microscopy structure of a human TRPM4 channel&lt;/title&gt;&lt;secondary-title&gt;Nature&lt;/secondary-title&gt;&lt;/titles&gt;&lt;pages&gt;200-204&lt;/pages&gt;&lt;volume&gt;552&lt;/volume&gt;&lt;number&gt;7684&lt;/number&gt;&lt;edition&gt;20171206&lt;/edition&gt;&lt;keywords&gt;&lt;keyword&gt;Binding Sites&lt;/keyword&gt;&lt;keyword&gt;Calcium/chemistry/metabolism&lt;/keyword&gt;&lt;keyword&gt;*Cryoelectron Microscopy&lt;/keyword&gt;&lt;keyword&gt;Humans&lt;/keyword&gt;&lt;keyword&gt;Models, Molecular&lt;/keyword&gt;&lt;keyword&gt;Protein Domains&lt;/keyword&gt;&lt;keyword&gt;TRPM Cation Channels/chemistry/*ultrastructure&lt;/keyword&gt;&lt;keyword&gt;Vanadates/chemistry/metabolism&lt;/keyword&gt;&lt;/keywords&gt;&lt;dates&gt;&lt;year&gt;2017&lt;/year&gt;&lt;pub-dates&gt;&lt;date&gt;Dec 14&lt;/date&gt;&lt;/pub-dates&gt;&lt;/dates&gt;&lt;isbn&gt;1476-4687 (Electronic)&amp;#xD;0028-0836 (Linking)&lt;/isbn&gt;&lt;accession-num&gt;29211723&lt;/accession-num&gt;&lt;urls&gt;&lt;related-urls&gt;&lt;url&gt;https://www.ncbi.nlm.nih.gov/pubmed/29211723&lt;/url&gt;&lt;/related-urls&gt;&lt;/urls&gt;&lt;electronic-resource-num&gt;10.1038/nature24674&lt;/electronic-resource-num&gt;&lt;remote-database-name&gt;Medline&lt;/remote-database-name&gt;&lt;remote-database-provider&gt;NLM&lt;/remote-database-provider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3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4EAED265" w14:textId="77777777" w:rsidTr="00DA3807">
        <w:trPr>
          <w:trHeight w:val="412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8625667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F99A0A8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HR1/2-MHR3 interfac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3B534C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TP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9B7B2A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M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74CA4A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2547BA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2.3 ± 0.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E193E63" w14:textId="07DCF2F3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17&lt;/Year&gt;&lt;RecNum&gt;210&lt;/RecNum&gt;&lt;DisplayText&gt;[137]&lt;/DisplayText&gt;&lt;record&gt;&lt;rec-number&gt;210&lt;/rec-number&gt;&lt;foreign-keys&gt;&lt;key app="EN" db-id="a5ptw929aew5xde0a0txd5xo0zf5a0dpzpvf" timestamp="1725671948"&gt;210&lt;/key&gt;&lt;/foreign-keys&gt;&lt;ref-type name="Journal Article"&gt;17&lt;/ref-type&gt;&lt;contributors&gt;&lt;authors&gt;&lt;author&gt;Guo, Jiangtao&lt;/author&gt;&lt;author&gt;She, Ji&lt;/author&gt;&lt;author&gt;Zeng, Weizhong&lt;/author&gt;&lt;author&gt;Chen, Qingfeng&lt;/author&gt;&lt;author&gt;Bai, Xiao-chen&lt;/author&gt;&lt;author&gt;Jiang, Youxing&lt;/author&gt;&lt;/authors&gt;&lt;/contributors&gt;&lt;titles&gt;&lt;title&gt;Structures of the calcium-activated, non-selective cation channel TRPM4&lt;/title&gt;&lt;secondary-title&gt;Nature&lt;/secondary-title&gt;&lt;/titles&gt;&lt;pages&gt;205-209&lt;/pages&gt;&lt;volume&gt;552&lt;/volume&gt;&lt;number&gt;7684&lt;/number&gt;&lt;dates&gt;&lt;year&gt;2017&lt;/year&gt;&lt;pub-dates&gt;&lt;date&gt;2017-12-14&lt;/date&gt;&lt;/pub-dates&gt;&lt;/dates&gt;&lt;isbn&gt;0028-0836, 1476-4687&lt;/isbn&gt;&lt;urls&gt;&lt;/urls&gt;&lt;electronic-resource-num&gt;10.1038/nature24997&lt;/electronic-resource-num&gt;&lt;remote-database-name&gt;DOI.org (Crossref)&lt;/remote-database-name&gt;&lt;language&gt;en&lt;/language&gt;&lt;access-date&gt;2024-08-10 01:07:11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3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97B520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6BCO </w:t>
            </w:r>
            <w:r w:rsidRPr="001973D0">
              <w:rPr>
                <w:color w:val="000000"/>
                <w:sz w:val="16"/>
                <w:szCs w:val="16"/>
              </w:rPr>
              <w:br/>
              <w:t>6BCQ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B07A0C0" w14:textId="58AB069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17&lt;/Year&gt;&lt;RecNum&gt;210&lt;/RecNum&gt;&lt;DisplayText&gt;[137]&lt;/DisplayText&gt;&lt;record&gt;&lt;rec-number&gt;210&lt;/rec-number&gt;&lt;foreign-keys&gt;&lt;key app="EN" db-id="a5ptw929aew5xde0a0txd5xo0zf5a0dpzpvf" timestamp="1725671948"&gt;210&lt;/key&gt;&lt;/foreign-keys&gt;&lt;ref-type name="Journal Article"&gt;17&lt;/ref-type&gt;&lt;contributors&gt;&lt;authors&gt;&lt;author&gt;Guo, Jiangtao&lt;/author&gt;&lt;author&gt;She, Ji&lt;/author&gt;&lt;author&gt;Zeng, Weizhong&lt;/author&gt;&lt;author&gt;Chen, Qingfeng&lt;/author&gt;&lt;author&gt;Bai, Xiao-chen&lt;/author&gt;&lt;author&gt;Jiang, Youxing&lt;/author&gt;&lt;/authors&gt;&lt;/contributors&gt;&lt;titles&gt;&lt;title&gt;Structures of the calcium-activated, non-selective cation channel TRPM4&lt;/title&gt;&lt;secondary-title&gt;Nature&lt;/secondary-title&gt;&lt;/titles&gt;&lt;pages&gt;205-209&lt;/pages&gt;&lt;volume&gt;552&lt;/volume&gt;&lt;number&gt;7684&lt;/number&gt;&lt;dates&gt;&lt;year&gt;2017&lt;/year&gt;&lt;pub-dates&gt;&lt;date&gt;2017-12-14&lt;/date&gt;&lt;/pub-dates&gt;&lt;/dates&gt;&lt;isbn&gt;0028-0836, 1476-4687&lt;/isbn&gt;&lt;urls&gt;&lt;/urls&gt;&lt;electronic-resource-num&gt;10.1038/nature24997&lt;/electronic-resource-num&gt;&lt;remote-database-name&gt;DOI.org (Crossref)&lt;/remote-database-name&gt;&lt;language&gt;en&lt;/language&gt;&lt;access-date&gt;2024-08-10 01:07:11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3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242C7950" w14:textId="77777777" w:rsidTr="00DA3807">
        <w:trPr>
          <w:trHeight w:val="16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3CA5512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42E47FE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HR1/2-MHR3 interface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E8C947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ecavanadat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227A39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M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5BBD15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159D4C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1.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E44097E" w14:textId="488EAF01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ilius&lt;/Author&gt;&lt;Year&gt;2004&lt;/Year&gt;&lt;RecNum&gt;299&lt;/RecNum&gt;&lt;DisplayText&gt;[130]&lt;/DisplayText&gt;&lt;record&gt;&lt;rec-number&gt;299&lt;/rec-number&gt;&lt;foreign-keys&gt;&lt;key app="EN" db-id="a5ptw929aew5xde0a0txd5xo0zf5a0dpzpvf" timestamp="1725671948"&gt;299&lt;/key&gt;&lt;/foreign-keys&gt;&lt;ref-type name="Journal Article"&gt;17&lt;/ref-type&gt;&lt;contributors&gt;&lt;authors&gt;&lt;author&gt;Nilius, Bernd&lt;/author&gt;&lt;author&gt;Prenen, Jean&lt;/author&gt;&lt;author&gt;Janssens, Annelies&lt;/author&gt;&lt;author&gt;Voets, Thomas&lt;/author&gt;&lt;author&gt;Droogmans, Guy&lt;/author&gt;&lt;/authors&gt;&lt;/contributors&gt;&lt;titles&gt;&lt;title&gt;Decavanadate modulates gating of TRPM4 cation channels&lt;/title&gt;&lt;secondary-title&gt;The Journal of Physiology&lt;/secondary-title&gt;&lt;/titles&gt;&lt;pages&gt;753-765&lt;/pages&gt;&lt;volume&gt;560&lt;/volume&gt;&lt;number&gt;3&lt;/number&gt;&lt;dates&gt;&lt;year&gt;2004&lt;/year&gt;&lt;pub-dates&gt;&lt;date&gt;2004&lt;/date&gt;&lt;/pub-dates&gt;&lt;/dates&gt;&lt;isbn&gt;1469-7793&lt;/isbn&gt;&lt;urls&gt;&lt;/urls&gt;&lt;electronic-resource-num&gt;10.1113/jphysiol.2004.070839&lt;/electronic-resource-num&gt;&lt;remote-database-name&gt;Wiley Online Library&lt;/remote-database-name&gt;&lt;language&gt;en&lt;/language&gt;&lt;access-date&gt;2024-09-05 20:01:31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3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32CF9A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5WP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F7204BD" w14:textId="06F3011A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Winkler&lt;/Author&gt;&lt;Year&gt;2017&lt;/Year&gt;&lt;RecNum&gt;2&lt;/RecNum&gt;&lt;DisplayText&gt;[136]&lt;/DisplayText&gt;&lt;record&gt;&lt;rec-number&gt;2&lt;/rec-number&gt;&lt;foreign-keys&gt;&lt;key app="EN" db-id="ztzfav95vfz2zze5tv6xewxmedvsw2rpdpza" timestamp="1729372772"&gt;2&lt;/key&gt;&lt;/foreign-keys&gt;&lt;ref-type name="Journal Article"&gt;17&lt;/ref-type&gt;&lt;contributors&gt;&lt;authors&gt;&lt;author&gt;Winkler, P. A.&lt;/author&gt;&lt;author&gt;Huang, Y.&lt;/author&gt;&lt;author&gt;Sun, W.&lt;/author&gt;&lt;author&gt;Du, J.&lt;/author&gt;&lt;author&gt;Lu, W.&lt;/author&gt;&lt;/authors&gt;&lt;/contributors&gt;&lt;auth-address&gt;Van Andel Institute, 333 Bostwick Avenue N.E., Grand Rapids, Michigan 49503, USA.&amp;#xD;Janelia Research Campus, 19700 Helix Drive, Ashburn, Virginia 20147, USA.&lt;/auth-address&gt;&lt;titles&gt;&lt;title&gt;Electron cryo-microscopy structure of a human TRPM4 channel&lt;/title&gt;&lt;secondary-title&gt;Nature&lt;/secondary-title&gt;&lt;/titles&gt;&lt;pages&gt;200-204&lt;/pages&gt;&lt;volume&gt;552&lt;/volume&gt;&lt;number&gt;7684&lt;/number&gt;&lt;edition&gt;20171206&lt;/edition&gt;&lt;keywords&gt;&lt;keyword&gt;Binding Sites&lt;/keyword&gt;&lt;keyword&gt;Calcium/chemistry/metabolism&lt;/keyword&gt;&lt;keyword&gt;*Cryoelectron Microscopy&lt;/keyword&gt;&lt;keyword&gt;Humans&lt;/keyword&gt;&lt;keyword&gt;Models, Molecular&lt;/keyword&gt;&lt;keyword&gt;Protein Domains&lt;/keyword&gt;&lt;keyword&gt;TRPM Cation Channels/chemistry/*ultrastructure&lt;/keyword&gt;&lt;keyword&gt;Vanadates/chemistry/metabolism&lt;/keyword&gt;&lt;/keywords&gt;&lt;dates&gt;&lt;year&gt;2017&lt;/year&gt;&lt;pub-dates&gt;&lt;date&gt;Dec 14&lt;/date&gt;&lt;/pub-dates&gt;&lt;/dates&gt;&lt;isbn&gt;1476-4687 (Electronic)&amp;#xD;0028-0836 (Linking)&lt;/isbn&gt;&lt;accession-num&gt;29211723&lt;/accession-num&gt;&lt;urls&gt;&lt;related-urls&gt;&lt;url&gt;https://www.ncbi.nlm.nih.gov/pubmed/29211723&lt;/url&gt;&lt;/related-urls&gt;&lt;/urls&gt;&lt;electronic-resource-num&gt;10.1038/nature24674&lt;/electronic-resource-num&gt;&lt;remote-database-name&gt;Medline&lt;/remote-database-name&gt;&lt;remote-database-provider&gt;NLM&lt;/remote-database-provider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3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4563C920" w14:textId="77777777" w:rsidTr="00DA3807">
        <w:trPr>
          <w:trHeight w:val="70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936C3CF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502BC8F" w14:textId="426387E4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MHR </w:t>
            </w:r>
            <w:r w:rsidR="004A570A" w:rsidRPr="001973D0">
              <w:rPr>
                <w:color w:val="000000"/>
                <w:sz w:val="16"/>
                <w:szCs w:val="16"/>
              </w:rPr>
              <w:t>calcium</w:t>
            </w:r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508840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2BED93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M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E9FDB7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5B223F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4.4-52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E1A911F" w14:textId="70FF6AC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OaWxpdXM8L0F1dGhvcj48WWVhcj4yMDA0PC9ZZWFyPjxS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OaWxpdXM8L0F1dGhvcj48WWVhcj4yMDA0PC9ZZWFyPjxS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30,131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C3E3CA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9B8W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9B8X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9B8Y </w:t>
            </w:r>
            <w:r w:rsidRPr="001973D0">
              <w:rPr>
                <w:color w:val="000000"/>
                <w:sz w:val="16"/>
                <w:szCs w:val="16"/>
              </w:rPr>
              <w:br/>
              <w:t>9B8Z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AA9F689" w14:textId="717A2B3E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Hu&lt;/Author&gt;&lt;Year&gt;2024&lt;/Year&gt;&lt;RecNum&gt;179&lt;/RecNum&gt;&lt;DisplayText&gt;[12]&lt;/DisplayText&gt;&lt;record&gt;&lt;rec-number&gt;179&lt;/rec-number&gt;&lt;foreign-keys&gt;&lt;key app="EN" db-id="a5ptw929aew5xde0a0txd5xo0zf5a0dpzpvf" timestamp="1725671948"&gt;179&lt;/key&gt;&lt;/foreign-keys&gt;&lt;ref-type name="Journal Article"&gt;17&lt;/ref-type&gt;&lt;contributors&gt;&lt;authors&gt;&lt;author&gt;Hu, Jinhong&lt;/author&gt;&lt;author&gt;Park, Sung Jin&lt;/author&gt;&lt;author&gt;Walter, Tyler&lt;/author&gt;&lt;author&gt;Orozco, Ian J.&lt;/author&gt;&lt;author&gt;O‘Dea, Garrett&lt;/author&gt;&lt;author&gt;Ye, Xinyu&lt;/author&gt;&lt;author&gt;Du, Juan&lt;/author&gt;&lt;author&gt;Lü, Wei&lt;/author&gt;&lt;/authors&gt;&lt;/contributors&gt;&lt;titles&gt;&lt;title&gt;Physiological temperature drives TRPM4 ligand recognition and gating&lt;/title&gt;&lt;secondary-title&gt;Nature&lt;/secondary-title&gt;&lt;/titles&gt;&lt;pages&gt;509-515&lt;/pages&gt;&lt;volume&gt;630&lt;/volume&gt;&lt;number&gt;8016&lt;/number&gt;&lt;dates&gt;&lt;year&gt;2024&lt;/year&gt;&lt;pub-dates&gt;&lt;date&gt;2024-06-13&lt;/date&gt;&lt;/pub-dates&gt;&lt;/dates&gt;&lt;isbn&gt;0028-0836, 1476-4687&lt;/isbn&gt;&lt;urls&gt;&lt;/urls&gt;&lt;electronic-resource-num&gt;10.1038/s41586-024-07436-7&lt;/electronic-resource-num&gt;&lt;remote-database-name&gt;DOI.org (Crossref)&lt;/remote-database-name&gt;&lt;language&gt;en&lt;/language&gt;&lt;access-date&gt;2024-07-01 15:24:3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1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4D53A36A" w14:textId="77777777" w:rsidTr="00DA3807">
        <w:trPr>
          <w:trHeight w:val="313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027A4EC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BEEB279" w14:textId="4B970E4A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MHR </w:t>
            </w:r>
            <w:r w:rsidR="004A570A" w:rsidRPr="001973D0">
              <w:rPr>
                <w:color w:val="000000"/>
                <w:sz w:val="16"/>
                <w:szCs w:val="16"/>
              </w:rPr>
              <w:t>calcium</w:t>
            </w:r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F41A36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42658E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Rat TRPM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E2E19B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ctivator and desensitize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99C91D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2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693A638" w14:textId="5C289E33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Karuppan&lt;/Author&gt;&lt;Year&gt;2024&lt;/Year&gt;&lt;RecNum&gt;274&lt;/RecNum&gt;&lt;DisplayText&gt;[132]&lt;/DisplayText&gt;&lt;record&gt;&lt;rec-number&gt;274&lt;/rec-number&gt;&lt;foreign-keys&gt;&lt;key app="EN" db-id="a5ptw929aew5xde0a0txd5xo0zf5a0dpzpvf" timestamp="1725671948"&gt;274&lt;/key&gt;&lt;/foreign-keys&gt;&lt;ref-type name="Journal Article"&gt;17&lt;/ref-type&gt;&lt;contributors&gt;&lt;authors&gt;&lt;author&gt;Karuppan, Sebastian&lt;/author&gt;&lt;author&gt;Schrag, Lynn Goss&lt;/author&gt;&lt;author&gt;Pastrano, Caroline M.&lt;/author&gt;&lt;author&gt;Jara-Oseguera, Andrés&lt;/author&gt;&lt;author&gt;Zubcevic, Lejla&lt;/author&gt;&lt;/authors&gt;&lt;/contributors&gt;&lt;titles&gt;&lt;title&gt;Structural dynamics at cytosolic interprotomer interfaces control gating of a mammalian TRPM5 channel&lt;/title&gt;&lt;secondary-title&gt;Proceedings of the National Academy of Sciences&lt;/secondary-title&gt;&lt;/titles&gt;&lt;pages&gt;e2403333121&lt;/pages&gt;&lt;volume&gt;121&lt;/volume&gt;&lt;number&gt;27&lt;/number&gt;&lt;dates&gt;&lt;year&gt;2024&lt;/year&gt;&lt;pub-dates&gt;&lt;date&gt;2024-07-02&lt;/date&gt;&lt;/pub-dates&gt;&lt;/dates&gt;&lt;isbn&gt;0027-8424, 1091-6490&lt;/isbn&gt;&lt;urls&gt;&lt;/urls&gt;&lt;electronic-resource-num&gt;10.1073/pnas.2403333121&lt;/electronic-resource-num&gt;&lt;remote-database-name&gt;DOI.org (Crossref)&lt;/remote-database-name&gt;&lt;language&gt;en&lt;/language&gt;&lt;access-date&gt;2024-08-10 01:29:3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3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95C864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8SLI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8SLP </w:t>
            </w:r>
            <w:r w:rsidRPr="001973D0">
              <w:rPr>
                <w:color w:val="000000"/>
                <w:sz w:val="16"/>
                <w:szCs w:val="16"/>
              </w:rPr>
              <w:br/>
              <w:t>8SLW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D97A2F6" w14:textId="4455F308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Karuppan&lt;/Author&gt;&lt;Year&gt;2024&lt;/Year&gt;&lt;RecNum&gt;274&lt;/RecNum&gt;&lt;DisplayText&gt;[132]&lt;/DisplayText&gt;&lt;record&gt;&lt;rec-number&gt;274&lt;/rec-number&gt;&lt;foreign-keys&gt;&lt;key app="EN" db-id="a5ptw929aew5xde0a0txd5xo0zf5a0dpzpvf" timestamp="1725671948"&gt;274&lt;/key&gt;&lt;/foreign-keys&gt;&lt;ref-type name="Journal Article"&gt;17&lt;/ref-type&gt;&lt;contributors&gt;&lt;authors&gt;&lt;author&gt;Karuppan, Sebastian&lt;/author&gt;&lt;author&gt;Schrag, Lynn Goss&lt;/author&gt;&lt;author&gt;Pastrano, Caroline M.&lt;/author&gt;&lt;author&gt;Jara-Oseguera, Andrés&lt;/author&gt;&lt;author&gt;Zubcevic, Lejla&lt;/author&gt;&lt;/authors&gt;&lt;/contributors&gt;&lt;titles&gt;&lt;title&gt;Structural dynamics at cytosolic interprotomer interfaces control gating of a mammalian TRPM5 channel&lt;/title&gt;&lt;secondary-title&gt;Proceedings of the National Academy of Sciences&lt;/secondary-title&gt;&lt;/titles&gt;&lt;pages&gt;e2403333121&lt;/pages&gt;&lt;volume&gt;121&lt;/volume&gt;&lt;number&gt;27&lt;/number&gt;&lt;dates&gt;&lt;year&gt;2024&lt;/year&gt;&lt;pub-dates&gt;&lt;date&gt;2024-07-02&lt;/date&gt;&lt;/pub-dates&gt;&lt;/dates&gt;&lt;isbn&gt;0027-8424, 1091-6490&lt;/isbn&gt;&lt;urls&gt;&lt;/urls&gt;&lt;electronic-resource-num&gt;10.1073/pnas.2403333121&lt;/electronic-resource-num&gt;&lt;remote-database-name&gt;DOI.org (Crossref)&lt;/remote-database-name&gt;&lt;language&gt;en&lt;/language&gt;&lt;access-date&gt;2024-08-10 01:29:37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3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47C12AE1" w14:textId="77777777" w:rsidTr="00DA3807">
        <w:trPr>
          <w:trHeight w:val="142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CB0F081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B0733EB" w14:textId="531FA538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MHR </w:t>
            </w:r>
            <w:r w:rsidR="004A570A" w:rsidRPr="001973D0">
              <w:rPr>
                <w:color w:val="000000"/>
                <w:sz w:val="16"/>
                <w:szCs w:val="16"/>
              </w:rPr>
              <w:t>calcium</w:t>
            </w:r>
            <w:r w:rsidRPr="001973D0">
              <w:rPr>
                <w:color w:val="000000"/>
                <w:sz w:val="16"/>
                <w:szCs w:val="16"/>
              </w:rPr>
              <w:t xml:space="preserve">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E5F9AE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4C69CA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Zebrafish TRPM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273D17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0386BB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6-5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F8869DA" w14:textId="3EF895C3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Ruan&lt;/Author&gt;&lt;Year&gt;2021&lt;/Year&gt;&lt;RecNum&gt;267&lt;/RecNum&gt;&lt;DisplayText&gt;[78]&lt;/DisplayText&gt;&lt;record&gt;&lt;rec-number&gt;267&lt;/rec-number&gt;&lt;foreign-keys&gt;&lt;key app="EN" db-id="a5ptw929aew5xde0a0txd5xo0zf5a0dpzpvf" timestamp="1725671948"&gt;267&lt;/key&gt;&lt;/foreign-keys&gt;&lt;ref-type name="Journal Article"&gt;17&lt;/ref-type&gt;&lt;contributors&gt;&lt;authors&gt;&lt;author&gt;Ruan, Zheng&lt;/author&gt;&lt;author&gt;Haley, Emery&lt;/author&gt;&lt;author&gt;Orozco, Ian J.&lt;/author&gt;&lt;author&gt;Sabat, Mark&lt;/author&gt;&lt;author&gt;Myers, Richard&lt;/author&gt;&lt;author&gt;Roth, Rebecca&lt;/author&gt;&lt;author&gt;Du, Juan&lt;/author&gt;&lt;author&gt;Lü, Wei&lt;/author&gt;&lt;/authors&gt;&lt;/contributors&gt;&lt;titles&gt;&lt;title&gt;Structures of the TRPM5 channel elucidate mechanisms of activation and inhibition&lt;/title&gt;&lt;secondary-title&gt;Nature Structural &amp;amp; Molecular Biology&lt;/secondary-title&gt;&lt;/titles&gt;&lt;pages&gt;604-613&lt;/pages&gt;&lt;volume&gt;28&lt;/volume&gt;&lt;number&gt;7&lt;/number&gt;&lt;dates&gt;&lt;year&gt;2021&lt;/year&gt;&lt;pub-dates&gt;&lt;date&gt;07/2021&lt;/date&gt;&lt;/pub-dates&gt;&lt;/dates&gt;&lt;isbn&gt;1545-9993, 1545-9985&lt;/isbn&gt;&lt;urls&gt;&lt;/urls&gt;&lt;electronic-resource-num&gt;10.1038/s41594-021-00607-4&lt;/electronic-resource-num&gt;&lt;remote-database-name&gt;DOI.org (Crossref)&lt;/remote-database-name&gt;&lt;language&gt;en&lt;/language&gt;&lt;access-date&gt;2024-08-10 01:11:16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7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F51900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MBQ </w:t>
            </w:r>
            <w:r w:rsidRPr="001973D0">
              <w:rPr>
                <w:color w:val="000000"/>
                <w:sz w:val="16"/>
                <w:szCs w:val="16"/>
              </w:rPr>
              <w:br/>
              <w:t>7MBS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70F79D2" w14:textId="22545D4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Ruan&lt;/Author&gt;&lt;Year&gt;2021&lt;/Year&gt;&lt;RecNum&gt;267&lt;/RecNum&gt;&lt;DisplayText&gt;[78]&lt;/DisplayText&gt;&lt;record&gt;&lt;rec-number&gt;267&lt;/rec-number&gt;&lt;foreign-keys&gt;&lt;key app="EN" db-id="a5ptw929aew5xde0a0txd5xo0zf5a0dpzpvf" timestamp="1725671948"&gt;267&lt;/key&gt;&lt;/foreign-keys&gt;&lt;ref-type name="Journal Article"&gt;17&lt;/ref-type&gt;&lt;contributors&gt;&lt;authors&gt;&lt;author&gt;Ruan, Zheng&lt;/author&gt;&lt;author&gt;Haley, Emery&lt;/author&gt;&lt;author&gt;Orozco, Ian J.&lt;/author&gt;&lt;author&gt;Sabat, Mark&lt;/author&gt;&lt;author&gt;Myers, Richard&lt;/author&gt;&lt;author&gt;Roth, Rebecca&lt;/author&gt;&lt;author&gt;Du, Juan&lt;/author&gt;&lt;author&gt;Lü, Wei&lt;/author&gt;&lt;/authors&gt;&lt;/contributors&gt;&lt;titles&gt;&lt;title&gt;Structures of the TRPM5 channel elucidate mechanisms of activation and inhibition&lt;/title&gt;&lt;secondary-title&gt;Nature Structural &amp;amp; Molecular Biology&lt;/secondary-title&gt;&lt;/titles&gt;&lt;pages&gt;604-613&lt;/pages&gt;&lt;volume&gt;28&lt;/volume&gt;&lt;number&gt;7&lt;/number&gt;&lt;dates&gt;&lt;year&gt;2021&lt;/year&gt;&lt;pub-dates&gt;&lt;date&gt;07/2021&lt;/date&gt;&lt;/pub-dates&gt;&lt;/dates&gt;&lt;isbn&gt;1545-9993, 1545-9985&lt;/isbn&gt;&lt;urls&gt;&lt;/urls&gt;&lt;electronic-resource-num&gt;10.1038/s41594-021-00607-4&lt;/electronic-resource-num&gt;&lt;remote-database-name&gt;DOI.org (Crossref)&lt;/remote-database-name&gt;&lt;language&gt;en&lt;/language&gt;&lt;access-date&gt;2024-08-10 01:11:16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7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5967B721" w14:textId="77777777" w:rsidTr="00DA3807">
        <w:trPr>
          <w:trHeight w:val="232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896DF6A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2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F05D201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VT warm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D564AC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Decavanadat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2807D8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M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65C82D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613D03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1.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1288A1B" w14:textId="640DD9D3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ilius&lt;/Author&gt;&lt;Year&gt;2004&lt;/Year&gt;&lt;RecNum&gt;299&lt;/RecNum&gt;&lt;DisplayText&gt;[130]&lt;/DisplayText&gt;&lt;record&gt;&lt;rec-number&gt;299&lt;/rec-number&gt;&lt;foreign-keys&gt;&lt;key app="EN" db-id="a5ptw929aew5xde0a0txd5xo0zf5a0dpzpvf" timestamp="1725671948"&gt;299&lt;/key&gt;&lt;/foreign-keys&gt;&lt;ref-type name="Journal Article"&gt;17&lt;/ref-type&gt;&lt;contributors&gt;&lt;authors&gt;&lt;author&gt;Nilius, Bernd&lt;/author&gt;&lt;author&gt;Prenen, Jean&lt;/author&gt;&lt;author&gt;Janssens, Annelies&lt;/author&gt;&lt;author&gt;Voets, Thomas&lt;/author&gt;&lt;author&gt;Droogmans, Guy&lt;/author&gt;&lt;/authors&gt;&lt;/contributors&gt;&lt;titles&gt;&lt;title&gt;Decavanadate modulates gating of TRPM4 cation channels&lt;/title&gt;&lt;secondary-title&gt;The Journal of Physiology&lt;/secondary-title&gt;&lt;/titles&gt;&lt;pages&gt;753-765&lt;/pages&gt;&lt;volume&gt;560&lt;/volume&gt;&lt;number&gt;3&lt;/number&gt;&lt;dates&gt;&lt;year&gt;2004&lt;/year&gt;&lt;pub-dates&gt;&lt;date&gt;2004&lt;/date&gt;&lt;/pub-dates&gt;&lt;/dates&gt;&lt;isbn&gt;1469-7793&lt;/isbn&gt;&lt;urls&gt;&lt;/urls&gt;&lt;electronic-resource-num&gt;10.1113/jphysiol.2004.070839&lt;/electronic-resource-num&gt;&lt;remote-database-name&gt;Wiley Online Library&lt;/remote-database-name&gt;&lt;language&gt;en&lt;/language&gt;&lt;access-date&gt;2024-09-05 20:01:31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30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B46EE6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9B8Y </w:t>
            </w:r>
            <w:r w:rsidRPr="001973D0">
              <w:rPr>
                <w:color w:val="000000"/>
                <w:sz w:val="16"/>
                <w:szCs w:val="16"/>
              </w:rPr>
              <w:br/>
              <w:t>9B8Z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B34888F" w14:textId="2DC4E595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Hu&lt;/Author&gt;&lt;Year&gt;2024&lt;/Year&gt;&lt;RecNum&gt;179&lt;/RecNum&gt;&lt;DisplayText&gt;[12]&lt;/DisplayText&gt;&lt;record&gt;&lt;rec-number&gt;179&lt;/rec-number&gt;&lt;foreign-keys&gt;&lt;key app="EN" db-id="a5ptw929aew5xde0a0txd5xo0zf5a0dpzpvf" timestamp="1725671948"&gt;179&lt;/key&gt;&lt;/foreign-keys&gt;&lt;ref-type name="Journal Article"&gt;17&lt;/ref-type&gt;&lt;contributors&gt;&lt;authors&gt;&lt;author&gt;Hu, Jinhong&lt;/author&gt;&lt;author&gt;Park, Sung Jin&lt;/author&gt;&lt;author&gt;Walter, Tyler&lt;/author&gt;&lt;author&gt;Orozco, Ian J.&lt;/author&gt;&lt;author&gt;O‘Dea, Garrett&lt;/author&gt;&lt;author&gt;Ye, Xinyu&lt;/author&gt;&lt;author&gt;Du, Juan&lt;/author&gt;&lt;author&gt;Lü, Wei&lt;/author&gt;&lt;/authors&gt;&lt;/contributors&gt;&lt;titles&gt;&lt;title&gt;Physiological temperature drives TRPM4 ligand recognition and gating&lt;/title&gt;&lt;secondary-title&gt;Nature&lt;/secondary-title&gt;&lt;/titles&gt;&lt;pages&gt;509-515&lt;/pages&gt;&lt;volume&gt;630&lt;/volume&gt;&lt;number&gt;8016&lt;/number&gt;&lt;dates&gt;&lt;year&gt;2024&lt;/year&gt;&lt;pub-dates&gt;&lt;date&gt;2024-06-13&lt;/date&gt;&lt;/pub-dates&gt;&lt;/dates&gt;&lt;isbn&gt;0028-0836, 1476-4687&lt;/isbn&gt;&lt;urls&gt;&lt;/urls&gt;&lt;electronic-resource-num&gt;10.1038/s41586-024-07436-7&lt;/electronic-resource-num&gt;&lt;remote-database-name&gt;DOI.org (Crossref)&lt;/remote-database-name&gt;&lt;language&gt;en&lt;/language&gt;&lt;access-date&gt;2024-07-01 15:24:3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1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5F7B01C4" w14:textId="77777777" w:rsidTr="00DA3807">
        <w:trPr>
          <w:trHeight w:val="115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AE95D74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3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5B31DA1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HR ATP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384984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TP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0D3DAF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M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A847F3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811250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1.7±0.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4C5E199" w14:textId="35973DE2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ilius&lt;/Author&gt;&lt;Year&gt;2004&lt;/Year&gt;&lt;RecNum&gt;300&lt;/RecNum&gt;&lt;DisplayText&gt;[138]&lt;/DisplayText&gt;&lt;record&gt;&lt;rec-number&gt;300&lt;/rec-number&gt;&lt;foreign-keys&gt;&lt;key app="EN" db-id="a5ptw929aew5xde0a0txd5xo0zf5a0dpzpvf" timestamp="1725671948"&gt;300&lt;/key&gt;&lt;/foreign-keys&gt;&lt;ref-type name="Journal Article"&gt;17&lt;/ref-type&gt;&lt;contributors&gt;&lt;authors&gt;&lt;author&gt;Nilius, Bernd&lt;/author&gt;&lt;author&gt;Prenen, Jean&lt;/author&gt;&lt;author&gt;Voets, Thomas&lt;/author&gt;&lt;author&gt;Droogmans, Guy&lt;/author&gt;&lt;/authors&gt;&lt;/contributors&gt;&lt;titles&gt;&lt;title&gt;Intracellular nucleotides and polyamines inhibit the Ca2+-activated cation channel TRPM4b&lt;/title&gt;&lt;secondary-title&gt;Pflügers Archiv&lt;/secondary-title&gt;&lt;/titles&gt;&lt;pages&gt;70-75&lt;/pages&gt;&lt;volume&gt;448&lt;/volume&gt;&lt;number&gt;1&lt;/number&gt;&lt;keywords&gt;&lt;keyword&gt;Ca2+-activated cation channels&lt;/keyword&gt;&lt;keyword&gt;Intracellular nucleotides&lt;/keyword&gt;&lt;keyword&gt;Polyamines&lt;/keyword&gt;&lt;keyword&gt;TRPM4b (transient receptor potential channel, melastatin subfamily)&lt;/keyword&gt;&lt;/keywords&gt;&lt;dates&gt;&lt;year&gt;2004&lt;/year&gt;&lt;pub-dates&gt;&lt;date&gt;2004-04-01&lt;/date&gt;&lt;/pub-dates&gt;&lt;/dates&gt;&lt;isbn&gt;1432-2013&lt;/isbn&gt;&lt;urls&gt;&lt;/urls&gt;&lt;electronic-resource-num&gt;10.1007/s00424-003-1221-x&lt;/electronic-resource-num&gt;&lt;remote-database-name&gt;Springer Link&lt;/remote-database-name&gt;&lt;language&gt;en&lt;/language&gt;&lt;access-date&gt;2024-09-05 21:37:1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38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66C679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9B90 </w:t>
            </w:r>
            <w:r w:rsidRPr="001973D0">
              <w:rPr>
                <w:color w:val="000000"/>
                <w:sz w:val="16"/>
                <w:szCs w:val="16"/>
              </w:rPr>
              <w:br/>
              <w:t>9B9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7CE46B3" w14:textId="37C0AA7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Hu&lt;/Author&gt;&lt;Year&gt;2024&lt;/Year&gt;&lt;RecNum&gt;179&lt;/RecNum&gt;&lt;DisplayText&gt;[12]&lt;/DisplayText&gt;&lt;record&gt;&lt;rec-number&gt;179&lt;/rec-number&gt;&lt;foreign-keys&gt;&lt;key app="EN" db-id="a5ptw929aew5xde0a0txd5xo0zf5a0dpzpvf" timestamp="1725671948"&gt;179&lt;/key&gt;&lt;/foreign-keys&gt;&lt;ref-type name="Journal Article"&gt;17&lt;/ref-type&gt;&lt;contributors&gt;&lt;authors&gt;&lt;author&gt;Hu, Jinhong&lt;/author&gt;&lt;author&gt;Park, Sung Jin&lt;/author&gt;&lt;author&gt;Walter, Tyler&lt;/author&gt;&lt;author&gt;Orozco, Ian J.&lt;/author&gt;&lt;author&gt;O‘Dea, Garrett&lt;/author&gt;&lt;author&gt;Ye, Xinyu&lt;/author&gt;&lt;author&gt;Du, Juan&lt;/author&gt;&lt;author&gt;Lü, Wei&lt;/author&gt;&lt;/authors&gt;&lt;/contributors&gt;&lt;titles&gt;&lt;title&gt;Physiological temperature drives TRPM4 ligand recognition and gating&lt;/title&gt;&lt;secondary-title&gt;Nature&lt;/secondary-title&gt;&lt;/titles&gt;&lt;pages&gt;509-515&lt;/pages&gt;&lt;volume&gt;630&lt;/volume&gt;&lt;number&gt;8016&lt;/number&gt;&lt;dates&gt;&lt;year&gt;2024&lt;/year&gt;&lt;pub-dates&gt;&lt;date&gt;2024-06-13&lt;/date&gt;&lt;/pub-dates&gt;&lt;/dates&gt;&lt;isbn&gt;0028-0836, 1476-4687&lt;/isbn&gt;&lt;urls&gt;&lt;/urls&gt;&lt;electronic-resource-num&gt;10.1038/s41586-024-07436-7&lt;/electronic-resource-num&gt;&lt;remote-database-name&gt;DOI.org (Crossref)&lt;/remote-database-name&gt;&lt;language&gt;en&lt;/language&gt;&lt;access-date&gt;2024-07-01 15:24:35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12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3A4090D6" w14:textId="77777777" w:rsidTr="00DA3807">
        <w:trPr>
          <w:trHeight w:val="6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CFF93A6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3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3CFF9CE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NTB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CAF3E0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Naltriben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9EABB5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Mouse TRPM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D214EE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1DB942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65.8 ± 12.3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FD09A60" w14:textId="75FAE4A2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adezhdin&lt;/Author&gt;&lt;Year&gt;2023&lt;/Year&gt;&lt;RecNum&gt;171&lt;/RecNum&gt;&lt;DisplayText&gt;[11]&lt;/DisplayText&gt;&lt;record&gt;&lt;rec-number&gt;171&lt;/rec-number&gt;&lt;foreign-keys&gt;&lt;key app="EN" db-id="a5ptw929aew5xde0a0txd5xo0zf5a0dpzpvf" timestamp="1725671948"&gt;171&lt;/key&gt;&lt;/foreign-keys&gt;&lt;ref-type name="Journal Article"&gt;17&lt;/ref-type&gt;&lt;contributors&gt;&lt;authors&gt;&lt;author&gt;Nadezhdin, Kirill D.&lt;/author&gt;&lt;author&gt;Correia, Leonor&lt;/author&gt;&lt;author&gt;Narangoda, Chamali&lt;/author&gt;&lt;author&gt;Patel, Dhilon S.&lt;/author&gt;&lt;author&gt;Neuberger, Arthur&lt;/author&gt;&lt;author&gt;Gudermann, Thomas&lt;/author&gt;&lt;author&gt;Kurnikova, Maria G.&lt;/author&gt;&lt;author&gt;Chubanov, Vladimir&lt;/author&gt;&lt;author&gt;Sobolevsky, Alexander I.&lt;/author&gt;&lt;/authors&gt;&lt;/contributors&gt;&lt;titles&gt;&lt;title&gt;Structural mechanisms of TRPM7 activation and inhibition&lt;/title&gt;&lt;secondary-title&gt;Nature Communications&lt;/secondary-title&gt;&lt;/titles&gt;&lt;periodical&gt;&lt;full-title&gt;Nature Communications&lt;/full-title&gt;&lt;abbr-1&gt;Nat Commun&lt;/abbr-1&gt;&lt;/periodical&gt;&lt;pages&gt;2639&lt;/pages&gt;&lt;volume&gt;14&lt;/volume&gt;&lt;number&gt;1&lt;/number&gt;&lt;dates&gt;&lt;year&gt;2023&lt;/year&gt;&lt;pub-dates&gt;&lt;date&gt;2023-05-08&lt;/date&gt;&lt;/pub-dates&gt;&lt;/dates&gt;&lt;isbn&gt;2041-1723&lt;/isbn&gt;&lt;urls&gt;&lt;/urls&gt;&lt;electronic-resource-num&gt;10.1038/s41467-023-38362-3&lt;/electronic-resource-num&gt;&lt;remote-database-name&gt;DOI.org (Crossref)&lt;/remote-database-name&gt;&lt;language&gt;en&lt;/language&gt;&lt;access-date&gt;2024-07-01 15:24:2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11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0BF43C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SI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497AFD0" w14:textId="75E557F8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Nadezhdin&lt;/Author&gt;&lt;Year&gt;2023&lt;/Year&gt;&lt;RecNum&gt;171&lt;/RecNum&gt;&lt;DisplayText&gt;[11]&lt;/DisplayText&gt;&lt;record&gt;&lt;rec-number&gt;171&lt;/rec-number&gt;&lt;foreign-keys&gt;&lt;key app="EN" db-id="a5ptw929aew5xde0a0txd5xo0zf5a0dpzpvf" timestamp="1725671948"&gt;171&lt;/key&gt;&lt;/foreign-keys&gt;&lt;ref-type name="Journal Article"&gt;17&lt;/ref-type&gt;&lt;contributors&gt;&lt;authors&gt;&lt;author&gt;Nadezhdin, Kirill D.&lt;/author&gt;&lt;author&gt;Correia, Leonor&lt;/author&gt;&lt;author&gt;Narangoda, Chamali&lt;/author&gt;&lt;author&gt;Patel, Dhilon S.&lt;/author&gt;&lt;author&gt;Neuberger, Arthur&lt;/author&gt;&lt;author&gt;Gudermann, Thomas&lt;/author&gt;&lt;author&gt;Kurnikova, Maria G.&lt;/author&gt;&lt;author&gt;Chubanov, Vladimir&lt;/author&gt;&lt;author&gt;Sobolevsky, Alexander I.&lt;/author&gt;&lt;/authors&gt;&lt;/contributors&gt;&lt;titles&gt;&lt;title&gt;Structural mechanisms of TRPM7 activation and inhibition&lt;/title&gt;&lt;secondary-title&gt;Nature Communications&lt;/secondary-title&gt;&lt;/titles&gt;&lt;periodical&gt;&lt;full-title&gt;Nature Communications&lt;/full-title&gt;&lt;abbr-1&gt;Nat Commun&lt;/abbr-1&gt;&lt;/periodical&gt;&lt;pages&gt;2639&lt;/pages&gt;&lt;volume&gt;14&lt;/volume&gt;&lt;number&gt;1&lt;/number&gt;&lt;dates&gt;&lt;year&gt;2023&lt;/year&gt;&lt;pub-dates&gt;&lt;date&gt;2023-05-08&lt;/date&gt;&lt;/pub-dates&gt;&lt;/dates&gt;&lt;isbn&gt;2041-1723&lt;/isbn&gt;&lt;urls&gt;&lt;/urls&gt;&lt;electronic-resource-num&gt;10.1038/s41467-023-38362-3&lt;/electronic-resource-num&gt;&lt;remote-database-name&gt;DOI.org (Crossref)&lt;/remote-database-name&gt;&lt;language&gt;en&lt;/language&gt;&lt;access-date&gt;2024-07-01 15:24:20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11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792179C9" w14:textId="77777777" w:rsidTr="00DA3807">
        <w:trPr>
          <w:trHeight w:val="300"/>
        </w:trPr>
        <w:tc>
          <w:tcPr>
            <w:tcW w:w="9800" w:type="dxa"/>
            <w:gridSpan w:val="9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noWrap/>
            <w:vAlign w:val="center"/>
            <w:hideMark/>
          </w:tcPr>
          <w:p w14:paraId="5A012627" w14:textId="77777777" w:rsidR="002D098B" w:rsidRPr="001973D0" w:rsidRDefault="002D098B" w:rsidP="002D098B">
            <w:pPr>
              <w:jc w:val="center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TRPC new sites</w:t>
            </w:r>
          </w:p>
        </w:tc>
      </w:tr>
      <w:tr w:rsidR="002D098B" w:rsidRPr="001973D0" w14:paraId="2D37CADD" w14:textId="77777777" w:rsidTr="00DA3807">
        <w:trPr>
          <w:trHeight w:val="457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44A0923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3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74D3397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Top S4, S6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7C12AA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holesterol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88F34B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PC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8E74D9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tructural lipid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C9786E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ndogenous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C1FDE01" w14:textId="3E68C0DE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Wang&lt;/Author&gt;&lt;Year&gt;2020&lt;/Year&gt;&lt;RecNum&gt;43&lt;/RecNum&gt;&lt;DisplayText&gt;[87]&lt;/DisplayText&gt;&lt;record&gt;&lt;rec-number&gt;43&lt;/rec-number&gt;&lt;foreign-keys&gt;&lt;key app="EN" db-id="a5ptw929aew5xde0a0txd5xo0zf5a0dpzpvf" timestamp="1724038647"&gt;43&lt;/key&gt;&lt;/foreign-keys&gt;&lt;ref-type name="Journal Article"&gt;17&lt;/ref-type&gt;&lt;contributors&gt;&lt;authors&gt;&lt;author&gt;Wang, Qinrui&lt;/author&gt;&lt;author&gt;Corey, Robin A.&lt;/author&gt;&lt;author&gt;Hedger, George&lt;/author&gt;&lt;author&gt;Aryal, Prafulla&lt;/author&gt;&lt;author&gt;Grieben, Mariana&lt;/author&gt;&lt;author&gt;Nasrallah, Chady&lt;/author&gt;&lt;author&gt;Baronina, Agnese&lt;/author&gt;&lt;author&gt;Pike, Ashley C. W.&lt;/author&gt;&lt;author&gt;Shi, Jiye&lt;/author&gt;&lt;author&gt;Carpenter, Elisabeth P.&lt;/author&gt;&lt;author&gt;Sansom, Mark S. P.&lt;/author&gt;&lt;/authors&gt;&lt;/contributors&gt;&lt;titles&gt;&lt;title&gt;Lipid Interactions of a Ciliary Membrane TRP Channel: Simulation and Structural Studies of Polycystin-2&lt;/title&gt;&lt;secondary-title&gt;Structure&lt;/secondary-title&gt;&lt;short-title&gt;Lipid Interactions of a Ciliary Membrane TRP Channel&lt;/short-title&gt;&lt;/titles&gt;&lt;pages&gt;169-184.e5&lt;/pages&gt;&lt;volume&gt;28&lt;/volume&gt;&lt;number&gt;2&lt;/number&gt;&lt;keywords&gt;&lt;keyword&gt;TRP channel&lt;/keyword&gt;&lt;keyword&gt;molecular dynamics&lt;/keyword&gt;&lt;keyword&gt;cholesterol&lt;/keyword&gt;&lt;keyword&gt;cryoelectron microscopy&lt;/keyword&gt;&lt;keyword&gt;lipids&lt;/keyword&gt;&lt;keyword&gt;phosphatidylinositol bisphosphate&lt;/keyword&gt;&lt;keyword&gt;polycystin-2&lt;/keyword&gt;&lt;/keywords&gt;&lt;dates&gt;&lt;year&gt;2020&lt;/year&gt;&lt;pub-dates&gt;&lt;date&gt;2020-02-04&lt;/date&gt;&lt;/pub-dates&gt;&lt;/dates&gt;&lt;isbn&gt;0969-2126&lt;/isbn&gt;&lt;urls&gt;&lt;/urls&gt;&lt;electronic-resource-num&gt;10.1016/j.str.2019.11.005&lt;/electronic-resource-num&gt;&lt;remote-database-name&gt;ScienceDirect&lt;/remote-database-name&gt;&lt;access-date&gt;2024-07-27 00:31:31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D94B72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6T9N </w:t>
            </w:r>
            <w:r w:rsidRPr="001973D0">
              <w:rPr>
                <w:color w:val="000000"/>
                <w:sz w:val="16"/>
                <w:szCs w:val="16"/>
              </w:rPr>
              <w:br/>
              <w:t>6T9O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D428D68" w14:textId="577D5E9E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Wang&lt;/Author&gt;&lt;Year&gt;2020&lt;/Year&gt;&lt;RecNum&gt;43&lt;/RecNum&gt;&lt;DisplayText&gt;[87]&lt;/DisplayText&gt;&lt;record&gt;&lt;rec-number&gt;43&lt;/rec-number&gt;&lt;foreign-keys&gt;&lt;key app="EN" db-id="a5ptw929aew5xde0a0txd5xo0zf5a0dpzpvf" timestamp="1724038647"&gt;43&lt;/key&gt;&lt;/foreign-keys&gt;&lt;ref-type name="Journal Article"&gt;17&lt;/ref-type&gt;&lt;contributors&gt;&lt;authors&gt;&lt;author&gt;Wang, Qinrui&lt;/author&gt;&lt;author&gt;Corey, Robin A.&lt;/author&gt;&lt;author&gt;Hedger, George&lt;/author&gt;&lt;author&gt;Aryal, Prafulla&lt;/author&gt;&lt;author&gt;Grieben, Mariana&lt;/author&gt;&lt;author&gt;Nasrallah, Chady&lt;/author&gt;&lt;author&gt;Baronina, Agnese&lt;/author&gt;&lt;author&gt;Pike, Ashley C. W.&lt;/author&gt;&lt;author&gt;Shi, Jiye&lt;/author&gt;&lt;author&gt;Carpenter, Elisabeth P.&lt;/author&gt;&lt;author&gt;Sansom, Mark S. P.&lt;/author&gt;&lt;/authors&gt;&lt;/contributors&gt;&lt;titles&gt;&lt;title&gt;Lipid Interactions of a Ciliary Membrane TRP Channel: Simulation and Structural Studies of Polycystin-2&lt;/title&gt;&lt;secondary-title&gt;Structure&lt;/secondary-title&gt;&lt;short-title&gt;Lipid Interactions of a Ciliary Membrane TRP Channel&lt;/short-title&gt;&lt;/titles&gt;&lt;pages&gt;169-184.e5&lt;/pages&gt;&lt;volume&gt;28&lt;/volume&gt;&lt;number&gt;2&lt;/number&gt;&lt;keywords&gt;&lt;keyword&gt;TRP channel&lt;/keyword&gt;&lt;keyword&gt;molecular dynamics&lt;/keyword&gt;&lt;keyword&gt;cholesterol&lt;/keyword&gt;&lt;keyword&gt;cryoelectron microscopy&lt;/keyword&gt;&lt;keyword&gt;lipids&lt;/keyword&gt;&lt;keyword&gt;phosphatidylinositol bisphosphate&lt;/keyword&gt;&lt;keyword&gt;polycystin-2&lt;/keyword&gt;&lt;/keywords&gt;&lt;dates&gt;&lt;year&gt;2020&lt;/year&gt;&lt;pub-dates&gt;&lt;date&gt;2020-02-04&lt;/date&gt;&lt;/pub-dates&gt;&lt;/dates&gt;&lt;isbn&gt;0969-2126&lt;/isbn&gt;&lt;urls&gt;&lt;/urls&gt;&lt;electronic-resource-num&gt;10.1016/j.str.2019.11.005&lt;/electronic-resource-num&gt;&lt;remote-database-name&gt;ScienceDirect&lt;/remote-database-name&gt;&lt;access-date&gt;2024-07-27 00:31:31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8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7F985BDC" w14:textId="77777777" w:rsidTr="00DA3807">
        <w:trPr>
          <w:trHeight w:val="43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06E5255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3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3595CBF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Top S4, S6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647EB6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H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01D692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357447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tructural lipid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5E9B65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0.1%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205C550" w14:textId="5F2444E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26F320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DXF </w:t>
            </w:r>
            <w:r w:rsidRPr="001973D0">
              <w:rPr>
                <w:color w:val="000000"/>
                <w:sz w:val="16"/>
                <w:szCs w:val="16"/>
              </w:rPr>
              <w:br/>
              <w:t>7DXG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EDF1793" w14:textId="62616615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24F04523" w14:textId="77777777" w:rsidTr="00DA3807">
        <w:trPr>
          <w:trHeight w:val="268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308F1B3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3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92D0D5C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Top S4, S6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066582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M-088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1502F1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PC2 F604P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C2CB47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A1525C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5.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856511A" w14:textId="04BE5728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Wang&lt;/Author&gt;&lt;Year&gt;2024&lt;/Year&gt;&lt;RecNum&gt;26&lt;/RecNum&gt;&lt;DisplayText&gt;[139]&lt;/DisplayText&gt;&lt;record&gt;&lt;rec-number&gt;26&lt;/rec-number&gt;&lt;foreign-keys&gt;&lt;key app="EN" db-id="a5ptw929aew5xde0a0txd5xo0zf5a0dpzpvf" timestamp="1724038647"&gt;26&lt;/key&gt;&lt;/foreign-keys&gt;&lt;ref-type name="Journal Article"&gt;17&lt;/ref-type&gt;&lt;contributors&gt;&lt;authors&gt;&lt;author&gt;Wang, Zhifei&lt;/author&gt;&lt;author&gt;Chen, Mengying&lt;/author&gt;&lt;author&gt;Su, Qiang&lt;/author&gt;&lt;author&gt;Morais, Tiago D. C.&lt;/author&gt;&lt;author&gt;Wang, Yan&lt;/author&gt;&lt;author&gt;Nazginov, Elianna&lt;/author&gt;&lt;author&gt;Pillai, Akhilraj R.&lt;/author&gt;&lt;author&gt;Qian, Feng&lt;/author&gt;&lt;author&gt;Shi, Yigong&lt;/author&gt;&lt;author&gt;Yu, Yong&lt;/author&gt;&lt;/authors&gt;&lt;/contributors&gt;&lt;titles&gt;&lt;title&gt;Molecular and structural basis of the dual regulation of the polycystin-2 ion channel by small-molecule ligands&lt;/title&gt;&lt;secondary-title&gt;Proceedings of the National Academy of Sciences&lt;/secondary-title&gt;&lt;/titles&gt;&lt;pages&gt;e2316230121&lt;/pages&gt;&lt;volume&gt;121&lt;/volume&gt;&lt;number&gt;12&lt;/number&gt;&lt;dates&gt;&lt;year&gt;2024&lt;/year&gt;&lt;pub-dates&gt;&lt;date&gt;2024-03-19&lt;/date&gt;&lt;/pub-dates&gt;&lt;/dates&gt;&lt;isbn&gt;0027-8424, 1091-6490&lt;/isbn&gt;&lt;urls&gt;&lt;/urls&gt;&lt;electronic-resource-num&gt;10.1073/pnas.2316230121&lt;/electronic-resource-num&gt;&lt;remote-database-name&gt;DOI.org (Crossref)&lt;/remote-database-name&gt;&lt;language&gt;en&lt;/language&gt;&lt;access-date&gt;2024-07-01 15:24:16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3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272332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8HK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222324A" w14:textId="1511FC0B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Wang&lt;/Author&gt;&lt;Year&gt;2024&lt;/Year&gt;&lt;RecNum&gt;26&lt;/RecNum&gt;&lt;DisplayText&gt;[139]&lt;/DisplayText&gt;&lt;record&gt;&lt;rec-number&gt;26&lt;/rec-number&gt;&lt;foreign-keys&gt;&lt;key app="EN" db-id="a5ptw929aew5xde0a0txd5xo0zf5a0dpzpvf" timestamp="1724038647"&gt;26&lt;/key&gt;&lt;/foreign-keys&gt;&lt;ref-type name="Journal Article"&gt;17&lt;/ref-type&gt;&lt;contributors&gt;&lt;authors&gt;&lt;author&gt;Wang, Zhifei&lt;/author&gt;&lt;author&gt;Chen, Mengying&lt;/author&gt;&lt;author&gt;Su, Qiang&lt;/author&gt;&lt;author&gt;Morais, Tiago D. C.&lt;/author&gt;&lt;author&gt;Wang, Yan&lt;/author&gt;&lt;author&gt;Nazginov, Elianna&lt;/author&gt;&lt;author&gt;Pillai, Akhilraj R.&lt;/author&gt;&lt;author&gt;Qian, Feng&lt;/author&gt;&lt;author&gt;Shi, Yigong&lt;/author&gt;&lt;author&gt;Yu, Yong&lt;/author&gt;&lt;/authors&gt;&lt;/contributors&gt;&lt;titles&gt;&lt;title&gt;Molecular and structural basis of the dual regulation of the polycystin-2 ion channel by small-molecule ligands&lt;/title&gt;&lt;secondary-title&gt;Proceedings of the National Academy of Sciences&lt;/secondary-title&gt;&lt;/titles&gt;&lt;pages&gt;e2316230121&lt;/pages&gt;&lt;volume&gt;121&lt;/volume&gt;&lt;number&gt;12&lt;/number&gt;&lt;dates&gt;&lt;year&gt;2024&lt;/year&gt;&lt;pub-dates&gt;&lt;date&gt;2024-03-19&lt;/date&gt;&lt;/pub-dates&gt;&lt;/dates&gt;&lt;isbn&gt;0027-8424, 1091-6490&lt;/isbn&gt;&lt;urls&gt;&lt;/urls&gt;&lt;electronic-resource-num&gt;10.1073/pnas.2316230121&lt;/electronic-resource-num&gt;&lt;remote-database-name&gt;DOI.org (Crossref)&lt;/remote-database-name&gt;&lt;language&gt;en&lt;/language&gt;&lt;access-date&gt;2024-07-01 15:24:16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139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30859B4C" w14:textId="77777777" w:rsidTr="00DA3807">
        <w:trPr>
          <w:trHeight w:val="43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0990AAF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3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A3BB389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Top portal 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F63986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M-088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ADAE7E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6 (Δ2–72)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AFFA17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Agonist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BE271E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045 ± 0.01 for WT</w:t>
            </w:r>
            <w:r w:rsidRPr="001973D0">
              <w:rPr>
                <w:color w:val="000000"/>
                <w:sz w:val="16"/>
                <w:szCs w:val="16"/>
              </w:rPr>
              <w:br/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0902 ± 0.013 for (Δ2–72)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93887AF" w14:textId="193E70F6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Bai&lt;/Author&gt;&lt;Year&gt;2020&lt;/Year&gt;&lt;RecNum&gt;250&lt;/RecNum&gt;&lt;DisplayText&gt;[6]&lt;/DisplayText&gt;&lt;record&gt;&lt;rec-number&gt;250&lt;/rec-number&gt;&lt;foreign-keys&gt;&lt;key app="EN" db-id="a5ptw929aew5xde0a0txd5xo0zf5a0dpzpvf" timestamp="1725671948"&gt;250&lt;/key&gt;&lt;/foreign-keys&gt;&lt;ref-type name="Journal Article"&gt;17&lt;/ref-type&gt;&lt;contributors&gt;&lt;authors&gt;&lt;author&gt;Bai, Yonghong&lt;/author&gt;&lt;author&gt;Yu, Xinchao&lt;/author&gt;&lt;author&gt;Chen, Hao&lt;/author&gt;&lt;author&gt;Horne, Daniel&lt;/author&gt;&lt;author&gt;White, Ryan&lt;/author&gt;&lt;author&gt;Wu, Xiaosu&lt;/author&gt;&lt;author&gt;Lee, Paul&lt;/author&gt;&lt;author&gt;Gu, Yan&lt;/author&gt;&lt;author&gt;Ghimire-Rijal, Sudipa&lt;/author&gt;&lt;author&gt;Lin, Daniel C. H.&lt;/author&gt;&lt;author&gt;Huang, Xin&lt;/author&gt;&lt;/authors&gt;&lt;/contributors&gt;&lt;titles&gt;&lt;title&gt;Structural basis for pharmacological modulation of the TRPC6 channel&lt;/title&gt;&lt;secondary-title&gt;eLife&lt;/secondary-title&gt;&lt;/titles&gt;&lt;periodical&gt;&lt;full-title&gt;eLife&lt;/full-title&gt;&lt;/periodical&gt;&lt;pages&gt;e53311&lt;/pages&gt;&lt;volume&gt;9&lt;/volume&gt;&lt;keywords&gt;&lt;keyword&gt;structural biology&lt;/keyword&gt;&lt;keyword&gt;drug discovery&lt;/keyword&gt;&lt;keyword&gt;Cryo-EM&lt;/keyword&gt;&lt;/keywords&gt;&lt;dates&gt;&lt;year&gt;2020&lt;/year&gt;&lt;pub-dates&gt;&lt;date&gt;2020-03-09&lt;/date&gt;&lt;/pub-dates&gt;&lt;/dates&gt;&lt;isbn&gt;2050-084X&lt;/isbn&gt;&lt;urls&gt;&lt;/urls&gt;&lt;electronic-resource-num&gt;10.7554/eLife.53311&lt;/electronic-resource-num&gt;&lt;remote-database-name&gt;DOI.org (Crossref)&lt;/remote-database-name&gt;&lt;language&gt;en&lt;/language&gt;&lt;access-date&gt;2024-08-10 01:10:0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8B9F31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6UZ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0B024ED" w14:textId="053D0706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Bai&lt;/Author&gt;&lt;Year&gt;2020&lt;/Year&gt;&lt;RecNum&gt;250&lt;/RecNum&gt;&lt;DisplayText&gt;[6]&lt;/DisplayText&gt;&lt;record&gt;&lt;rec-number&gt;250&lt;/rec-number&gt;&lt;foreign-keys&gt;&lt;key app="EN" db-id="a5ptw929aew5xde0a0txd5xo0zf5a0dpzpvf" timestamp="1725671948"&gt;250&lt;/key&gt;&lt;/foreign-keys&gt;&lt;ref-type name="Journal Article"&gt;17&lt;/ref-type&gt;&lt;contributors&gt;&lt;authors&gt;&lt;author&gt;Bai, Yonghong&lt;/author&gt;&lt;author&gt;Yu, Xinchao&lt;/author&gt;&lt;author&gt;Chen, Hao&lt;/author&gt;&lt;author&gt;Horne, Daniel&lt;/author&gt;&lt;author&gt;White, Ryan&lt;/author&gt;&lt;author&gt;Wu, Xiaosu&lt;/author&gt;&lt;author&gt;Lee, Paul&lt;/author&gt;&lt;author&gt;Gu, Yan&lt;/author&gt;&lt;author&gt;Ghimire-Rijal, Sudipa&lt;/author&gt;&lt;author&gt;Lin, Daniel C. H.&lt;/author&gt;&lt;author&gt;Huang, Xin&lt;/author&gt;&lt;/authors&gt;&lt;/contributors&gt;&lt;titles&gt;&lt;title&gt;Structural basis for pharmacological modulation of the TRPC6 channel&lt;/title&gt;&lt;secondary-title&gt;eLife&lt;/secondary-title&gt;&lt;/titles&gt;&lt;periodical&gt;&lt;full-title&gt;eLife&lt;/full-title&gt;&lt;/periodical&gt;&lt;pages&gt;e53311&lt;/pages&gt;&lt;volume&gt;9&lt;/volume&gt;&lt;keywords&gt;&lt;keyword&gt;structural biology&lt;/keyword&gt;&lt;keyword&gt;drug discovery&lt;/keyword&gt;&lt;keyword&gt;Cryo-EM&lt;/keyword&gt;&lt;/keywords&gt;&lt;dates&gt;&lt;year&gt;2020&lt;/year&gt;&lt;pub-dates&gt;&lt;date&gt;2020-03-09&lt;/date&gt;&lt;/pub-dates&gt;&lt;/dates&gt;&lt;isbn&gt;2050-084X&lt;/isbn&gt;&lt;urls&gt;&lt;/urls&gt;&lt;electronic-resource-num&gt;10.7554/eLife.53311&lt;/electronic-resource-num&gt;&lt;remote-database-name&gt;DOI.org (Crossref)&lt;/remote-database-name&gt;&lt;language&gt;en&lt;/language&gt;&lt;access-date&gt;2024-08-10 01:10:0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4AAE4E4B" w14:textId="77777777" w:rsidTr="00DA3807">
        <w:trPr>
          <w:trHeight w:val="34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0A38E8D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3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DA065D3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Top S2-S3 site (TRPC CHS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D6F4F1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H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23A979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CD6ABC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tructural lipid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2892AB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0.1%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3398401" w14:textId="65154D56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089F10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DXB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DXC </w:t>
            </w:r>
            <w:r w:rsidRPr="001973D0">
              <w:rPr>
                <w:color w:val="000000"/>
                <w:sz w:val="16"/>
                <w:szCs w:val="16"/>
              </w:rPr>
              <w:br/>
              <w:t>7DXE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6F185FF" w14:textId="50C131FA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5195ABD3" w14:textId="77777777" w:rsidTr="00DA3807">
        <w:trPr>
          <w:trHeight w:val="547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BFE781A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3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C5243A8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Top S2-S3 site (TRPC CHS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AFA3F13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H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D529AD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50AE2E6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tructural lipid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DAF85C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0.1%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1ABA5D8" w14:textId="4247C481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10609D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6UZ8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6UZA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DXF </w:t>
            </w:r>
            <w:r w:rsidRPr="001973D0">
              <w:rPr>
                <w:color w:val="000000"/>
                <w:sz w:val="16"/>
                <w:szCs w:val="16"/>
              </w:rPr>
              <w:br/>
              <w:t>7DXG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FB443B1" w14:textId="77FDB592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CYWk8L0F1dGhvcj48WWVhcj4yMDIwPC9ZZWFyPjxSZWNO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</w:fldData>
              </w:fldChar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65502A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CYWk8L0F1dGhvcj48WWVhcj4yMDIwPC9ZZWFyPjxSZWNO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</w:fldData>
              </w:fldChar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65502A" w:rsidRPr="001973D0">
              <w:rPr>
                <w:color w:val="000000"/>
                <w:sz w:val="16"/>
                <w:szCs w:val="16"/>
              </w:rPr>
            </w:r>
            <w:r w:rsidR="0065502A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,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60186E85" w14:textId="77777777" w:rsidTr="00DA3807">
        <w:trPr>
          <w:trHeight w:val="322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5EDA546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3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8EA76A6" w14:textId="77777777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Top S3-S4 site (TRPC6 CHS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5D6A0D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H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5E5061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E284E3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Structural lipid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B4E73D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0.1%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BBEFEB5" w14:textId="7B5EEC62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93E4C6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DXG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60605C6" w14:textId="4D360B6B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43891796" w14:textId="77777777" w:rsidTr="00DA3807">
        <w:trPr>
          <w:trHeight w:val="16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454CC3E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3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42C3DE3" w14:textId="035945B7" w:rsidR="002D098B" w:rsidRPr="001973D0" w:rsidRDefault="00E41917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Top calcium site, </w:t>
            </w:r>
            <w:r w:rsidR="002D098B" w:rsidRPr="001973D0">
              <w:rPr>
                <w:color w:val="000000"/>
                <w:sz w:val="16"/>
                <w:szCs w:val="16"/>
              </w:rPr>
              <w:t>CBS2</w:t>
            </w:r>
            <w:r w:rsidRPr="001973D0">
              <w:rPr>
                <w:color w:val="000000"/>
                <w:sz w:val="16"/>
                <w:szCs w:val="16"/>
              </w:rPr>
              <w:t xml:space="preserve"> </w:t>
            </w:r>
            <w:r w:rsidR="002D098B" w:rsidRPr="001973D0">
              <w:rPr>
                <w:color w:val="000000"/>
                <w:sz w:val="16"/>
                <w:szCs w:val="16"/>
              </w:rPr>
              <w:t xml:space="preserve">(TRPC) 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04F25BA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767188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bottom"/>
            <w:hideMark/>
          </w:tcPr>
          <w:p w14:paraId="5923CEB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Non-regulatory site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DBE827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1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09F3731" w14:textId="3895BFD2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7151C3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DXB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FE8DD93" w14:textId="2A973CD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08DCE5BE" w14:textId="77777777" w:rsidTr="00DA3807">
        <w:trPr>
          <w:trHeight w:val="628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D5A9E65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3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87B7EC8" w14:textId="64C6234E" w:rsidR="002D098B" w:rsidRPr="001973D0" w:rsidRDefault="00E41917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Top calcium site, CBS2 (TRPC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4BB7C5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79D427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bottom"/>
            <w:hideMark/>
          </w:tcPr>
          <w:p w14:paraId="270A84B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Non-regulatory site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991A1D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1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42FA94A4" w14:textId="46AC482F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22521C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DXF </w:t>
            </w:r>
            <w:r w:rsidRPr="001973D0">
              <w:rPr>
                <w:color w:val="000000"/>
                <w:sz w:val="16"/>
                <w:szCs w:val="16"/>
              </w:rPr>
              <w:br/>
              <w:t>7DXG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58CE293" w14:textId="67BD464B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7FC2D574" w14:textId="77777777" w:rsidTr="00DA3807">
        <w:trPr>
          <w:trHeight w:val="358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D665050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3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923DFEE" w14:textId="3897FD6B" w:rsidR="002D098B" w:rsidRPr="001973D0" w:rsidRDefault="00E41917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Bottom calcium site, </w:t>
            </w:r>
            <w:r w:rsidR="002D098B" w:rsidRPr="001973D0">
              <w:rPr>
                <w:color w:val="000000"/>
                <w:sz w:val="16"/>
                <w:szCs w:val="16"/>
              </w:rPr>
              <w:t>CBS1 (TRPC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052A99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E41EB7D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1F3F33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y site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6C5CEB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8377-1.37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1D98C8A8" w14:textId="7070A5E4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9569E1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DXB </w:t>
            </w:r>
            <w:r w:rsidRPr="001973D0">
              <w:rPr>
                <w:color w:val="000000"/>
                <w:sz w:val="16"/>
                <w:szCs w:val="16"/>
              </w:rPr>
              <w:br/>
              <w:t>7DXD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AFB8FA7" w14:textId="56B2C15F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6A0D9221" w14:textId="77777777" w:rsidTr="00DA3807">
        <w:trPr>
          <w:trHeight w:val="502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083B089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3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718591B" w14:textId="06A25742" w:rsidR="002D098B" w:rsidRPr="001973D0" w:rsidRDefault="00E41917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Bottom calcium site, CBS1 (TRPC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C1F127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a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F15094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51271D0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y site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FA5242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1 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D690C71" w14:textId="635E21E2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20F12E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DXF </w:t>
            </w:r>
            <w:r w:rsidRPr="001973D0">
              <w:rPr>
                <w:color w:val="000000"/>
                <w:sz w:val="16"/>
                <w:szCs w:val="16"/>
              </w:rPr>
              <w:br/>
              <w:t>7DXG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07552F8B" w14:textId="26B54893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7FEB31F6" w14:textId="77777777" w:rsidTr="00DA3807">
        <w:trPr>
          <w:trHeight w:val="547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5ABE364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3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E3F4047" w14:textId="0DCF1C0C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C</w:t>
            </w:r>
            <w:r w:rsidR="00E41917" w:rsidRPr="001973D0">
              <w:rPr>
                <w:color w:val="000000"/>
                <w:sz w:val="16"/>
                <w:szCs w:val="16"/>
              </w:rPr>
              <w:t>almodulin</w:t>
            </w:r>
            <w:r w:rsidRPr="001973D0">
              <w:rPr>
                <w:color w:val="000000"/>
                <w:sz w:val="16"/>
                <w:szCs w:val="16"/>
              </w:rPr>
              <w:t xml:space="preserve"> </w:t>
            </w:r>
            <w:r w:rsidR="0012730F" w:rsidRPr="001973D0">
              <w:rPr>
                <w:color w:val="000000"/>
                <w:sz w:val="16"/>
                <w:szCs w:val="16"/>
              </w:rPr>
              <w:t>TRPC</w:t>
            </w:r>
            <w:r w:rsidR="00E41917" w:rsidRPr="001973D0">
              <w:rPr>
                <w:color w:val="000000"/>
                <w:sz w:val="16"/>
                <w:szCs w:val="16"/>
              </w:rPr>
              <w:t xml:space="preserve"> </w:t>
            </w:r>
            <w:r w:rsidRPr="001973D0">
              <w:rPr>
                <w:color w:val="000000"/>
                <w:sz w:val="16"/>
                <w:szCs w:val="16"/>
              </w:rPr>
              <w:t>s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B91D28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1973D0">
              <w:rPr>
                <w:color w:val="000000"/>
                <w:sz w:val="16"/>
                <w:szCs w:val="16"/>
              </w:rPr>
              <w:t>CaM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446BD7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Zebrafish TRPC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8DE72A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Inhibitor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8E0C83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Working concentration: 1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26D6FCB" w14:textId="0A8AE734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Vinayagam&lt;/Author&gt;&lt;Year&gt;2020&lt;/Year&gt;&lt;RecNum&gt;117&lt;/RecNum&gt;&lt;DisplayText&gt;[36]&lt;/DisplayText&gt;&lt;record&gt;&lt;rec-number&gt;117&lt;/rec-number&gt;&lt;foreign-keys&gt;&lt;key app="EN" db-id="a5ptw929aew5xde0a0txd5xo0zf5a0dpzpvf" timestamp="1724038647"&gt;117&lt;/key&gt;&lt;/foreign-keys&gt;&lt;ref-type name="Journal Article"&gt;17&lt;/ref-type&gt;&lt;contributors&gt;&lt;authors&gt;&lt;author&gt;Vinayagam, Deivanayagabarathy&lt;/author&gt;&lt;author&gt;Quentin, Dennis&lt;/author&gt;&lt;author&gt;Yu-Strzelczyk, Jing&lt;/author&gt;&lt;author&gt;Sitsel, Oleg&lt;/author&gt;&lt;author&gt;Merino, Felipe&lt;/author&gt;&lt;author&gt;Stabrin, Markus&lt;/author&gt;&lt;author&gt;Hofnagel, Oliver&lt;/author&gt;&lt;author&gt;Yu, Maolin&lt;/author&gt;&lt;author&gt;Ledeboer, Mark W&lt;/author&gt;&lt;author&gt;Nagel, Georg&lt;/author&gt;&lt;author&gt;Malojcic, Goran&lt;/author&gt;&lt;author&gt;Raunser, Stefan&lt;/author&gt;&lt;/authors&gt;&lt;/contributors&gt;&lt;titles&gt;&lt;title&gt;Structural basis of TRPC4 regulation by calmodulin and pharmacological agents&lt;/title&gt;&lt;secondary-title&gt;eLife&lt;/secondary-title&gt;&lt;/titles&gt;&lt;periodical&gt;&lt;full-title&gt;eLife&lt;/full-title&gt;&lt;/periodical&gt;&lt;pages&gt;e60603&lt;/pages&gt;&lt;volume&gt;9&lt;/volume&gt;&lt;dates&gt;&lt;year&gt;2020&lt;/year&gt;&lt;pub-dates&gt;&lt;date&gt;2020-11-25&lt;/date&gt;&lt;/pub-dates&gt;&lt;/dates&gt;&lt;isbn&gt;2050-084X&lt;/isbn&gt;&lt;urls&gt;&lt;related-urls&gt;&lt;url&gt;https://www.ncbi.nlm.nih.gov/pmc/articles/PMC7735759/pdf/elife-60603.pdf&lt;/url&gt;&lt;/related-urls&gt;&lt;/urls&gt;&lt;electronic-resource-num&gt;10.7554/eLife.60603&lt;/electronic-resource-num&gt;&lt;remote-database-name&gt;DOI.org (Crossref)&lt;/remote-database-name&gt;&lt;language&gt;en&lt;/language&gt;&lt;access-date&gt;2024-08-10 01:10:4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B66B71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7B1G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5E8A6FAD" w14:textId="1D1454F6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Vinayagam&lt;/Author&gt;&lt;Year&gt;2020&lt;/Year&gt;&lt;RecNum&gt;117&lt;/RecNum&gt;&lt;DisplayText&gt;[36]&lt;/DisplayText&gt;&lt;record&gt;&lt;rec-number&gt;117&lt;/rec-number&gt;&lt;foreign-keys&gt;&lt;key app="EN" db-id="a5ptw929aew5xde0a0txd5xo0zf5a0dpzpvf" timestamp="1724038647"&gt;117&lt;/key&gt;&lt;/foreign-keys&gt;&lt;ref-type name="Journal Article"&gt;17&lt;/ref-type&gt;&lt;contributors&gt;&lt;authors&gt;&lt;author&gt;Vinayagam, Deivanayagabarathy&lt;/author&gt;&lt;author&gt;Quentin, Dennis&lt;/author&gt;&lt;author&gt;Yu-Strzelczyk, Jing&lt;/author&gt;&lt;author&gt;Sitsel, Oleg&lt;/author&gt;&lt;author&gt;Merino, Felipe&lt;/author&gt;&lt;author&gt;Stabrin, Markus&lt;/author&gt;&lt;author&gt;Hofnagel, Oliver&lt;/author&gt;&lt;author&gt;Yu, Maolin&lt;/author&gt;&lt;author&gt;Ledeboer, Mark W&lt;/author&gt;&lt;author&gt;Nagel, Georg&lt;/author&gt;&lt;author&gt;Malojcic, Goran&lt;/author&gt;&lt;author&gt;Raunser, Stefan&lt;/author&gt;&lt;/authors&gt;&lt;/contributors&gt;&lt;titles&gt;&lt;title&gt;Structural basis of TRPC4 regulation by calmodulin and pharmacological agents&lt;/title&gt;&lt;secondary-title&gt;eLife&lt;/secondary-title&gt;&lt;/titles&gt;&lt;periodical&gt;&lt;full-title&gt;eLife&lt;/full-title&gt;&lt;/periodical&gt;&lt;pages&gt;e60603&lt;/pages&gt;&lt;volume&gt;9&lt;/volume&gt;&lt;dates&gt;&lt;year&gt;2020&lt;/year&gt;&lt;pub-dates&gt;&lt;date&gt;2020-11-25&lt;/date&gt;&lt;/pub-dates&gt;&lt;/dates&gt;&lt;isbn&gt;2050-084X&lt;/isbn&gt;&lt;urls&gt;&lt;related-urls&gt;&lt;url&gt;https://www.ncbi.nlm.nih.gov/pmc/articles/PMC7735759/pdf/elife-60603.pdf&lt;/url&gt;&lt;/related-urls&gt;&lt;/urls&gt;&lt;electronic-resource-num&gt;10.7554/eLife.60603&lt;/electronic-resource-num&gt;&lt;remote-database-name&gt;DOI.org (Crossref)&lt;/remote-database-name&gt;&lt;language&gt;en&lt;/language&gt;&lt;access-date&gt;2024-08-10 01:10:48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6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795B3ECF" w14:textId="77777777" w:rsidTr="00DA3807">
        <w:trPr>
          <w:trHeight w:val="547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CE89CB4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3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2D0ACCA" w14:textId="47BDB9A3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Zn </w:t>
            </w:r>
            <w:r w:rsidR="00E41917" w:rsidRPr="001973D0">
              <w:rPr>
                <w:color w:val="000000"/>
                <w:sz w:val="16"/>
                <w:szCs w:val="16"/>
              </w:rPr>
              <w:t xml:space="preserve">site </w:t>
            </w:r>
            <w:r w:rsidRPr="001973D0">
              <w:rPr>
                <w:color w:val="000000"/>
                <w:sz w:val="16"/>
                <w:szCs w:val="16"/>
              </w:rPr>
              <w:t>(TRPC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A817D8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Zn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4BA5E9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CCBCBEE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15B33B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2DBCD8B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5693414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DXB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DXC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DXD </w:t>
            </w:r>
            <w:r w:rsidRPr="001973D0">
              <w:rPr>
                <w:color w:val="000000"/>
                <w:sz w:val="16"/>
                <w:szCs w:val="16"/>
              </w:rPr>
              <w:br/>
              <w:t>7DXE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2FFF89EE" w14:textId="31059FA0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1B087107" w14:textId="77777777" w:rsidTr="00DA3807">
        <w:trPr>
          <w:trHeight w:val="1231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C8572C0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3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6900AC9" w14:textId="25206DA5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Zn </w:t>
            </w:r>
            <w:r w:rsidR="00E41917" w:rsidRPr="001973D0">
              <w:rPr>
                <w:color w:val="000000"/>
                <w:sz w:val="16"/>
                <w:szCs w:val="16"/>
              </w:rPr>
              <w:t xml:space="preserve">site </w:t>
            </w:r>
            <w:r w:rsidRPr="001973D0">
              <w:rPr>
                <w:color w:val="000000"/>
                <w:sz w:val="16"/>
                <w:szCs w:val="16"/>
              </w:rPr>
              <w:t>(TRPC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EFAB575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Zn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3102DA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EB566C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03559E1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9C5E84C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86DAA7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D4P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D4Q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E4T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WDB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X6C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7X6I </w:t>
            </w:r>
            <w:r w:rsidRPr="001973D0">
              <w:rPr>
                <w:color w:val="000000"/>
                <w:sz w:val="16"/>
                <w:szCs w:val="16"/>
              </w:rPr>
              <w:br/>
              <w:t xml:space="preserve">8GVW </w:t>
            </w:r>
            <w:r w:rsidRPr="001973D0">
              <w:rPr>
                <w:color w:val="000000"/>
                <w:sz w:val="16"/>
                <w:szCs w:val="16"/>
              </w:rPr>
              <w:br/>
              <w:t>8GVX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2315EA3" w14:textId="595FD2EB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b25nPC9BdXRob3I+PFllYXI+MjAyMTwvWWVhcj48UmVj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 </w:instrText>
            </w:r>
            <w:r w:rsidR="00D3729E" w:rsidRPr="001973D0"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b25nPC9BdXRob3I+PFllYXI+MjAyMTwvWWVhcj48UmVj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==
</w:fldData>
              </w:fldChar>
            </w:r>
            <w:r w:rsidR="00D3729E" w:rsidRPr="001973D0"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="00D3729E" w:rsidRPr="001973D0">
              <w:rPr>
                <w:color w:val="000000"/>
                <w:sz w:val="16"/>
                <w:szCs w:val="16"/>
              </w:rPr>
            </w:r>
            <w:r w:rsidR="00D3729E" w:rsidRPr="001973D0">
              <w:rPr>
                <w:color w:val="000000"/>
                <w:sz w:val="16"/>
                <w:szCs w:val="16"/>
              </w:rPr>
              <w:fldChar w:fldCharType="end"/>
            </w:r>
            <w:r w:rsidRPr="001973D0">
              <w:rPr>
                <w:color w:val="000000"/>
                <w:sz w:val="16"/>
                <w:szCs w:val="16"/>
              </w:rPr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D3729E" w:rsidRPr="001973D0">
              <w:rPr>
                <w:noProof/>
                <w:color w:val="000000"/>
                <w:sz w:val="16"/>
                <w:szCs w:val="16"/>
              </w:rPr>
              <w:t>[7,9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35BE47ED" w14:textId="77777777" w:rsidTr="00DA3807">
        <w:trPr>
          <w:trHeight w:val="376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DE4DCE8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3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FFB6F12" w14:textId="729EE96A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Zn </w:t>
            </w:r>
            <w:r w:rsidR="00E41917" w:rsidRPr="001973D0">
              <w:rPr>
                <w:color w:val="000000"/>
                <w:sz w:val="16"/>
                <w:szCs w:val="16"/>
              </w:rPr>
              <w:t xml:space="preserve">site </w:t>
            </w:r>
            <w:r w:rsidRPr="001973D0">
              <w:rPr>
                <w:color w:val="000000"/>
                <w:sz w:val="16"/>
                <w:szCs w:val="16"/>
              </w:rPr>
              <w:t>(TRPC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BE0E79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Zn</w:t>
            </w:r>
            <w:r w:rsidRPr="001973D0">
              <w:rPr>
                <w:color w:val="000000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6E228FA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3EEF0D02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3D2D6D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A8A1E5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1FBB278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DXF </w:t>
            </w:r>
            <w:r w:rsidRPr="001973D0">
              <w:rPr>
                <w:color w:val="000000"/>
                <w:sz w:val="16"/>
                <w:szCs w:val="16"/>
              </w:rPr>
              <w:br/>
              <w:t>7DXG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69E949BA" w14:textId="1B472C3E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5502A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Guo&lt;/Author&gt;&lt;Year&gt;2022&lt;/Year&gt;&lt;RecNum&gt;144&lt;/RecNum&gt;&lt;DisplayText&gt;[5]&lt;/DisplayText&gt;&lt;record&gt;&lt;rec-number&gt;144&lt;/rec-number&gt;&lt;foreign-keys&gt;&lt;key app="EN" db-id="a5ptw929aew5xde0a0txd5xo0zf5a0dpzpvf" timestamp="1725671948"&gt;144&lt;/key&gt;&lt;/foreign-keys&gt;&lt;ref-type name="Journal Article"&gt;17&lt;/ref-type&gt;&lt;contributors&gt;&lt;authors&gt;&lt;author&gt;Guo, Wenjun&lt;/author&gt;&lt;author&gt;Tang, Qinglin&lt;/author&gt;&lt;author&gt;Wei, Miao&lt;/author&gt;&lt;author&gt;Kang, Yunlu&lt;/author&gt;&lt;author&gt;Wu, Jing-Xiang&lt;/author&gt;&lt;author&gt;Chen, Lei&lt;/author&gt;&lt;/authors&gt;&lt;/contributors&gt;&lt;titles&gt;&lt;title&gt;Structural mechanism of human TRPC3 and TRPC6 channel regulation by their intracellular calcium-binding sites&lt;/title&gt;&lt;secondary-title&gt;Neuron&lt;/secondary-title&gt;&lt;/titles&gt;&lt;pages&gt;1023-1035.e5&lt;/pages&gt;&lt;volume&gt;110&lt;/volume&gt;&lt;number&gt;6&lt;/number&gt;&lt;dates&gt;&lt;year&gt;2022&lt;/year&gt;&lt;pub-dates&gt;&lt;date&gt;03/2022&lt;/date&gt;&lt;/pub-dates&gt;&lt;/dates&gt;&lt;isbn&gt;08966273&lt;/isbn&gt;&lt;urls&gt;&lt;/urls&gt;&lt;electronic-resource-num&gt;10.1016/j.neuron.2021.12.023&lt;/electronic-resource-num&gt;&lt;remote-database-name&gt;DOI.org (Crossref)&lt;/remote-database-name&gt;&lt;language&gt;en&lt;/language&gt;&lt;access-date&gt;2024-07-01 15:23:09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5502A" w:rsidRPr="001973D0">
              <w:rPr>
                <w:noProof/>
                <w:color w:val="000000"/>
                <w:sz w:val="16"/>
                <w:szCs w:val="16"/>
              </w:rPr>
              <w:t>[5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  <w:tr w:rsidR="002D098B" w:rsidRPr="001973D0" w14:paraId="7F9BFCF6" w14:textId="77777777" w:rsidTr="00DA3807">
        <w:trPr>
          <w:trHeight w:val="520"/>
        </w:trPr>
        <w:tc>
          <w:tcPr>
            <w:tcW w:w="530" w:type="dxa"/>
            <w:tcBorders>
              <w:top w:val="nil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FDA2364" w14:textId="77777777" w:rsidR="002D098B" w:rsidRPr="001973D0" w:rsidRDefault="002D098B" w:rsidP="002D098B">
            <w:pPr>
              <w:jc w:val="right"/>
              <w:rPr>
                <w:b/>
                <w:bCs/>
                <w:color w:val="000000"/>
                <w:sz w:val="16"/>
                <w:szCs w:val="16"/>
              </w:rPr>
            </w:pPr>
            <w:r w:rsidRPr="001973D0">
              <w:rPr>
                <w:b/>
                <w:bCs/>
                <w:color w:val="000000"/>
                <w:sz w:val="16"/>
                <w:szCs w:val="16"/>
              </w:rPr>
              <w:t>4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4E8C9A6E" w14:textId="5F0F2298" w:rsidR="002D098B" w:rsidRPr="001973D0" w:rsidRDefault="002D098B" w:rsidP="002D098B">
            <w:pPr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G</w:t>
            </w:r>
            <w:r w:rsidR="00E41917" w:rsidRPr="001973D0">
              <w:rPr>
                <w:color w:val="000000"/>
                <w:sz w:val="16"/>
                <w:szCs w:val="16"/>
              </w:rPr>
              <w:t>α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i3</w:t>
            </w:r>
            <w:r w:rsidRPr="001973D0">
              <w:rPr>
                <w:color w:val="000000"/>
                <w:sz w:val="16"/>
                <w:szCs w:val="16"/>
              </w:rPr>
              <w:t xml:space="preserve"> s</w:t>
            </w:r>
            <w:r w:rsidR="00E41917" w:rsidRPr="001973D0">
              <w:rPr>
                <w:color w:val="000000"/>
                <w:sz w:val="16"/>
                <w:szCs w:val="16"/>
              </w:rPr>
              <w:t>it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030D4568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G alpha i3 subunit, Q204L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F2C5949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Human TRPC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536A0955" w14:textId="77777777" w:rsidR="002D098B" w:rsidRPr="001973D0" w:rsidRDefault="002D098B" w:rsidP="002D098B">
            <w:pPr>
              <w:jc w:val="center"/>
              <w:rPr>
                <w:color w:val="FF0000"/>
                <w:sz w:val="16"/>
                <w:szCs w:val="16"/>
              </w:rPr>
            </w:pPr>
            <w:r w:rsidRPr="001973D0">
              <w:rPr>
                <w:sz w:val="16"/>
                <w:szCs w:val="16"/>
              </w:rPr>
              <w:t>Allosteric modulator (positive)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25F4DB1F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>EC</w:t>
            </w:r>
            <w:r w:rsidRPr="001973D0">
              <w:rPr>
                <w:color w:val="000000"/>
                <w:sz w:val="16"/>
                <w:szCs w:val="16"/>
                <w:vertAlign w:val="subscript"/>
              </w:rPr>
              <w:t>50</w:t>
            </w:r>
            <w:r w:rsidRPr="001973D0">
              <w:rPr>
                <w:color w:val="000000"/>
                <w:sz w:val="16"/>
                <w:szCs w:val="16"/>
              </w:rPr>
              <w:t xml:space="preserve"> 0.91 ± 0.0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3D86F48D" w14:textId="73FE685C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Won&lt;/Author&gt;&lt;Year&gt;2023&lt;/Year&gt;&lt;RecNum&gt;11&lt;/RecNum&gt;&lt;DisplayText&gt;[37]&lt;/DisplayText&gt;&lt;record&gt;&lt;rec-number&gt;11&lt;/rec-number&gt;&lt;foreign-keys&gt;&lt;key app="EN" db-id="a5ptw929aew5xde0a0txd5xo0zf5a0dpzpvf" timestamp="1724038647"&gt;11&lt;/key&gt;&lt;/foreign-keys&gt;&lt;ref-type name="Journal Article"&gt;17&lt;/ref-type&gt;&lt;contributors&gt;&lt;authors&gt;&lt;author&gt;Won, Jongdae&lt;/author&gt;&lt;author&gt;Kim, Jinsung&lt;/author&gt;&lt;author&gt;Jeong, Hyeongseop&lt;/author&gt;&lt;author&gt;Kim, Jinhyeong&lt;/author&gt;&lt;author&gt;Feng, Shasha&lt;/author&gt;&lt;author&gt;Jeong, Byeongseok&lt;/author&gt;&lt;author&gt;Kwak, Misun&lt;/author&gt;&lt;author&gt;Ko, Juyeon&lt;/author&gt;&lt;author&gt;Im, Wonpil&lt;/author&gt;&lt;author&gt;So, Insuk&lt;/author&gt;&lt;author&gt;Lee, Hyung Ho&lt;/author&gt;&lt;/authors&gt;&lt;/contributors&gt;&lt;titles&gt;&lt;title&gt;Molecular architecture of the Gαi-bound TRPC5 ion channel&lt;/title&gt;&lt;secondary-title&gt;Nature Communications&lt;/secondary-title&gt;&lt;/titles&gt;&lt;periodical&gt;&lt;full-title&gt;Nature Communications&lt;/full-title&gt;&lt;abbr-1&gt;Nat Commun&lt;/abbr-1&gt;&lt;/periodical&gt;&lt;pages&gt;2550&lt;/pages&gt;&lt;volume&gt;14&lt;/volume&gt;&lt;number&gt;1&lt;/number&gt;&lt;dates&gt;&lt;year&gt;2023&lt;/year&gt;&lt;pub-dates&gt;&lt;date&gt;2023-05-03&lt;/date&gt;&lt;/pub-dates&gt;&lt;/dates&gt;&lt;isbn&gt;2041-1723&lt;/isbn&gt;&lt;urls&gt;&lt;related-urls&gt;&lt;url&gt;https://www.nature.com/articles/s41467-023-38281-3.pdf&lt;/url&gt;&lt;/related-urls&gt;&lt;/urls&gt;&lt;electronic-resource-num&gt;10.1038/s41467-023-38281-3&lt;/electronic-resource-num&gt;&lt;remote-database-name&gt;DOI.org (Crossref)&lt;/remote-database-name&gt;&lt;language&gt;en&lt;/language&gt;&lt;access-date&gt;2024-07-01 15:23:3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  <w:hideMark/>
          </w:tcPr>
          <w:p w14:paraId="7D609937" w14:textId="77777777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t xml:space="preserve">7X6I </w:t>
            </w:r>
            <w:r w:rsidRPr="001973D0">
              <w:rPr>
                <w:color w:val="000000"/>
                <w:sz w:val="16"/>
                <w:szCs w:val="16"/>
              </w:rPr>
              <w:br/>
              <w:t>8GVX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CCCCCC"/>
              <w:right w:val="single" w:sz="8" w:space="0" w:color="CCCCCC"/>
            </w:tcBorders>
            <w:shd w:val="clear" w:color="auto" w:fill="auto"/>
            <w:vAlign w:val="center"/>
          </w:tcPr>
          <w:p w14:paraId="7DE2C491" w14:textId="74E5BDE4" w:rsidR="002D098B" w:rsidRPr="001973D0" w:rsidRDefault="002D098B" w:rsidP="002D098B">
            <w:pPr>
              <w:jc w:val="center"/>
              <w:rPr>
                <w:color w:val="000000"/>
                <w:sz w:val="16"/>
                <w:szCs w:val="16"/>
              </w:rPr>
            </w:pPr>
            <w:r w:rsidRPr="001973D0">
              <w:rPr>
                <w:color w:val="000000"/>
                <w:sz w:val="16"/>
                <w:szCs w:val="16"/>
              </w:rPr>
              <w:fldChar w:fldCharType="begin"/>
            </w:r>
            <w:r w:rsidR="006207F9" w:rsidRPr="001973D0">
              <w:rPr>
                <w:color w:val="000000"/>
                <w:sz w:val="16"/>
                <w:szCs w:val="16"/>
              </w:rPr>
              <w:instrText xml:space="preserve"> ADDIN EN.CITE &lt;EndNote&gt;&lt;Cite&gt;&lt;Author&gt;Won&lt;/Author&gt;&lt;Year&gt;2023&lt;/Year&gt;&lt;RecNum&gt;11&lt;/RecNum&gt;&lt;DisplayText&gt;[37]&lt;/DisplayText&gt;&lt;record&gt;&lt;rec-number&gt;11&lt;/rec-number&gt;&lt;foreign-keys&gt;&lt;key app="EN" db-id="a5ptw929aew5xde0a0txd5xo0zf5a0dpzpvf" timestamp="1724038647"&gt;11&lt;/key&gt;&lt;/foreign-keys&gt;&lt;ref-type name="Journal Article"&gt;17&lt;/ref-type&gt;&lt;contributors&gt;&lt;authors&gt;&lt;author&gt;Won, Jongdae&lt;/author&gt;&lt;author&gt;Kim, Jinsung&lt;/author&gt;&lt;author&gt;Jeong, Hyeongseop&lt;/author&gt;&lt;author&gt;Kim, Jinhyeong&lt;/author&gt;&lt;author&gt;Feng, Shasha&lt;/author&gt;&lt;author&gt;Jeong, Byeongseok&lt;/author&gt;&lt;author&gt;Kwak, Misun&lt;/author&gt;&lt;author&gt;Ko, Juyeon&lt;/author&gt;&lt;author&gt;Im, Wonpil&lt;/author&gt;&lt;author&gt;So, Insuk&lt;/author&gt;&lt;author&gt;Lee, Hyung Ho&lt;/author&gt;&lt;/authors&gt;&lt;/contributors&gt;&lt;titles&gt;&lt;title&gt;Molecular architecture of the Gαi-bound TRPC5 ion channel&lt;/title&gt;&lt;secondary-title&gt;Nature Communications&lt;/secondary-title&gt;&lt;/titles&gt;&lt;periodical&gt;&lt;full-title&gt;Nature Communications&lt;/full-title&gt;&lt;abbr-1&gt;Nat Commun&lt;/abbr-1&gt;&lt;/periodical&gt;&lt;pages&gt;2550&lt;/pages&gt;&lt;volume&gt;14&lt;/volume&gt;&lt;number&gt;1&lt;/number&gt;&lt;dates&gt;&lt;year&gt;2023&lt;/year&gt;&lt;pub-dates&gt;&lt;date&gt;2023-05-03&lt;/date&gt;&lt;/pub-dates&gt;&lt;/dates&gt;&lt;isbn&gt;2041-1723&lt;/isbn&gt;&lt;urls&gt;&lt;related-urls&gt;&lt;url&gt;https://www.nature.com/articles/s41467-023-38281-3.pdf&lt;/url&gt;&lt;/related-urls&gt;&lt;/urls&gt;&lt;electronic-resource-num&gt;10.1038/s41467-023-38281-3&lt;/electronic-resource-num&gt;&lt;remote-database-name&gt;DOI.org (Crossref)&lt;/remote-database-name&gt;&lt;language&gt;en&lt;/language&gt;&lt;access-date&gt;2024-07-01 15:23:32&lt;/access-date&gt;&lt;/record&gt;&lt;/Cite&gt;&lt;/EndNote&gt;</w:instrText>
            </w:r>
            <w:r w:rsidRPr="001973D0">
              <w:rPr>
                <w:color w:val="000000"/>
                <w:sz w:val="16"/>
                <w:szCs w:val="16"/>
              </w:rPr>
              <w:fldChar w:fldCharType="separate"/>
            </w:r>
            <w:r w:rsidR="006207F9" w:rsidRPr="001973D0">
              <w:rPr>
                <w:noProof/>
                <w:color w:val="000000"/>
                <w:sz w:val="16"/>
                <w:szCs w:val="16"/>
              </w:rPr>
              <w:t>[37]</w:t>
            </w:r>
            <w:r w:rsidRPr="001973D0">
              <w:rPr>
                <w:color w:val="000000"/>
                <w:sz w:val="16"/>
                <w:szCs w:val="16"/>
              </w:rPr>
              <w:fldChar w:fldCharType="end"/>
            </w:r>
          </w:p>
        </w:tc>
      </w:tr>
    </w:tbl>
    <w:p w14:paraId="5AE2B52A" w14:textId="56A772A8" w:rsidR="00F84257" w:rsidRPr="001973D0" w:rsidRDefault="00E406A3" w:rsidP="00F65FEC">
      <w:pPr>
        <w:pStyle w:val="EndNoteBibliography"/>
        <w:ind w:left="720" w:hanging="720"/>
        <w:rPr>
          <w:b/>
          <w:bCs/>
        </w:rPr>
      </w:pPr>
      <w:r w:rsidRPr="001973D0">
        <w:rPr>
          <w:b/>
          <w:bCs/>
        </w:rPr>
        <w:fldChar w:fldCharType="begin"/>
      </w:r>
      <w:r w:rsidRPr="001973D0">
        <w:rPr>
          <w:b/>
          <w:bCs/>
        </w:rPr>
        <w:instrText xml:space="preserve"> ADDIN EN.REFLIST </w:instrText>
      </w:r>
      <w:r w:rsidRPr="001973D0">
        <w:rPr>
          <w:b/>
          <w:bCs/>
        </w:rPr>
        <w:fldChar w:fldCharType="separate"/>
      </w:r>
    </w:p>
    <w:p w14:paraId="766D1EE8" w14:textId="77777777" w:rsidR="00F65FEC" w:rsidRPr="001973D0" w:rsidRDefault="00F65FEC" w:rsidP="00F65FEC">
      <w:pPr>
        <w:pStyle w:val="EndNoteBibliography"/>
        <w:ind w:left="720" w:hanging="720"/>
      </w:pPr>
    </w:p>
    <w:p w14:paraId="1EA04888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55. Vriens J, Appendino G, Nilius B: </w:t>
      </w:r>
      <w:r w:rsidRPr="001973D0">
        <w:rPr>
          <w:b/>
        </w:rPr>
        <w:t>Pharmacology of Vanilloid Transient Receptor Potential Cation Channels</w:t>
      </w:r>
      <w:r w:rsidRPr="001973D0">
        <w:t xml:space="preserve">. </w:t>
      </w:r>
      <w:r w:rsidRPr="001973D0">
        <w:rPr>
          <w:i/>
        </w:rPr>
        <w:t xml:space="preserve">Molecular Pharmacology </w:t>
      </w:r>
      <w:r w:rsidRPr="001973D0">
        <w:t xml:space="preserve">2009, </w:t>
      </w:r>
      <w:r w:rsidRPr="001973D0">
        <w:rPr>
          <w:b/>
        </w:rPr>
        <w:t>75</w:t>
      </w:r>
      <w:r w:rsidRPr="001973D0">
        <w:t>:1262-1279.</w:t>
      </w:r>
    </w:p>
    <w:p w14:paraId="1B60985C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56. Laursen WJ, Schneider ER, Merriman DK, Bagriantsev SN, Gracheva EO: </w:t>
      </w:r>
      <w:r w:rsidRPr="001973D0">
        <w:rPr>
          <w:b/>
        </w:rPr>
        <w:t>Low-cost functional plasticity of TRPV1 supports heat tolerance in squirrels and camels</w:t>
      </w:r>
      <w:r w:rsidRPr="001973D0">
        <w:t xml:space="preserve">. </w:t>
      </w:r>
      <w:r w:rsidRPr="001973D0">
        <w:rPr>
          <w:i/>
        </w:rPr>
        <w:t xml:space="preserve">Proceedings of the National Academy of Sciences </w:t>
      </w:r>
      <w:r w:rsidRPr="001973D0">
        <w:t xml:space="preserve">2016, </w:t>
      </w:r>
      <w:r w:rsidRPr="001973D0">
        <w:rPr>
          <w:b/>
        </w:rPr>
        <w:t>113</w:t>
      </w:r>
      <w:r w:rsidRPr="001973D0">
        <w:t>:11342-11347.</w:t>
      </w:r>
    </w:p>
    <w:p w14:paraId="32ADDC77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57. Caterina MJ, Schumacher MA, Tominaga M, Rosen TA, Levine JD, Julius D: </w:t>
      </w:r>
      <w:r w:rsidRPr="001973D0">
        <w:rPr>
          <w:b/>
        </w:rPr>
        <w:t>The capsaicin receptor: a heat-activated ion channel in the pain pathway</w:t>
      </w:r>
      <w:r w:rsidRPr="001973D0">
        <w:t xml:space="preserve">. </w:t>
      </w:r>
      <w:r w:rsidRPr="001973D0">
        <w:rPr>
          <w:i/>
        </w:rPr>
        <w:t xml:space="preserve">Nature </w:t>
      </w:r>
      <w:r w:rsidRPr="001973D0">
        <w:t xml:space="preserve">1997, </w:t>
      </w:r>
      <w:r w:rsidRPr="001973D0">
        <w:rPr>
          <w:b/>
        </w:rPr>
        <w:t>389</w:t>
      </w:r>
      <w:r w:rsidRPr="001973D0">
        <w:t>:816-824.</w:t>
      </w:r>
    </w:p>
    <w:p w14:paraId="6C6E0FF2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58. McIntyre P, McLatchie LM, Chambers A, Phillips E, Clarke M, Savidge J, Toms C, Peacock M, Shah K, Winter J, et al.: </w:t>
      </w:r>
      <w:r w:rsidRPr="001973D0">
        <w:rPr>
          <w:b/>
        </w:rPr>
        <w:t>Pharmacological differences between the human and rat vanilloid receptor 1 (VR1)</w:t>
      </w:r>
      <w:r w:rsidRPr="001973D0">
        <w:t xml:space="preserve">. </w:t>
      </w:r>
      <w:r w:rsidRPr="001973D0">
        <w:rPr>
          <w:i/>
        </w:rPr>
        <w:t xml:space="preserve">British Journal of Pharmacology </w:t>
      </w:r>
      <w:r w:rsidRPr="001973D0">
        <w:t xml:space="preserve">2001, </w:t>
      </w:r>
      <w:r w:rsidRPr="001973D0">
        <w:rPr>
          <w:b/>
        </w:rPr>
        <w:t>132</w:t>
      </w:r>
      <w:r w:rsidRPr="001973D0">
        <w:t>:1084-1094.</w:t>
      </w:r>
    </w:p>
    <w:p w14:paraId="5C92396D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59. Cao E, Liao M, Cheng Y, Julius D: </w:t>
      </w:r>
      <w:r w:rsidRPr="001973D0">
        <w:rPr>
          <w:b/>
        </w:rPr>
        <w:t>TRPV1 structures in distinct conformations reveal activation mechanisms</w:t>
      </w:r>
      <w:r w:rsidRPr="001973D0">
        <w:t xml:space="preserve">. </w:t>
      </w:r>
      <w:r w:rsidRPr="001973D0">
        <w:rPr>
          <w:i/>
        </w:rPr>
        <w:t xml:space="preserve">Nature </w:t>
      </w:r>
      <w:r w:rsidRPr="001973D0">
        <w:t xml:space="preserve">2013, </w:t>
      </w:r>
      <w:r w:rsidRPr="001973D0">
        <w:rPr>
          <w:b/>
        </w:rPr>
        <w:t>504</w:t>
      </w:r>
      <w:r w:rsidRPr="001973D0">
        <w:t>:113-118.</w:t>
      </w:r>
    </w:p>
    <w:p w14:paraId="487F5FD8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60. Szallasi A, Blumberg PM, Annicelli LL, Krause JE, Cortright DN: </w:t>
      </w:r>
      <w:r w:rsidRPr="001973D0">
        <w:rPr>
          <w:b/>
        </w:rPr>
        <w:t>The Cloned Rat Vanilloid Receptor VR1 Mediates Both R-Type Binding and C-Type Calcium Response in Dorsal Root Ganglion Neurons</w:t>
      </w:r>
      <w:r w:rsidRPr="001973D0">
        <w:t xml:space="preserve">. </w:t>
      </w:r>
      <w:r w:rsidRPr="001973D0">
        <w:rPr>
          <w:i/>
        </w:rPr>
        <w:t xml:space="preserve">Molecular Pharmacology </w:t>
      </w:r>
      <w:r w:rsidRPr="001973D0">
        <w:t xml:space="preserve">1999, </w:t>
      </w:r>
      <w:r w:rsidRPr="001973D0">
        <w:rPr>
          <w:b/>
        </w:rPr>
        <w:t>56</w:t>
      </w:r>
      <w:r w:rsidRPr="001973D0">
        <w:t>:581-587.</w:t>
      </w:r>
    </w:p>
    <w:p w14:paraId="0BD9D057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61. Zhang F, Hanson SM, Jara-Oseguera A, Krepkiy D, Bae C, Pearce LV, Blumberg PM, Newstead S, Swartz KJ: </w:t>
      </w:r>
      <w:r w:rsidRPr="001973D0">
        <w:rPr>
          <w:b/>
        </w:rPr>
        <w:t>Engineering vanilloid-sensitivity into the rat TRPV2 channel</w:t>
      </w:r>
      <w:r w:rsidRPr="001973D0">
        <w:t xml:space="preserve">. </w:t>
      </w:r>
      <w:r w:rsidRPr="001973D0">
        <w:rPr>
          <w:i/>
        </w:rPr>
        <w:t xml:space="preserve">Elife </w:t>
      </w:r>
      <w:r w:rsidRPr="001973D0">
        <w:t xml:space="preserve">2016, </w:t>
      </w:r>
      <w:r w:rsidRPr="001973D0">
        <w:rPr>
          <w:b/>
        </w:rPr>
        <w:t>5</w:t>
      </w:r>
      <w:r w:rsidRPr="001973D0">
        <w:t>.</w:t>
      </w:r>
    </w:p>
    <w:p w14:paraId="123CCE1B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62. Zhang K, Julius D, Cheng Y: </w:t>
      </w:r>
      <w:r w:rsidRPr="001973D0">
        <w:rPr>
          <w:b/>
        </w:rPr>
        <w:t>Structural snapshots of TRPV1 reveal mechanism of polymodal functionality</w:t>
      </w:r>
      <w:r w:rsidRPr="001973D0">
        <w:t xml:space="preserve">. </w:t>
      </w:r>
      <w:r w:rsidRPr="001973D0">
        <w:rPr>
          <w:i/>
        </w:rPr>
        <w:t xml:space="preserve">Cell </w:t>
      </w:r>
      <w:r w:rsidRPr="001973D0">
        <w:t xml:space="preserve">2021, </w:t>
      </w:r>
      <w:r w:rsidRPr="001973D0">
        <w:rPr>
          <w:b/>
        </w:rPr>
        <w:t>184</w:t>
      </w:r>
      <w:r w:rsidRPr="001973D0">
        <w:t>:5138-5150.e5112.</w:t>
      </w:r>
    </w:p>
    <w:p w14:paraId="7E9EFD1D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63. Zubcevic L, Le S, Yang H, Lee SY: </w:t>
      </w:r>
      <w:r w:rsidRPr="001973D0">
        <w:rPr>
          <w:b/>
        </w:rPr>
        <w:t>Conformational plasticity in the selectivity filter of the TRPV2 ion channel</w:t>
      </w:r>
      <w:r w:rsidRPr="001973D0">
        <w:t xml:space="preserve">. </w:t>
      </w:r>
      <w:r w:rsidRPr="001973D0">
        <w:rPr>
          <w:i/>
        </w:rPr>
        <w:t xml:space="preserve">Nat Struct Mol Biol </w:t>
      </w:r>
      <w:r w:rsidRPr="001973D0">
        <w:t xml:space="preserve">2018, </w:t>
      </w:r>
      <w:r w:rsidRPr="001973D0">
        <w:rPr>
          <w:b/>
        </w:rPr>
        <w:t>25</w:t>
      </w:r>
      <w:r w:rsidRPr="001973D0">
        <w:t>:405-415.</w:t>
      </w:r>
    </w:p>
    <w:p w14:paraId="736F56B0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64. Bevan S, Hothi S, Hughes G, James IF, Rang HP, Shah K, Walpole CSJ, Yeats JC: </w:t>
      </w:r>
      <w:r w:rsidRPr="001973D0">
        <w:rPr>
          <w:b/>
        </w:rPr>
        <w:t>Capsazepine: a competitive antagonist of the sensory neurone excitant capsaicin</w:t>
      </w:r>
      <w:r w:rsidRPr="001973D0">
        <w:t xml:space="preserve">. </w:t>
      </w:r>
      <w:r w:rsidRPr="001973D0">
        <w:rPr>
          <w:i/>
        </w:rPr>
        <w:t xml:space="preserve">British Journal of Pharmacology </w:t>
      </w:r>
      <w:r w:rsidRPr="001973D0">
        <w:t xml:space="preserve">1992, </w:t>
      </w:r>
      <w:r w:rsidRPr="001973D0">
        <w:rPr>
          <w:b/>
        </w:rPr>
        <w:t>107</w:t>
      </w:r>
      <w:r w:rsidRPr="001973D0">
        <w:t>:544-552.</w:t>
      </w:r>
    </w:p>
    <w:p w14:paraId="5046544A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65. Cao E, Cordero-Morales Julio F, Liu B, Qin F, Julius D: </w:t>
      </w:r>
      <w:r w:rsidRPr="001973D0">
        <w:rPr>
          <w:b/>
        </w:rPr>
        <w:t>TRPV1 Channels Are Intrinsically Heat Sensitive and Negatively Regulated by Phosphoinositide Lipids</w:t>
      </w:r>
      <w:r w:rsidRPr="001973D0">
        <w:t xml:space="preserve">. </w:t>
      </w:r>
      <w:r w:rsidRPr="001973D0">
        <w:rPr>
          <w:i/>
        </w:rPr>
        <w:t xml:space="preserve">Neuron </w:t>
      </w:r>
      <w:r w:rsidRPr="001973D0">
        <w:t xml:space="preserve">2013, </w:t>
      </w:r>
      <w:r w:rsidRPr="001973D0">
        <w:rPr>
          <w:b/>
        </w:rPr>
        <w:t>77</w:t>
      </w:r>
      <w:r w:rsidRPr="001973D0">
        <w:t>:667-679.</w:t>
      </w:r>
    </w:p>
    <w:p w14:paraId="67A6BCA5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66. Nieto-Posadas A, Picazo-Juárez G, Llorente I, Jara-Oseguera A, Morales-Lázaro S, Escalante-Alcalde D, Islas LD, Rosenbaum T: </w:t>
      </w:r>
      <w:r w:rsidRPr="001973D0">
        <w:rPr>
          <w:b/>
        </w:rPr>
        <w:t>Lysophosphatidic acid directly activates TRPV1 through a C-terminal binding site</w:t>
      </w:r>
      <w:r w:rsidRPr="001973D0">
        <w:t xml:space="preserve">. </w:t>
      </w:r>
      <w:r w:rsidRPr="001973D0">
        <w:rPr>
          <w:i/>
        </w:rPr>
        <w:t xml:space="preserve">Nature Chemical Biology </w:t>
      </w:r>
      <w:r w:rsidRPr="001973D0">
        <w:t xml:space="preserve">2012, </w:t>
      </w:r>
      <w:r w:rsidRPr="001973D0">
        <w:rPr>
          <w:b/>
        </w:rPr>
        <w:t>8</w:t>
      </w:r>
      <w:r w:rsidRPr="001973D0">
        <w:t>:78-85.</w:t>
      </w:r>
    </w:p>
    <w:p w14:paraId="558A9771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67. Bhardwaj R, Lindinger S, Neuberger A, Nadezhdin KD, Singh AK, Cunha MR, Derler I, Gyimesi G, Reymond J-L, Hediger MA, et al.: </w:t>
      </w:r>
      <w:r w:rsidRPr="001973D0">
        <w:rPr>
          <w:b/>
        </w:rPr>
        <w:t>Inactivation-mimicking block of the epithelial calcium channel TRPV6</w:t>
      </w:r>
      <w:r w:rsidRPr="001973D0">
        <w:t xml:space="preserve">. </w:t>
      </w:r>
      <w:r w:rsidRPr="001973D0">
        <w:rPr>
          <w:i/>
        </w:rPr>
        <w:t xml:space="preserve">Science Advances </w:t>
      </w:r>
      <w:r w:rsidRPr="001973D0">
        <w:t xml:space="preserve">2020, </w:t>
      </w:r>
      <w:r w:rsidRPr="001973D0">
        <w:rPr>
          <w:b/>
        </w:rPr>
        <w:t>6</w:t>
      </w:r>
      <w:r w:rsidRPr="001973D0">
        <w:t>:eabe1508.</w:t>
      </w:r>
    </w:p>
    <w:p w14:paraId="780F0EEA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68. Hughes TET, Lodowski DT, Huynh KW, Yazici A, Del Rosario J, Kapoor A, Basak S, Samanta A, Han X, Chakrapani S, et al.: </w:t>
      </w:r>
      <w:r w:rsidRPr="001973D0">
        <w:rPr>
          <w:b/>
        </w:rPr>
        <w:t>Structural basis of TRPV5 channel inhibition by econazole revealed by cryo-EM</w:t>
      </w:r>
      <w:r w:rsidRPr="001973D0">
        <w:t xml:space="preserve">. </w:t>
      </w:r>
      <w:r w:rsidRPr="001973D0">
        <w:rPr>
          <w:i/>
        </w:rPr>
        <w:t xml:space="preserve">Nature Structural &amp; Molecular Biology </w:t>
      </w:r>
      <w:r w:rsidRPr="001973D0">
        <w:t xml:space="preserve">2018, </w:t>
      </w:r>
      <w:r w:rsidRPr="001973D0">
        <w:rPr>
          <w:b/>
        </w:rPr>
        <w:t>25</w:t>
      </w:r>
      <w:r w:rsidRPr="001973D0">
        <w:t>:53-60.</w:t>
      </w:r>
    </w:p>
    <w:p w14:paraId="12BC1F32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69. De Jesús-Pérez JJ, Gabrielle M, Raheem S, Fluck EC, Rohacs T, Moiseenkova-Bell VY: </w:t>
      </w:r>
      <w:r w:rsidRPr="001973D0">
        <w:rPr>
          <w:b/>
        </w:rPr>
        <w:t>Structural mechanism of TRPV5 inhibition by econazole</w:t>
      </w:r>
      <w:r w:rsidRPr="001973D0">
        <w:t xml:space="preserve">. </w:t>
      </w:r>
      <w:r w:rsidRPr="001973D0">
        <w:rPr>
          <w:i/>
        </w:rPr>
        <w:t xml:space="preserve">Structure </w:t>
      </w:r>
      <w:r w:rsidRPr="001973D0">
        <w:t xml:space="preserve">2024, </w:t>
      </w:r>
      <w:r w:rsidRPr="001973D0">
        <w:rPr>
          <w:b/>
        </w:rPr>
        <w:t>32</w:t>
      </w:r>
      <w:r w:rsidRPr="001973D0">
        <w:t>:148-156.e145.</w:t>
      </w:r>
    </w:p>
    <w:p w14:paraId="62C7E1E2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70. Nilius B, Prenen J, Vennekens R, Hoenderop JGJ, Bindels RJM, Droogmans G: </w:t>
      </w:r>
      <w:r w:rsidRPr="001973D0">
        <w:rPr>
          <w:b/>
        </w:rPr>
        <w:t xml:space="preserve">Pharmacological modulation of monovalent cation currents through the epithelial Ca </w:t>
      </w:r>
      <w:r w:rsidRPr="001973D0">
        <w:rPr>
          <w:b/>
          <w:vertAlign w:val="superscript"/>
        </w:rPr>
        <w:t>2+</w:t>
      </w:r>
      <w:r w:rsidRPr="001973D0">
        <w:rPr>
          <w:b/>
        </w:rPr>
        <w:t xml:space="preserve"> channel ECaC1</w:t>
      </w:r>
      <w:r w:rsidRPr="001973D0">
        <w:t xml:space="preserve">. </w:t>
      </w:r>
      <w:r w:rsidRPr="001973D0">
        <w:rPr>
          <w:i/>
        </w:rPr>
        <w:t xml:space="preserve">British Journal of Pharmacology </w:t>
      </w:r>
      <w:r w:rsidRPr="001973D0">
        <w:t xml:space="preserve">2001, </w:t>
      </w:r>
      <w:r w:rsidRPr="001973D0">
        <w:rPr>
          <w:b/>
        </w:rPr>
        <w:t>134</w:t>
      </w:r>
      <w:r w:rsidRPr="001973D0">
        <w:t>:453-462.</w:t>
      </w:r>
    </w:p>
    <w:p w14:paraId="40CC1B50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71. Simonin C, Awale M, Brand M, van Deursen R, Schwartz J, Fine M, Kovacs G, Häfliger P, Gyimesi G, Sithampari A, et al.: </w:t>
      </w:r>
      <w:r w:rsidRPr="001973D0">
        <w:rPr>
          <w:b/>
        </w:rPr>
        <w:t>Optimization of TRPV6 Calcium Channel Inhibitors Using a 3D Ligand‐Based Virtual Screening Method</w:t>
      </w:r>
      <w:r w:rsidRPr="001973D0">
        <w:t xml:space="preserve">. </w:t>
      </w:r>
      <w:r w:rsidRPr="001973D0">
        <w:rPr>
          <w:i/>
        </w:rPr>
        <w:t xml:space="preserve">Angewandte Chemie International Edition </w:t>
      </w:r>
      <w:r w:rsidRPr="001973D0">
        <w:t xml:space="preserve">2015, </w:t>
      </w:r>
      <w:r w:rsidRPr="001973D0">
        <w:rPr>
          <w:b/>
        </w:rPr>
        <w:t>54</w:t>
      </w:r>
      <w:r w:rsidRPr="001973D0">
        <w:t>:14748-14752.</w:t>
      </w:r>
    </w:p>
    <w:p w14:paraId="3ECFCA24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72. Cunha MR, Bhardwaj R, Carrel AL, Lindinger S, Romanin C, Parise-Filho R, Hediger MA, Reymond J-L: </w:t>
      </w:r>
      <w:r w:rsidRPr="001973D0">
        <w:rPr>
          <w:b/>
        </w:rPr>
        <w:t>Natural product inspired optimization of a selective TRPV6 calcium channel inhibitor</w:t>
      </w:r>
      <w:r w:rsidRPr="001973D0">
        <w:t xml:space="preserve">. </w:t>
      </w:r>
      <w:r w:rsidRPr="001973D0">
        <w:rPr>
          <w:i/>
        </w:rPr>
        <w:t xml:space="preserve">RSC Medicinal Chemistry </w:t>
      </w:r>
      <w:r w:rsidRPr="001973D0">
        <w:t xml:space="preserve">2020, </w:t>
      </w:r>
      <w:r w:rsidRPr="001973D0">
        <w:rPr>
          <w:b/>
        </w:rPr>
        <w:t>11</w:t>
      </w:r>
      <w:r w:rsidRPr="001973D0">
        <w:t>:1032-1040.</w:t>
      </w:r>
    </w:p>
    <w:p w14:paraId="67202DBC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73. Cunha MR, Bhardwaj R, Lindinger S, Butorac C, Romanin C, Hediger MA, Reymond J-L: </w:t>
      </w:r>
      <w:r w:rsidRPr="001973D0">
        <w:rPr>
          <w:b/>
        </w:rPr>
        <w:t>Photoswitchable Inhibitor of the Calcium Channel TRPV6</w:t>
      </w:r>
      <w:r w:rsidRPr="001973D0">
        <w:t xml:space="preserve">. </w:t>
      </w:r>
      <w:r w:rsidRPr="001973D0">
        <w:rPr>
          <w:i/>
        </w:rPr>
        <w:t xml:space="preserve">ACS Medicinal Chemistry Letters </w:t>
      </w:r>
      <w:r w:rsidRPr="001973D0">
        <w:t xml:space="preserve">2019, </w:t>
      </w:r>
      <w:r w:rsidRPr="001973D0">
        <w:rPr>
          <w:b/>
        </w:rPr>
        <w:t>10</w:t>
      </w:r>
      <w:r w:rsidRPr="001973D0">
        <w:t>:1341-1345.</w:t>
      </w:r>
    </w:p>
    <w:p w14:paraId="61EB533D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74. Tang Q, Guo W, Zheng L, Wu J-X, Liu M, Zhou X, Zhang X, Chen L: </w:t>
      </w:r>
      <w:r w:rsidRPr="001973D0">
        <w:rPr>
          <w:b/>
        </w:rPr>
        <w:t>Structure of the receptor-activated human TRPC6 and TRPC3 ion channels</w:t>
      </w:r>
      <w:r w:rsidRPr="001973D0">
        <w:t xml:space="preserve">. </w:t>
      </w:r>
      <w:r w:rsidRPr="001973D0">
        <w:rPr>
          <w:i/>
        </w:rPr>
        <w:t xml:space="preserve">Cell Research </w:t>
      </w:r>
      <w:r w:rsidRPr="001973D0">
        <w:t xml:space="preserve">2018, </w:t>
      </w:r>
      <w:r w:rsidRPr="001973D0">
        <w:rPr>
          <w:b/>
        </w:rPr>
        <w:t>28</w:t>
      </w:r>
      <w:r w:rsidRPr="001973D0">
        <w:t>:746-755.</w:t>
      </w:r>
    </w:p>
    <w:p w14:paraId="73A1564B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75. Janssens A, Gees M, Toth BI, Ghosh D, Mulier M, Vennekens R, Vriens J, Talavera K, Voets T: </w:t>
      </w:r>
      <w:r w:rsidRPr="001973D0">
        <w:rPr>
          <w:b/>
        </w:rPr>
        <w:t>Definition of two agonist types at the mammalian cold-activated channel TRPM8</w:t>
      </w:r>
      <w:r w:rsidRPr="001973D0">
        <w:t xml:space="preserve">. </w:t>
      </w:r>
      <w:r w:rsidRPr="001973D0">
        <w:rPr>
          <w:i/>
        </w:rPr>
        <w:t xml:space="preserve">eLife </w:t>
      </w:r>
      <w:r w:rsidRPr="001973D0">
        <w:t xml:space="preserve">2016, </w:t>
      </w:r>
      <w:r w:rsidRPr="001973D0">
        <w:rPr>
          <w:b/>
        </w:rPr>
        <w:t>5</w:t>
      </w:r>
      <w:r w:rsidRPr="001973D0">
        <w:t>:e17240.</w:t>
      </w:r>
    </w:p>
    <w:p w14:paraId="7E4B91E0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76. Nadezhdin KD, Correia L, Shalygin A, Aktolun M, Neuberger A, Gudermann T, Kurnikova MG, Chubanov V, Sobolevsky AI: </w:t>
      </w:r>
      <w:r w:rsidRPr="001973D0">
        <w:rPr>
          <w:b/>
        </w:rPr>
        <w:t>Structural basis of selective TRPM7 inhibition by the anticancer agent CCT128930</w:t>
      </w:r>
      <w:r w:rsidRPr="001973D0">
        <w:t xml:space="preserve">. </w:t>
      </w:r>
      <w:r w:rsidRPr="001973D0">
        <w:rPr>
          <w:i/>
        </w:rPr>
        <w:t xml:space="preserve">Cell Reports </w:t>
      </w:r>
      <w:r w:rsidRPr="001973D0">
        <w:t xml:space="preserve">2024, </w:t>
      </w:r>
      <w:r w:rsidRPr="001973D0">
        <w:rPr>
          <w:b/>
        </w:rPr>
        <w:t>43</w:t>
      </w:r>
      <w:r w:rsidRPr="001973D0">
        <w:t>:114108.</w:t>
      </w:r>
    </w:p>
    <w:p w14:paraId="2E008AD9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77. Liu C, Reese R, Vu S, Rougé L, Shields SD, Kakiuchi-Kiyota S, Chen H, Johnson K, Shi YP, Chernov-Rogan T, et al.: </w:t>
      </w:r>
      <w:r w:rsidRPr="001973D0">
        <w:rPr>
          <w:b/>
        </w:rPr>
        <w:t>A Non-covalent Ligand Reveals Biased Agonism of the TRPA1 Ion Channel</w:t>
      </w:r>
      <w:r w:rsidRPr="001973D0">
        <w:t xml:space="preserve">. </w:t>
      </w:r>
      <w:r w:rsidRPr="001973D0">
        <w:rPr>
          <w:i/>
        </w:rPr>
        <w:t xml:space="preserve">Neuron </w:t>
      </w:r>
      <w:r w:rsidRPr="001973D0">
        <w:t xml:space="preserve">2021, </w:t>
      </w:r>
      <w:r w:rsidRPr="001973D0">
        <w:rPr>
          <w:b/>
        </w:rPr>
        <w:t>109</w:t>
      </w:r>
      <w:r w:rsidRPr="001973D0">
        <w:t>:273-284.e274.</w:t>
      </w:r>
    </w:p>
    <w:p w14:paraId="5F17DA6A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78. Ruan Z, Haley E, Orozco IJ, Sabat M, Myers R, Roth R, Du J, Lü W: </w:t>
      </w:r>
      <w:r w:rsidRPr="001973D0">
        <w:rPr>
          <w:b/>
        </w:rPr>
        <w:t>Structures of the TRPM5 channel elucidate mechanisms of activation and inhibition</w:t>
      </w:r>
      <w:r w:rsidRPr="001973D0">
        <w:t xml:space="preserve">. </w:t>
      </w:r>
      <w:r w:rsidRPr="001973D0">
        <w:rPr>
          <w:i/>
        </w:rPr>
        <w:t xml:space="preserve">Nature Structural &amp; Molecular Biology </w:t>
      </w:r>
      <w:r w:rsidRPr="001973D0">
        <w:t xml:space="preserve">2021, </w:t>
      </w:r>
      <w:r w:rsidRPr="001973D0">
        <w:rPr>
          <w:b/>
        </w:rPr>
        <w:t>28</w:t>
      </w:r>
      <w:r w:rsidRPr="001973D0">
        <w:t>:604-613.</w:t>
      </w:r>
    </w:p>
    <w:p w14:paraId="569F4D38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79. Medley Q, YANG J, Demirs JT, Papillon J, Gao Y, Xu Y, Chastain J, Haque S, Palmer MM, Wrynn A: </w:t>
      </w:r>
      <w:r w:rsidRPr="001973D0">
        <w:rPr>
          <w:b/>
        </w:rPr>
        <w:t>In-vitro and In-vivo pharmacology of SAF312 as a TRPV1 inhibitor for ocular surface pain</w:t>
      </w:r>
      <w:r w:rsidRPr="001973D0">
        <w:t xml:space="preserve">. </w:t>
      </w:r>
      <w:r w:rsidRPr="001973D0">
        <w:rPr>
          <w:i/>
        </w:rPr>
        <w:t xml:space="preserve">Investigative Ophthalmology &amp; Visual Science </w:t>
      </w:r>
      <w:r w:rsidRPr="001973D0">
        <w:t xml:space="preserve">2021, </w:t>
      </w:r>
      <w:r w:rsidRPr="001973D0">
        <w:rPr>
          <w:b/>
        </w:rPr>
        <w:t>62</w:t>
      </w:r>
      <w:r w:rsidRPr="001973D0">
        <w:t>:722-722.</w:t>
      </w:r>
    </w:p>
    <w:p w14:paraId="2DC5F6E6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80. Fan J, Hu L, Yue Z, Liao D, Guo F, Ke H, Jiang D, Yang Y, Lei X: </w:t>
      </w:r>
      <w:r w:rsidRPr="001973D0">
        <w:rPr>
          <w:b/>
        </w:rPr>
        <w:t>Structural basis of TRPV3 inhibition by an antagonist</w:t>
      </w:r>
      <w:r w:rsidRPr="001973D0">
        <w:t xml:space="preserve">. </w:t>
      </w:r>
      <w:r w:rsidRPr="001973D0">
        <w:rPr>
          <w:i/>
        </w:rPr>
        <w:t xml:space="preserve">Nature Chemical Biology </w:t>
      </w:r>
      <w:r w:rsidRPr="001973D0">
        <w:t xml:space="preserve">2023, </w:t>
      </w:r>
      <w:r w:rsidRPr="001973D0">
        <w:rPr>
          <w:b/>
        </w:rPr>
        <w:t>19</w:t>
      </w:r>
      <w:r w:rsidRPr="001973D0">
        <w:t>:81-90.</w:t>
      </w:r>
    </w:p>
    <w:p w14:paraId="25ACF4CC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81. Bohlen CJ, Priel A, Zhou S, King D, Siemens J, Julius D: </w:t>
      </w:r>
      <w:r w:rsidRPr="001973D0">
        <w:rPr>
          <w:b/>
        </w:rPr>
        <w:t>A Bivalent Tarantula Toxin Activates the Capsaicin Receptor, TRPV1, by Targeting the Outer Pore Domain</w:t>
      </w:r>
      <w:r w:rsidRPr="001973D0">
        <w:t xml:space="preserve">. </w:t>
      </w:r>
      <w:r w:rsidRPr="001973D0">
        <w:rPr>
          <w:i/>
        </w:rPr>
        <w:t xml:space="preserve">Cell </w:t>
      </w:r>
      <w:r w:rsidRPr="001973D0">
        <w:t xml:space="preserve">2010, </w:t>
      </w:r>
      <w:r w:rsidRPr="001973D0">
        <w:rPr>
          <w:b/>
        </w:rPr>
        <w:t>141</w:t>
      </w:r>
      <w:r w:rsidRPr="001973D0">
        <w:t>:834-845.</w:t>
      </w:r>
    </w:p>
    <w:p w14:paraId="6113C7CE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82. Singh AK, Saotome K, McGoldrick LL, Sobolevsky AI: </w:t>
      </w:r>
      <w:r w:rsidRPr="001973D0">
        <w:rPr>
          <w:b/>
        </w:rPr>
        <w:t>Structural bases of TRP channel TRPV6 allosteric modulation by 2-APB</w:t>
      </w:r>
      <w:r w:rsidRPr="001973D0">
        <w:t xml:space="preserve">. </w:t>
      </w:r>
      <w:r w:rsidRPr="001973D0">
        <w:rPr>
          <w:i/>
        </w:rPr>
        <w:t xml:space="preserve">Nature Communications </w:t>
      </w:r>
      <w:r w:rsidRPr="001973D0">
        <w:t xml:space="preserve">2018, </w:t>
      </w:r>
      <w:r w:rsidRPr="001973D0">
        <w:rPr>
          <w:b/>
        </w:rPr>
        <w:t>9</w:t>
      </w:r>
      <w:r w:rsidRPr="001973D0">
        <w:t>:2465.</w:t>
      </w:r>
    </w:p>
    <w:p w14:paraId="42777945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83. Singh AK, Saotome K, Sobolevsky AI: </w:t>
      </w:r>
      <w:r w:rsidRPr="001973D0">
        <w:rPr>
          <w:b/>
        </w:rPr>
        <w:t>Swapping of transmembrane domains in the epithelial calcium channel TRPV6</w:t>
      </w:r>
      <w:r w:rsidRPr="001973D0">
        <w:t xml:space="preserve">. </w:t>
      </w:r>
      <w:r w:rsidRPr="001973D0">
        <w:rPr>
          <w:i/>
        </w:rPr>
        <w:t xml:space="preserve">Scientific Reports </w:t>
      </w:r>
      <w:r w:rsidRPr="001973D0">
        <w:t xml:space="preserve">2017, </w:t>
      </w:r>
      <w:r w:rsidRPr="001973D0">
        <w:rPr>
          <w:b/>
        </w:rPr>
        <w:t>7</w:t>
      </w:r>
      <w:r w:rsidRPr="001973D0">
        <w:t>:10669.</w:t>
      </w:r>
    </w:p>
    <w:p w14:paraId="71AE844F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84. Wilkes M, Madej MG, Kreuter L, Rhinow D, Heinz V, De Sanctis S, Ruppel S, Richter RM, Joos F, Grieben M, et al.: </w:t>
      </w:r>
      <w:r w:rsidRPr="001973D0">
        <w:rPr>
          <w:b/>
        </w:rPr>
        <w:t>Molecular insights into lipid-assisted Ca2+ regulation of the TRP channel Polycystin-2</w:t>
      </w:r>
      <w:r w:rsidRPr="001973D0">
        <w:t xml:space="preserve">. </w:t>
      </w:r>
      <w:r w:rsidRPr="001973D0">
        <w:rPr>
          <w:i/>
        </w:rPr>
        <w:t xml:space="preserve">Nature Structural &amp; Molecular Biology </w:t>
      </w:r>
      <w:r w:rsidRPr="001973D0">
        <w:t xml:space="preserve">2017, </w:t>
      </w:r>
      <w:r w:rsidRPr="001973D0">
        <w:rPr>
          <w:b/>
        </w:rPr>
        <w:t>24</w:t>
      </w:r>
      <w:r w:rsidRPr="001973D0">
        <w:t>:123-130.</w:t>
      </w:r>
    </w:p>
    <w:p w14:paraId="0CE756C6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85. Duan J, Li Z, Li J, Hulse RE, Santa-Cruz A, Valinsky WC, Abiria SA, Krapivinsky G, Zhang J, Clapham DE: </w:t>
      </w:r>
      <w:r w:rsidRPr="001973D0">
        <w:rPr>
          <w:b/>
        </w:rPr>
        <w:t>Structure of the mammalian TRPM7, a magnesium channel required during embryonic development</w:t>
      </w:r>
      <w:r w:rsidRPr="001973D0">
        <w:t xml:space="preserve">. </w:t>
      </w:r>
      <w:r w:rsidRPr="001973D0">
        <w:rPr>
          <w:i/>
        </w:rPr>
        <w:t xml:space="preserve">Proceedings of the National Academy of Sciences </w:t>
      </w:r>
      <w:r w:rsidRPr="001973D0">
        <w:t xml:space="preserve">2018, </w:t>
      </w:r>
      <w:r w:rsidRPr="001973D0">
        <w:rPr>
          <w:b/>
        </w:rPr>
        <w:t>115</w:t>
      </w:r>
      <w:r w:rsidRPr="001973D0">
        <w:t>.</w:t>
      </w:r>
    </w:p>
    <w:p w14:paraId="0C4C5D83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86. Deng Z, Paknejad N, Maksaev G, Sala-Rabanal M, Nichols CG, Hite RK, Yuan P: </w:t>
      </w:r>
      <w:r w:rsidRPr="001973D0">
        <w:rPr>
          <w:b/>
        </w:rPr>
        <w:t>Cryo-EM and X-ray structures of TRPV4 reveal insight into ion permeation and gating mechanisms</w:t>
      </w:r>
      <w:r w:rsidRPr="001973D0">
        <w:t xml:space="preserve">. </w:t>
      </w:r>
      <w:r w:rsidRPr="001973D0">
        <w:rPr>
          <w:i/>
        </w:rPr>
        <w:t xml:space="preserve">Nature Structural &amp; Molecular Biology </w:t>
      </w:r>
      <w:r w:rsidRPr="001973D0">
        <w:t xml:space="preserve">2018, </w:t>
      </w:r>
      <w:r w:rsidRPr="001973D0">
        <w:rPr>
          <w:b/>
        </w:rPr>
        <w:t>25</w:t>
      </w:r>
      <w:r w:rsidRPr="001973D0">
        <w:t>:252-260.</w:t>
      </w:r>
    </w:p>
    <w:p w14:paraId="17E04206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87. Wang Q, Corey RA, Hedger G, Aryal P, Grieben M, Nasrallah C, Baronina A, Pike ACW, Shi J, Carpenter EP, et al.: </w:t>
      </w:r>
      <w:r w:rsidRPr="001973D0">
        <w:rPr>
          <w:b/>
        </w:rPr>
        <w:t>Lipid Interactions of a Ciliary Membrane TRP Channel: Simulation and Structural Studies of Polycystin-2</w:t>
      </w:r>
      <w:r w:rsidRPr="001973D0">
        <w:t xml:space="preserve">. </w:t>
      </w:r>
      <w:r w:rsidRPr="001973D0">
        <w:rPr>
          <w:i/>
        </w:rPr>
        <w:t xml:space="preserve">Structure </w:t>
      </w:r>
      <w:r w:rsidRPr="001973D0">
        <w:t xml:space="preserve">2020, </w:t>
      </w:r>
      <w:r w:rsidRPr="001973D0">
        <w:rPr>
          <w:b/>
        </w:rPr>
        <w:t>28</w:t>
      </w:r>
      <w:r w:rsidRPr="001973D0">
        <w:t>:169-184.e165.</w:t>
      </w:r>
    </w:p>
    <w:p w14:paraId="07BB26B8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88. Botte M, Ulrich AKC, Adaixo R, Gnutt D, Brockmann A, Bucher D, Chami M, Bocquet N, Ebbinghaus-Kintscher U, Puetter V, et al.: </w:t>
      </w:r>
      <w:r w:rsidRPr="001973D0">
        <w:rPr>
          <w:b/>
        </w:rPr>
        <w:t>Cryo-EM structural studies of the agonist complexed human TRPV4 ion-channel reveals novel structural rearrangements resulting in an open-conformation</w:t>
      </w:r>
      <w:r w:rsidRPr="001973D0">
        <w:t>. 2020.</w:t>
      </w:r>
    </w:p>
    <w:p w14:paraId="0C48210B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89. Hoenderop JG, Vennekens R, Muller D, Prenen J, Droogmans G, Bindels RJ, Nilius B: </w:t>
      </w:r>
      <w:r w:rsidRPr="001973D0">
        <w:rPr>
          <w:b/>
        </w:rPr>
        <w:t>Function and expression of the epithelial Ca(2+) channel family: comparison of mammalian ECaC1 and 2</w:t>
      </w:r>
      <w:r w:rsidRPr="001973D0">
        <w:t xml:space="preserve">. </w:t>
      </w:r>
      <w:r w:rsidRPr="001973D0">
        <w:rPr>
          <w:i/>
        </w:rPr>
        <w:t xml:space="preserve">J Physiol </w:t>
      </w:r>
      <w:r w:rsidRPr="001973D0">
        <w:t xml:space="preserve">2001, </w:t>
      </w:r>
      <w:r w:rsidRPr="001973D0">
        <w:rPr>
          <w:b/>
        </w:rPr>
        <w:t>537</w:t>
      </w:r>
      <w:r w:rsidRPr="001973D0">
        <w:t>:747-761.</w:t>
      </w:r>
    </w:p>
    <w:p w14:paraId="497DC067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90. Pumroy RA, De Jesús-Pérez JJ, Protopopova AD, Rocereta JA, Fluck EC, Fricke T, Lee B-H, Rohacs T, Leffler A, Moiseenkova-Bell V: </w:t>
      </w:r>
      <w:r w:rsidRPr="001973D0">
        <w:rPr>
          <w:b/>
        </w:rPr>
        <w:t>Molecular details of ruthenium red pore block in TRPV channels</w:t>
      </w:r>
      <w:r w:rsidRPr="001973D0">
        <w:t xml:space="preserve">. </w:t>
      </w:r>
      <w:r w:rsidRPr="001973D0">
        <w:rPr>
          <w:i/>
        </w:rPr>
        <w:t xml:space="preserve">EMBO Reports </w:t>
      </w:r>
      <w:r w:rsidRPr="001973D0">
        <w:t xml:space="preserve">2024, </w:t>
      </w:r>
      <w:r w:rsidRPr="001973D0">
        <w:rPr>
          <w:b/>
        </w:rPr>
        <w:t>25</w:t>
      </w:r>
      <w:r w:rsidRPr="001973D0">
        <w:t>:506-523.</w:t>
      </w:r>
    </w:p>
    <w:p w14:paraId="498366A6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91. Lau S-Y, Procko E, Gaudet R: </w:t>
      </w:r>
      <w:r w:rsidRPr="001973D0">
        <w:rPr>
          <w:b/>
        </w:rPr>
        <w:t>Distinct properties of Ca2+–calmodulin binding to N- and C-terminal regulatory regions of the TRPV1 channel</w:t>
      </w:r>
      <w:r w:rsidRPr="001973D0">
        <w:t xml:space="preserve">. </w:t>
      </w:r>
      <w:r w:rsidRPr="001973D0">
        <w:rPr>
          <w:i/>
        </w:rPr>
        <w:t xml:space="preserve">Journal of General Physiology </w:t>
      </w:r>
      <w:r w:rsidRPr="001973D0">
        <w:t xml:space="preserve">2012, </w:t>
      </w:r>
      <w:r w:rsidRPr="001973D0">
        <w:rPr>
          <w:b/>
        </w:rPr>
        <w:t>140</w:t>
      </w:r>
      <w:r w:rsidRPr="001973D0">
        <w:t>:541-555.</w:t>
      </w:r>
    </w:p>
    <w:p w14:paraId="32A6157F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92. Conde J, Pumroy RA, Baker C, Rodrigues T, Guerreiro A, Sousa BB, Marques MC, De Almeida BP, Lee S, Leites EP, et al.: </w:t>
      </w:r>
      <w:r w:rsidRPr="001973D0">
        <w:rPr>
          <w:b/>
        </w:rPr>
        <w:t>Allosteric Antagonist Modulation of TRPV2 by Piperlongumine Impairs Glioblastoma Progression</w:t>
      </w:r>
      <w:r w:rsidRPr="001973D0">
        <w:t xml:space="preserve">. </w:t>
      </w:r>
      <w:r w:rsidRPr="001973D0">
        <w:rPr>
          <w:i/>
        </w:rPr>
        <w:t xml:space="preserve">ACS Central Science </w:t>
      </w:r>
      <w:r w:rsidRPr="001973D0">
        <w:t xml:space="preserve">2021, </w:t>
      </w:r>
      <w:r w:rsidRPr="001973D0">
        <w:rPr>
          <w:b/>
        </w:rPr>
        <w:t>7</w:t>
      </w:r>
      <w:r w:rsidRPr="001973D0">
        <w:t>:868-881.</w:t>
      </w:r>
    </w:p>
    <w:p w14:paraId="7B22A4EB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93. Pumroy RA, Samanta A, Liu Y, Hughes TE, Zhao S, Yudin Y, Rohacs T, Han S, Moiseenkova-Bell VY: </w:t>
      </w:r>
      <w:r w:rsidRPr="001973D0">
        <w:rPr>
          <w:b/>
        </w:rPr>
        <w:t>Molecular mechanism of TRPV2 channel modulation by cannabidiol</w:t>
      </w:r>
      <w:r w:rsidRPr="001973D0">
        <w:t xml:space="preserve">. </w:t>
      </w:r>
      <w:r w:rsidRPr="001973D0">
        <w:rPr>
          <w:i/>
        </w:rPr>
        <w:t xml:space="preserve">eLife </w:t>
      </w:r>
      <w:r w:rsidRPr="001973D0">
        <w:t xml:space="preserve">2019, </w:t>
      </w:r>
      <w:r w:rsidRPr="001973D0">
        <w:rPr>
          <w:b/>
        </w:rPr>
        <w:t>8</w:t>
      </w:r>
      <w:r w:rsidRPr="001973D0">
        <w:t>:e48792.</w:t>
      </w:r>
    </w:p>
    <w:p w14:paraId="3FAD6872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94. Gochman A, Tan X-F, Bae C, Chen H, Swartz KJ, Jara-Oseguera A: </w:t>
      </w:r>
      <w:r w:rsidRPr="001973D0">
        <w:rPr>
          <w:b/>
        </w:rPr>
        <w:t>Cannabidiol sensitizes TRPV2 channels to activation by 2-APB</w:t>
      </w:r>
      <w:r w:rsidRPr="001973D0">
        <w:t xml:space="preserve">. </w:t>
      </w:r>
      <w:r w:rsidRPr="001973D0">
        <w:rPr>
          <w:i/>
        </w:rPr>
        <w:t xml:space="preserve">eLife </w:t>
      </w:r>
      <w:r w:rsidRPr="001973D0">
        <w:t xml:space="preserve">2023, </w:t>
      </w:r>
      <w:r w:rsidRPr="001973D0">
        <w:rPr>
          <w:b/>
        </w:rPr>
        <w:t>12</w:t>
      </w:r>
      <w:r w:rsidRPr="001973D0">
        <w:t>:e86166.</w:t>
      </w:r>
    </w:p>
    <w:p w14:paraId="52D8604F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95. Neuberger A, Nadezhdin KD, Sobolevsky AI: </w:t>
      </w:r>
      <w:r w:rsidRPr="001973D0">
        <w:rPr>
          <w:b/>
        </w:rPr>
        <w:t>Structural mechanism of TRPV3 channel inhibition by the anesthetic dyclonine</w:t>
      </w:r>
      <w:r w:rsidRPr="001973D0">
        <w:t xml:space="preserve">. </w:t>
      </w:r>
      <w:r w:rsidRPr="001973D0">
        <w:rPr>
          <w:i/>
        </w:rPr>
        <w:t xml:space="preserve">Nature Communications </w:t>
      </w:r>
      <w:r w:rsidRPr="001973D0">
        <w:t xml:space="preserve">2022, </w:t>
      </w:r>
      <w:r w:rsidRPr="001973D0">
        <w:rPr>
          <w:b/>
        </w:rPr>
        <w:t>13</w:t>
      </w:r>
      <w:r w:rsidRPr="001973D0">
        <w:t>:2795.</w:t>
      </w:r>
    </w:p>
    <w:p w14:paraId="4EEA9C83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96. Balestrini A, Joseph V, Dourado M, Reese RM, Shields SD, Rougé L, Bravo DD, Chernov-Rogan T, Austin CD, Chen H, et al.: </w:t>
      </w:r>
      <w:r w:rsidRPr="001973D0">
        <w:rPr>
          <w:b/>
        </w:rPr>
        <w:t>A TRPA1 inhibitor suppresses neurogenic inflammation and airway contraction for asthma treatment</w:t>
      </w:r>
      <w:r w:rsidRPr="001973D0">
        <w:t xml:space="preserve">. </w:t>
      </w:r>
      <w:r w:rsidRPr="001973D0">
        <w:rPr>
          <w:i/>
        </w:rPr>
        <w:t xml:space="preserve">Journal of Experimental Medicine </w:t>
      </w:r>
      <w:r w:rsidRPr="001973D0">
        <w:t xml:space="preserve">2021, </w:t>
      </w:r>
      <w:r w:rsidRPr="001973D0">
        <w:rPr>
          <w:b/>
        </w:rPr>
        <w:t>218</w:t>
      </w:r>
      <w:r w:rsidRPr="001973D0">
        <w:t>:e20201637.</w:t>
      </w:r>
    </w:p>
    <w:p w14:paraId="7C357CE8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97. Song K, Wei M, Guo W, Quan L, Kang Y, Wu J-X, Chen L: </w:t>
      </w:r>
      <w:r w:rsidRPr="001973D0">
        <w:rPr>
          <w:b/>
        </w:rPr>
        <w:t>Structural basis for human TRPC5 channel inhibition by two distinct inhibitors</w:t>
      </w:r>
      <w:r w:rsidRPr="001973D0">
        <w:t xml:space="preserve">. </w:t>
      </w:r>
      <w:r w:rsidRPr="001973D0">
        <w:rPr>
          <w:i/>
        </w:rPr>
        <w:t xml:space="preserve">eLife </w:t>
      </w:r>
      <w:r w:rsidRPr="001973D0">
        <w:t xml:space="preserve">2021, </w:t>
      </w:r>
      <w:r w:rsidRPr="001973D0">
        <w:rPr>
          <w:b/>
        </w:rPr>
        <w:t>10</w:t>
      </w:r>
      <w:r w:rsidRPr="001973D0">
        <w:t>:e63429.</w:t>
      </w:r>
    </w:p>
    <w:p w14:paraId="19B17012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98. Schmiege P, Fine M, Li X: </w:t>
      </w:r>
      <w:r w:rsidRPr="001973D0">
        <w:rPr>
          <w:b/>
        </w:rPr>
        <w:t>Atomic insights into ML-SI3 mediated human TRPML1 inhibition</w:t>
      </w:r>
      <w:r w:rsidRPr="001973D0">
        <w:t xml:space="preserve">. </w:t>
      </w:r>
      <w:r w:rsidRPr="001973D0">
        <w:rPr>
          <w:i/>
        </w:rPr>
        <w:t xml:space="preserve">Structure </w:t>
      </w:r>
      <w:r w:rsidRPr="001973D0">
        <w:t xml:space="preserve">2021, </w:t>
      </w:r>
      <w:r w:rsidRPr="001973D0">
        <w:rPr>
          <w:b/>
        </w:rPr>
        <w:t>29</w:t>
      </w:r>
      <w:r w:rsidRPr="001973D0">
        <w:t>:1295-1302.e1293.</w:t>
      </w:r>
    </w:p>
    <w:p w14:paraId="606D7752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99. Schmiege P, Fine M, Blobel G, Li X: </w:t>
      </w:r>
      <w:r w:rsidRPr="001973D0">
        <w:rPr>
          <w:b/>
        </w:rPr>
        <w:t>Human TRPML1 channel structures in open and closed conformations</w:t>
      </w:r>
      <w:r w:rsidRPr="001973D0">
        <w:t xml:space="preserve">. </w:t>
      </w:r>
      <w:r w:rsidRPr="001973D0">
        <w:rPr>
          <w:i/>
        </w:rPr>
        <w:t xml:space="preserve">Nature </w:t>
      </w:r>
      <w:r w:rsidRPr="001973D0">
        <w:t xml:space="preserve">2017, </w:t>
      </w:r>
      <w:r w:rsidRPr="001973D0">
        <w:rPr>
          <w:b/>
        </w:rPr>
        <w:t>550</w:t>
      </w:r>
      <w:r w:rsidRPr="001973D0">
        <w:t>:366-370.</w:t>
      </w:r>
    </w:p>
    <w:p w14:paraId="01046BBD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00. Wright DJ, Simmons KJ, Johnson RM, Beech DJ, Muench SP, Bon RS: </w:t>
      </w:r>
      <w:r w:rsidRPr="001973D0">
        <w:rPr>
          <w:b/>
        </w:rPr>
        <w:t>Human TRPC5 structures reveal interaction of a xanthine-based TRPC1/4/5 inhibitor with a conserved lipid binding site</w:t>
      </w:r>
      <w:r w:rsidRPr="001973D0">
        <w:t xml:space="preserve">. </w:t>
      </w:r>
      <w:r w:rsidRPr="001973D0">
        <w:rPr>
          <w:i/>
        </w:rPr>
        <w:t xml:space="preserve">Communications Biology </w:t>
      </w:r>
      <w:r w:rsidRPr="001973D0">
        <w:t xml:space="preserve">2020, </w:t>
      </w:r>
      <w:r w:rsidRPr="001973D0">
        <w:rPr>
          <w:b/>
        </w:rPr>
        <w:t>3</w:t>
      </w:r>
      <w:r w:rsidRPr="001973D0">
        <w:t>:704.</w:t>
      </w:r>
    </w:p>
    <w:p w14:paraId="1247A149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01. Rubaiy HN, Ludlow MJ, Henrot M, Gaunt HJ, Miteva K, Cheung SY, Tanahashi Y, Hamzah N, Musialowski KE, Blythe NM, et al.: </w:t>
      </w:r>
      <w:r w:rsidRPr="001973D0">
        <w:rPr>
          <w:b/>
        </w:rPr>
        <w:t>Picomolar, selective, and subtype-specific small-molecule inhibition of TRPC1/4/5 channels</w:t>
      </w:r>
      <w:r w:rsidRPr="001973D0">
        <w:t xml:space="preserve">. </w:t>
      </w:r>
      <w:r w:rsidRPr="001973D0">
        <w:rPr>
          <w:i/>
        </w:rPr>
        <w:t xml:space="preserve">Journal of Biological Chemistry </w:t>
      </w:r>
      <w:r w:rsidRPr="001973D0">
        <w:t xml:space="preserve">2017, </w:t>
      </w:r>
      <w:r w:rsidRPr="001973D0">
        <w:rPr>
          <w:b/>
        </w:rPr>
        <w:t>292</w:t>
      </w:r>
      <w:r w:rsidRPr="001973D0">
        <w:t>:8158-8173.</w:t>
      </w:r>
    </w:p>
    <w:p w14:paraId="4E833A6A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02. Hu H-Z, Gu Q, Wang C, Colton CK, Tang J, Kinoshita-Kawada M, Lee L-Y, Wood JD, Zhu MX: </w:t>
      </w:r>
      <w:r w:rsidRPr="001973D0">
        <w:rPr>
          <w:b/>
        </w:rPr>
        <w:t>2-Aminoethoxydiphenyl Borate Is a Common Activator of TRPV1, TRPV2, and TRPV3</w:t>
      </w:r>
      <w:r w:rsidRPr="001973D0">
        <w:t xml:space="preserve">. </w:t>
      </w:r>
      <w:r w:rsidRPr="001973D0">
        <w:rPr>
          <w:i/>
        </w:rPr>
        <w:t xml:space="preserve">Journal of Biological Chemistry </w:t>
      </w:r>
      <w:r w:rsidRPr="001973D0">
        <w:t xml:space="preserve">2004, </w:t>
      </w:r>
      <w:r w:rsidRPr="001973D0">
        <w:rPr>
          <w:b/>
        </w:rPr>
        <w:t>279</w:t>
      </w:r>
      <w:r w:rsidRPr="001973D0">
        <w:t>:35741-35748.</w:t>
      </w:r>
    </w:p>
    <w:p w14:paraId="7D931038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03. Singh AK, McGoldrick LL, Sobolevsky AI: </w:t>
      </w:r>
      <w:r w:rsidRPr="001973D0">
        <w:rPr>
          <w:b/>
        </w:rPr>
        <w:t>Structure and gating mechanism of the transient receptor potential channel TRPV3</w:t>
      </w:r>
      <w:r w:rsidRPr="001973D0">
        <w:t xml:space="preserve">. </w:t>
      </w:r>
      <w:r w:rsidRPr="001973D0">
        <w:rPr>
          <w:i/>
        </w:rPr>
        <w:t xml:space="preserve">Nature Structural &amp; Molecular Biology </w:t>
      </w:r>
      <w:r w:rsidRPr="001973D0">
        <w:t xml:space="preserve">2018, </w:t>
      </w:r>
      <w:r w:rsidRPr="001973D0">
        <w:rPr>
          <w:b/>
        </w:rPr>
        <w:t>25</w:t>
      </w:r>
      <w:r w:rsidRPr="001973D0">
        <w:t>:805-813.</w:t>
      </w:r>
    </w:p>
    <w:p w14:paraId="1053C1D5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04. Chung M-K, Lee H, Mizuno A, Suzuki M, Caterina MJ: </w:t>
      </w:r>
      <w:r w:rsidRPr="001973D0">
        <w:rPr>
          <w:b/>
        </w:rPr>
        <w:t>2-Aminoethoxydiphenyl Borate Activates and Sensitizes the Heat-Gated Ion Channel TRPV3</w:t>
      </w:r>
      <w:r w:rsidRPr="001973D0">
        <w:t xml:space="preserve">. </w:t>
      </w:r>
      <w:r w:rsidRPr="001973D0">
        <w:rPr>
          <w:i/>
        </w:rPr>
        <w:t xml:space="preserve">The Journal of Neuroscience </w:t>
      </w:r>
      <w:r w:rsidRPr="001973D0">
        <w:t xml:space="preserve">2004, </w:t>
      </w:r>
      <w:r w:rsidRPr="001973D0">
        <w:rPr>
          <w:b/>
        </w:rPr>
        <w:t>24</w:t>
      </w:r>
      <w:r w:rsidRPr="001973D0">
        <w:t>:5177-5182.</w:t>
      </w:r>
    </w:p>
    <w:p w14:paraId="1CD2E24F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05. Hu H, Grandl J, Bandell M, Petrus M, Patapoutian A: </w:t>
      </w:r>
      <w:r w:rsidRPr="001973D0">
        <w:rPr>
          <w:b/>
        </w:rPr>
        <w:t>Two amino acid residues determine 2-APB sensitivity of the ion channels TRPV3 and TRPV4</w:t>
      </w:r>
      <w:r w:rsidRPr="001973D0">
        <w:t xml:space="preserve">. </w:t>
      </w:r>
      <w:r w:rsidRPr="001973D0">
        <w:rPr>
          <w:i/>
        </w:rPr>
        <w:t xml:space="preserve">Proceedings of the National Academy of Sciences </w:t>
      </w:r>
      <w:r w:rsidRPr="001973D0">
        <w:t xml:space="preserve">2009, </w:t>
      </w:r>
      <w:r w:rsidRPr="001973D0">
        <w:rPr>
          <w:b/>
        </w:rPr>
        <w:t>106</w:t>
      </w:r>
      <w:r w:rsidRPr="001973D0">
        <w:t>:1626-1631.</w:t>
      </w:r>
    </w:p>
    <w:p w14:paraId="3D96FD81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06. Deering‐Rice CE, Mitchell VK, Romero EG, Abdel Aziz MH, Ryskamp DA, Križaj D, Venkat RG, Reilly CA: </w:t>
      </w:r>
      <w:r w:rsidRPr="001973D0">
        <w:rPr>
          <w:b/>
        </w:rPr>
        <w:t>Drofenine: a 2‐APB analog with improved selectivity for human TRPV3</w:t>
      </w:r>
      <w:r w:rsidRPr="001973D0">
        <w:t xml:space="preserve">. </w:t>
      </w:r>
      <w:r w:rsidRPr="001973D0">
        <w:rPr>
          <w:i/>
        </w:rPr>
        <w:t xml:space="preserve">Pharmacology Research &amp; Perspectives </w:t>
      </w:r>
      <w:r w:rsidRPr="001973D0">
        <w:t xml:space="preserve">2014, </w:t>
      </w:r>
      <w:r w:rsidRPr="001973D0">
        <w:rPr>
          <w:b/>
        </w:rPr>
        <w:t>2</w:t>
      </w:r>
      <w:r w:rsidRPr="001973D0">
        <w:t>:e00062.</w:t>
      </w:r>
    </w:p>
    <w:p w14:paraId="3F34DD66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07. Thorneloe KS, Sulpizio AC, Lin Z, Figueroa DJ, Clouse AK, McCafferty GP, Chendrimada TP, Lashinger ESR, Gordon E, Evans L, et al.: </w:t>
      </w:r>
      <w:r w:rsidRPr="001973D0">
        <w:rPr>
          <w:b/>
        </w:rPr>
        <w:t>N-((1S)-1-{[4-((2S)-2-{[(2,4-Dichlorophenyl)sulfonyl]amino}-3-hydroxypropanoyl)-1-piperazinyl]carbonyl}-3-methylbutyl)-1-benzothiophene-2-carboxamide (GSK1016790A), a Novel and Potent Transient Receptor Potential Vanilloid 4 Channel Agonist Induces Urinary Bladder Contraction and Hyperactivity: Part I</w:t>
      </w:r>
      <w:r w:rsidRPr="001973D0">
        <w:t xml:space="preserve">. </w:t>
      </w:r>
      <w:r w:rsidRPr="001973D0">
        <w:rPr>
          <w:i/>
        </w:rPr>
        <w:t xml:space="preserve">Journal of Pharmacology and Experimental Therapeutics </w:t>
      </w:r>
      <w:r w:rsidRPr="001973D0">
        <w:t xml:space="preserve">2008, </w:t>
      </w:r>
      <w:r w:rsidRPr="001973D0">
        <w:rPr>
          <w:b/>
        </w:rPr>
        <w:t>326</w:t>
      </w:r>
      <w:r w:rsidRPr="001973D0">
        <w:t>:432-442.</w:t>
      </w:r>
    </w:p>
    <w:p w14:paraId="4FD070AA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08. Goyal N, Skrdla P, Schroyer R, Kumar S, Fernando D, Oughton A, Norton N, Sprecher DL, Cheriyan J: </w:t>
      </w:r>
      <w:r w:rsidRPr="001973D0">
        <w:rPr>
          <w:b/>
        </w:rPr>
        <w:t>Clinical Pharmacokinetics, Safety, and Tolerability of a Novel, First-in-Class TRPV4 Ion Channel Inhibitor, GSK2798745, in Healthy and Heart Failure Subjects</w:t>
      </w:r>
      <w:r w:rsidRPr="001973D0">
        <w:t xml:space="preserve">. </w:t>
      </w:r>
      <w:r w:rsidRPr="001973D0">
        <w:rPr>
          <w:i/>
        </w:rPr>
        <w:t xml:space="preserve">American Journal of Cardiovascular Drugs </w:t>
      </w:r>
      <w:r w:rsidRPr="001973D0">
        <w:t xml:space="preserve">2019, </w:t>
      </w:r>
      <w:r w:rsidRPr="001973D0">
        <w:rPr>
          <w:b/>
        </w:rPr>
        <w:t>19</w:t>
      </w:r>
      <w:r w:rsidRPr="001973D0">
        <w:t>:335-342.</w:t>
      </w:r>
    </w:p>
    <w:p w14:paraId="07251BF7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09. Sun X-Y, Sun L-L, Qi H, Gao Q, Wang G-X, Wei N-N, Wang K: </w:t>
      </w:r>
      <w:r w:rsidRPr="001973D0">
        <w:rPr>
          <w:b/>
        </w:rPr>
        <w:t>Antipruritic Effect of Natural Coumarin Osthole through Selective Inhibition of Thermosensitive TRPV3 Channel in the Skin</w:t>
      </w:r>
      <w:r w:rsidRPr="001973D0">
        <w:t xml:space="preserve">. </w:t>
      </w:r>
      <w:r w:rsidRPr="001973D0">
        <w:rPr>
          <w:i/>
        </w:rPr>
        <w:t xml:space="preserve">Molecular Pharmacology </w:t>
      </w:r>
      <w:r w:rsidRPr="001973D0">
        <w:t xml:space="preserve">2018, </w:t>
      </w:r>
      <w:r w:rsidRPr="001973D0">
        <w:rPr>
          <w:b/>
        </w:rPr>
        <w:t>94</w:t>
      </w:r>
      <w:r w:rsidRPr="001973D0">
        <w:t>:1164-1173.</w:t>
      </w:r>
    </w:p>
    <w:p w14:paraId="36ED0B33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10. Neuberger A, Nadezhdin KD, Zakharian E, Sobolevsky AI: </w:t>
      </w:r>
      <w:r w:rsidRPr="001973D0">
        <w:rPr>
          <w:b/>
        </w:rPr>
        <w:t>Structural mechanism of TRPV3 channel inhibition by the plant‐derived coumarin osthole</w:t>
      </w:r>
      <w:r w:rsidRPr="001973D0">
        <w:t xml:space="preserve">. </w:t>
      </w:r>
      <w:r w:rsidRPr="001973D0">
        <w:rPr>
          <w:i/>
        </w:rPr>
        <w:t xml:space="preserve">EMBO reports </w:t>
      </w:r>
      <w:r w:rsidRPr="001973D0">
        <w:t xml:space="preserve">2021, </w:t>
      </w:r>
      <w:r w:rsidRPr="001973D0">
        <w:rPr>
          <w:b/>
        </w:rPr>
        <w:t>22</w:t>
      </w:r>
      <w:r w:rsidRPr="001973D0">
        <w:t>:e53233.</w:t>
      </w:r>
    </w:p>
    <w:p w14:paraId="18849572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11. Dong X-p, Shen D, Wang X, Dawson T, Li X, Zhang Q, Cheng X, Zhang Y, Weisman LS, Delling M, et al.: </w:t>
      </w:r>
      <w:r w:rsidRPr="001973D0">
        <w:rPr>
          <w:b/>
        </w:rPr>
        <w:t>PI(3,5)P2 controls membrane trafficking by direct activation of mucolipin Ca2+ release channels in the endolysosome</w:t>
      </w:r>
      <w:r w:rsidRPr="001973D0">
        <w:t xml:space="preserve">. </w:t>
      </w:r>
      <w:r w:rsidRPr="001973D0">
        <w:rPr>
          <w:i/>
        </w:rPr>
        <w:t xml:space="preserve">Nature Communications </w:t>
      </w:r>
      <w:r w:rsidRPr="001973D0">
        <w:t xml:space="preserve">2010, </w:t>
      </w:r>
      <w:r w:rsidRPr="001973D0">
        <w:rPr>
          <w:b/>
        </w:rPr>
        <w:t>1</w:t>
      </w:r>
      <w:r w:rsidRPr="001973D0">
        <w:t>:38.</w:t>
      </w:r>
    </w:p>
    <w:p w14:paraId="2CDC0C3C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12. Richter JM, Schaefer M, Hill K: </w:t>
      </w:r>
      <w:r w:rsidRPr="001973D0">
        <w:rPr>
          <w:b/>
        </w:rPr>
        <w:t>Riluzole activates TRPC5 channels independently of PLC activity</w:t>
      </w:r>
      <w:r w:rsidRPr="001973D0">
        <w:t xml:space="preserve">. </w:t>
      </w:r>
      <w:r w:rsidRPr="001973D0">
        <w:rPr>
          <w:i/>
        </w:rPr>
        <w:t xml:space="preserve">British Journal of Pharmacology </w:t>
      </w:r>
      <w:r w:rsidRPr="001973D0">
        <w:t xml:space="preserve">2014, </w:t>
      </w:r>
      <w:r w:rsidRPr="001973D0">
        <w:rPr>
          <w:b/>
        </w:rPr>
        <w:t>171</w:t>
      </w:r>
      <w:r w:rsidRPr="001973D0">
        <w:t>:158-170.</w:t>
      </w:r>
    </w:p>
    <w:p w14:paraId="5DFD2A36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13. Maier T, Follmann M, Hessler G, Kleemann H-W, Hachtel S, Fuchs B, Weissmann N, Linz W, Schmidt T, Löhn M, et al.: </w:t>
      </w:r>
      <w:r w:rsidRPr="001973D0">
        <w:rPr>
          <w:b/>
        </w:rPr>
        <w:t>Discovery and pharmacological characterization of a novel potent inhibitor of diacylglycerol-sensitive TRPC cation channels</w:t>
      </w:r>
      <w:r w:rsidRPr="001973D0">
        <w:t xml:space="preserve">. </w:t>
      </w:r>
      <w:r w:rsidRPr="001973D0">
        <w:rPr>
          <w:i/>
        </w:rPr>
        <w:t xml:space="preserve">British Journal of Pharmacology </w:t>
      </w:r>
      <w:r w:rsidRPr="001973D0">
        <w:t xml:space="preserve">2015, </w:t>
      </w:r>
      <w:r w:rsidRPr="001973D0">
        <w:rPr>
          <w:b/>
        </w:rPr>
        <w:t>172</w:t>
      </w:r>
      <w:r w:rsidRPr="001973D0">
        <w:t>:3650-3660.</w:t>
      </w:r>
    </w:p>
    <w:p w14:paraId="7A64A87D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14. Zubcevic L, Borschel WF, Hsu AL, Borgnia MJ, Lee S-Y: </w:t>
      </w:r>
      <w:r w:rsidRPr="001973D0">
        <w:rPr>
          <w:b/>
        </w:rPr>
        <w:t>Regulatory switch at the cytoplasmic interface controls TRPV channel gating</w:t>
      </w:r>
      <w:r w:rsidRPr="001973D0">
        <w:t xml:space="preserve">. </w:t>
      </w:r>
      <w:r w:rsidRPr="001973D0">
        <w:rPr>
          <w:i/>
        </w:rPr>
        <w:t xml:space="preserve">eLife </w:t>
      </w:r>
      <w:r w:rsidRPr="001973D0">
        <w:t xml:space="preserve">2019, </w:t>
      </w:r>
      <w:r w:rsidRPr="001973D0">
        <w:rPr>
          <w:b/>
        </w:rPr>
        <w:t>8</w:t>
      </w:r>
      <w:r w:rsidRPr="001973D0">
        <w:t>:e47746.</w:t>
      </w:r>
    </w:p>
    <w:p w14:paraId="022DC9D9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15. Lee B-H, De Jesús Pérez JJ, Moiseenkova-Bell V, Rohacs T: </w:t>
      </w:r>
      <w:r w:rsidRPr="001973D0">
        <w:rPr>
          <w:b/>
        </w:rPr>
        <w:t>Structural basis of the activation of TRPV5 channels by long-chain acyl-Coenzyme-A</w:t>
      </w:r>
      <w:r w:rsidRPr="001973D0">
        <w:t xml:space="preserve">. </w:t>
      </w:r>
      <w:r w:rsidRPr="001973D0">
        <w:rPr>
          <w:i/>
        </w:rPr>
        <w:t xml:space="preserve">Nature Communications </w:t>
      </w:r>
      <w:r w:rsidRPr="001973D0">
        <w:t xml:space="preserve">2023, </w:t>
      </w:r>
      <w:r w:rsidRPr="001973D0">
        <w:rPr>
          <w:b/>
        </w:rPr>
        <w:t>14</w:t>
      </w:r>
      <w:r w:rsidRPr="001973D0">
        <w:t>:5883.</w:t>
      </w:r>
    </w:p>
    <w:p w14:paraId="2CA38090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16. Inada H, Procko E, Sotomayor M, Gaudet R: </w:t>
      </w:r>
      <w:r w:rsidRPr="001973D0">
        <w:rPr>
          <w:b/>
        </w:rPr>
        <w:t>Structural and Biochemical Consequences of Disease-Causing Mutations in the Ankyrin Repeat Domain of the Human TRPV4 Channel</w:t>
      </w:r>
      <w:r w:rsidRPr="001973D0">
        <w:t xml:space="preserve">. </w:t>
      </w:r>
      <w:r w:rsidRPr="001973D0">
        <w:rPr>
          <w:i/>
        </w:rPr>
        <w:t xml:space="preserve">Biochemistry </w:t>
      </w:r>
      <w:r w:rsidRPr="001973D0">
        <w:t xml:space="preserve">2012, </w:t>
      </w:r>
      <w:r w:rsidRPr="001973D0">
        <w:rPr>
          <w:b/>
        </w:rPr>
        <w:t>51</w:t>
      </w:r>
      <w:r w:rsidRPr="001973D0">
        <w:t>:6195-6206.</w:t>
      </w:r>
    </w:p>
    <w:p w14:paraId="79647F98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17. Lishko PV, Procko E, Jin X, Phelps CB, Gaudet R: </w:t>
      </w:r>
      <w:r w:rsidRPr="001973D0">
        <w:rPr>
          <w:b/>
        </w:rPr>
        <w:t>The Ankyrin Repeats of TRPV1 Bind Multiple Ligands and Modulate Channel Sensitivity</w:t>
      </w:r>
      <w:r w:rsidRPr="001973D0">
        <w:t xml:space="preserve">. </w:t>
      </w:r>
      <w:r w:rsidRPr="001973D0">
        <w:rPr>
          <w:i/>
        </w:rPr>
        <w:t xml:space="preserve">Neuron </w:t>
      </w:r>
      <w:r w:rsidRPr="001973D0">
        <w:t xml:space="preserve">2007, </w:t>
      </w:r>
      <w:r w:rsidRPr="001973D0">
        <w:rPr>
          <w:b/>
        </w:rPr>
        <w:t>54</w:t>
      </w:r>
      <w:r w:rsidRPr="001973D0">
        <w:t>:905-918.</w:t>
      </w:r>
    </w:p>
    <w:p w14:paraId="5B7D8622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18. Terrett JA, Chen H, Shore DG, Villemure E, Larouche-Gauthier R, Déry M, Beaumier F, Constantineau-Forget L, Grand-Maître C, Lépissier L, et al.: </w:t>
      </w:r>
      <w:r w:rsidRPr="001973D0">
        <w:rPr>
          <w:b/>
        </w:rPr>
        <w:t>Tetrahydrofuran-Based Transient Receptor Potential Ankyrin 1 (TRPA1) Antagonists: Ligand-Based Discovery, Activity in a Rodent Asthma Model, and Mechanism-of-Action via Cryogenic Electron Microscopy</w:t>
      </w:r>
      <w:r w:rsidRPr="001973D0">
        <w:t xml:space="preserve">. </w:t>
      </w:r>
      <w:r w:rsidRPr="001973D0">
        <w:rPr>
          <w:i/>
        </w:rPr>
        <w:t xml:space="preserve">Journal of Medicinal Chemistry </w:t>
      </w:r>
      <w:r w:rsidRPr="001973D0">
        <w:t xml:space="preserve">2021, </w:t>
      </w:r>
      <w:r w:rsidRPr="001973D0">
        <w:rPr>
          <w:b/>
        </w:rPr>
        <w:t>64</w:t>
      </w:r>
      <w:r w:rsidRPr="001973D0">
        <w:t>:3843-3869.</w:t>
      </w:r>
    </w:p>
    <w:p w14:paraId="189F0B58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19. Saward BG: </w:t>
      </w:r>
      <w:r w:rsidRPr="001973D0">
        <w:rPr>
          <w:b/>
        </w:rPr>
        <w:t>Determining the role of the human transient receptor potential subfamily A member 1 (hTRPA1) ion channel in pain sensation</w:t>
      </w:r>
      <w:r w:rsidRPr="001973D0">
        <w:t xml:space="preserve">. Edited by: University of Oxford; 2021. </w:t>
      </w:r>
    </w:p>
    <w:p w14:paraId="55543C91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20. Duan J, Li J, Zeng B, Chen G-L, Peng X, Zhang Y, Wang J, Clapham DE, Li Z, Zhang J: </w:t>
      </w:r>
      <w:r w:rsidRPr="001973D0">
        <w:rPr>
          <w:b/>
        </w:rPr>
        <w:t>Structure of the mouse TRPC4 ion channel</w:t>
      </w:r>
      <w:r w:rsidRPr="001973D0">
        <w:t xml:space="preserve">. </w:t>
      </w:r>
      <w:r w:rsidRPr="001973D0">
        <w:rPr>
          <w:i/>
        </w:rPr>
        <w:t xml:space="preserve">Nature Communications </w:t>
      </w:r>
      <w:r w:rsidRPr="001973D0">
        <w:t xml:space="preserve">2018, </w:t>
      </w:r>
      <w:r w:rsidRPr="001973D0">
        <w:rPr>
          <w:b/>
        </w:rPr>
        <w:t>9</w:t>
      </w:r>
      <w:r w:rsidRPr="001973D0">
        <w:t>:3102.</w:t>
      </w:r>
    </w:p>
    <w:p w14:paraId="3052166B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21. Duan J, Li J, Chen G-L, Ge Y, Liu J, Xie K, Peng X, Zhou W, Zhong J, Zhang Y, et al.: </w:t>
      </w:r>
      <w:r w:rsidRPr="001973D0">
        <w:rPr>
          <w:b/>
        </w:rPr>
        <w:t>Cryo-EM structure of TRPC5 at 2.8-Å resolution reveals unique and conserved structural elements essential for channel function</w:t>
      </w:r>
      <w:r w:rsidRPr="001973D0">
        <w:t xml:space="preserve">. </w:t>
      </w:r>
      <w:r w:rsidRPr="001973D0">
        <w:rPr>
          <w:i/>
        </w:rPr>
        <w:t xml:space="preserve">Science Advances </w:t>
      </w:r>
      <w:r w:rsidRPr="001973D0">
        <w:t xml:space="preserve">2019, </w:t>
      </w:r>
      <w:r w:rsidRPr="001973D0">
        <w:rPr>
          <w:b/>
        </w:rPr>
        <w:t>5</w:t>
      </w:r>
      <w:r w:rsidRPr="001973D0">
        <w:t>:eaaw7935.</w:t>
      </w:r>
    </w:p>
    <w:p w14:paraId="77CB6A29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22. Vinayagam D, Mager T, Apelbaum A, Bothe A, Merino F, Hofnagel O, Gatsogiannis C, Raunser S: </w:t>
      </w:r>
      <w:r w:rsidRPr="001973D0">
        <w:rPr>
          <w:b/>
        </w:rPr>
        <w:t>Electron cryo-microscopy structure of the canonical TRPC4 ion channel</w:t>
      </w:r>
      <w:r w:rsidRPr="001973D0">
        <w:t xml:space="preserve">. </w:t>
      </w:r>
      <w:r w:rsidRPr="001973D0">
        <w:rPr>
          <w:i/>
        </w:rPr>
        <w:t xml:space="preserve">eLife </w:t>
      </w:r>
      <w:r w:rsidRPr="001973D0">
        <w:t xml:space="preserve">2018, </w:t>
      </w:r>
      <w:r w:rsidRPr="001973D0">
        <w:rPr>
          <w:b/>
        </w:rPr>
        <w:t>7</w:t>
      </w:r>
      <w:r w:rsidRPr="001973D0">
        <w:t>:e36615.</w:t>
      </w:r>
    </w:p>
    <w:p w14:paraId="0107493A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23. McGoldrick LL, Singh AK, Demirkhanyan L, Lin T-Y, Casner RG, Zakharian E, Sobolevsky AI: </w:t>
      </w:r>
      <w:r w:rsidRPr="001973D0">
        <w:rPr>
          <w:b/>
        </w:rPr>
        <w:t>Structure of the thermo-sensitive TRP channel TRP1 from the alga Chlamydomonas reinhardtii</w:t>
      </w:r>
      <w:r w:rsidRPr="001973D0">
        <w:t xml:space="preserve">. </w:t>
      </w:r>
      <w:r w:rsidRPr="001973D0">
        <w:rPr>
          <w:i/>
        </w:rPr>
        <w:t xml:space="preserve">Nature Communications </w:t>
      </w:r>
      <w:r w:rsidRPr="001973D0">
        <w:t xml:space="preserve">2019, </w:t>
      </w:r>
      <w:r w:rsidRPr="001973D0">
        <w:rPr>
          <w:b/>
        </w:rPr>
        <w:t>10</w:t>
      </w:r>
      <w:r w:rsidRPr="001973D0">
        <w:t>:4180.</w:t>
      </w:r>
    </w:p>
    <w:p w14:paraId="463127F6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24. Badheka D, Borbiro I, Rohacs T: </w:t>
      </w:r>
      <w:r w:rsidRPr="001973D0">
        <w:rPr>
          <w:b/>
        </w:rPr>
        <w:t>Transient receptor potential melastatin 3 is a phosphoinositide-dependent ion channel</w:t>
      </w:r>
      <w:r w:rsidRPr="001973D0">
        <w:t xml:space="preserve">. </w:t>
      </w:r>
      <w:r w:rsidRPr="001973D0">
        <w:rPr>
          <w:i/>
        </w:rPr>
        <w:t xml:space="preserve">Journal of General Physiology </w:t>
      </w:r>
      <w:r w:rsidRPr="001973D0">
        <w:t xml:space="preserve">2015, </w:t>
      </w:r>
      <w:r w:rsidRPr="001973D0">
        <w:rPr>
          <w:b/>
        </w:rPr>
        <w:t>146</w:t>
      </w:r>
      <w:r w:rsidRPr="001973D0">
        <w:t>:65-77.</w:t>
      </w:r>
    </w:p>
    <w:p w14:paraId="44D27D74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25. Suo Y, Wang Z, Zubcevic L, Hsu AL, He Q, Borgnia MJ, Ji R-R, Lee S-Y: </w:t>
      </w:r>
      <w:r w:rsidRPr="001973D0">
        <w:rPr>
          <w:b/>
        </w:rPr>
        <w:t>Structural Insights into Electrophile Irritant Sensing by the Human TRPA1 Channel</w:t>
      </w:r>
      <w:r w:rsidRPr="001973D0">
        <w:t xml:space="preserve">. </w:t>
      </w:r>
      <w:r w:rsidRPr="001973D0">
        <w:rPr>
          <w:i/>
        </w:rPr>
        <w:t xml:space="preserve">Neuron </w:t>
      </w:r>
      <w:r w:rsidRPr="001973D0">
        <w:t xml:space="preserve">2020, </w:t>
      </w:r>
      <w:r w:rsidRPr="001973D0">
        <w:rPr>
          <w:b/>
        </w:rPr>
        <w:t>105</w:t>
      </w:r>
      <w:r w:rsidRPr="001973D0">
        <w:t>:882-894.e885.</w:t>
      </w:r>
    </w:p>
    <w:p w14:paraId="2A0F1006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26. Heber S, Gold-Binder M, Ciotu CI, Witek M, Ninidze N, Kress H-G, Fischer MJM: </w:t>
      </w:r>
      <w:r w:rsidRPr="001973D0">
        <w:rPr>
          <w:b/>
        </w:rPr>
        <w:t>A Human TRPA1-Specific Pain Model</w:t>
      </w:r>
      <w:r w:rsidRPr="001973D0">
        <w:t xml:space="preserve">. </w:t>
      </w:r>
      <w:r w:rsidRPr="001973D0">
        <w:rPr>
          <w:i/>
        </w:rPr>
        <w:t xml:space="preserve">The Journal of Neuroscience </w:t>
      </w:r>
      <w:r w:rsidRPr="001973D0">
        <w:t xml:space="preserve">2019, </w:t>
      </w:r>
      <w:r w:rsidRPr="001973D0">
        <w:rPr>
          <w:b/>
        </w:rPr>
        <w:t>39</w:t>
      </w:r>
      <w:r w:rsidRPr="001973D0">
        <w:t>:3845-3855.</w:t>
      </w:r>
    </w:p>
    <w:p w14:paraId="61F65424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27. McHugh D, Flemming R, Xu S-Z, Perraud A-L, Beech DJ: </w:t>
      </w:r>
      <w:r w:rsidRPr="001973D0">
        <w:rPr>
          <w:b/>
        </w:rPr>
        <w:t>Critical Intracellular Ca2+ Dependence of Transient Receptor Potential Melastatin 2 (TRPM2) Cation Channel Activation</w:t>
      </w:r>
      <w:r w:rsidRPr="001973D0">
        <w:t xml:space="preserve">. </w:t>
      </w:r>
      <w:r w:rsidRPr="001973D0">
        <w:rPr>
          <w:i/>
        </w:rPr>
        <w:t xml:space="preserve">Journal of Biological Chemistry </w:t>
      </w:r>
      <w:r w:rsidRPr="001973D0">
        <w:t xml:space="preserve">2003, </w:t>
      </w:r>
      <w:r w:rsidRPr="001973D0">
        <w:rPr>
          <w:b/>
        </w:rPr>
        <w:t>278</w:t>
      </w:r>
      <w:r w:rsidRPr="001973D0">
        <w:t>:11002-11006.</w:t>
      </w:r>
    </w:p>
    <w:p w14:paraId="19311A61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28. Wang L, Fu T-M, Zhou Y, Xia S, Greka A, Wu H: </w:t>
      </w:r>
      <w:r w:rsidRPr="001973D0">
        <w:rPr>
          <w:b/>
        </w:rPr>
        <w:t>Structures and gating mechanism of human TRPM2</w:t>
      </w:r>
      <w:r w:rsidRPr="001973D0">
        <w:t xml:space="preserve">. </w:t>
      </w:r>
      <w:r w:rsidRPr="001973D0">
        <w:rPr>
          <w:i/>
        </w:rPr>
        <w:t xml:space="preserve">Science </w:t>
      </w:r>
      <w:r w:rsidRPr="001973D0">
        <w:t xml:space="preserve">2018, </w:t>
      </w:r>
      <w:r w:rsidRPr="001973D0">
        <w:rPr>
          <w:b/>
        </w:rPr>
        <w:t>362</w:t>
      </w:r>
      <w:r w:rsidRPr="001973D0">
        <w:t>:eaav4809.</w:t>
      </w:r>
    </w:p>
    <w:p w14:paraId="573E5B46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29. Huang Y, Roth B, Lü W, Du J: </w:t>
      </w:r>
      <w:r w:rsidRPr="001973D0">
        <w:rPr>
          <w:b/>
        </w:rPr>
        <w:t>Ligand recognition and gating mechanism through three ligand-binding sites of human TRPM2 channel</w:t>
      </w:r>
      <w:r w:rsidRPr="001973D0">
        <w:t xml:space="preserve">. </w:t>
      </w:r>
      <w:r w:rsidRPr="001973D0">
        <w:rPr>
          <w:i/>
        </w:rPr>
        <w:t xml:space="preserve">eLife </w:t>
      </w:r>
      <w:r w:rsidRPr="001973D0">
        <w:t xml:space="preserve">2019, </w:t>
      </w:r>
      <w:r w:rsidRPr="001973D0">
        <w:rPr>
          <w:b/>
        </w:rPr>
        <w:t>8</w:t>
      </w:r>
      <w:r w:rsidRPr="001973D0">
        <w:t>:e50175.</w:t>
      </w:r>
    </w:p>
    <w:p w14:paraId="5B660B49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30. Nilius B, Prenen J, Janssens A, Voets T, Droogmans G: </w:t>
      </w:r>
      <w:r w:rsidRPr="001973D0">
        <w:rPr>
          <w:b/>
        </w:rPr>
        <w:t>Decavanadate modulates gating of TRPM4 cation channels</w:t>
      </w:r>
      <w:r w:rsidRPr="001973D0">
        <w:t xml:space="preserve">. </w:t>
      </w:r>
      <w:r w:rsidRPr="001973D0">
        <w:rPr>
          <w:i/>
        </w:rPr>
        <w:t xml:space="preserve">The Journal of Physiology </w:t>
      </w:r>
      <w:r w:rsidRPr="001973D0">
        <w:t xml:space="preserve">2004, </w:t>
      </w:r>
      <w:r w:rsidRPr="001973D0">
        <w:rPr>
          <w:b/>
        </w:rPr>
        <w:t>560</w:t>
      </w:r>
      <w:r w:rsidRPr="001973D0">
        <w:t>:753-765.</w:t>
      </w:r>
    </w:p>
    <w:p w14:paraId="42483C03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31. Zhang Z, Okawa H, Wang Y, Liman ER: </w:t>
      </w:r>
      <w:r w:rsidRPr="001973D0">
        <w:rPr>
          <w:b/>
        </w:rPr>
        <w:t>Phosphatidylinositol 4,5-Bisphosphate Rescues TRPM4 Channels from Desensitization</w:t>
      </w:r>
      <w:r w:rsidRPr="001973D0">
        <w:t xml:space="preserve">. </w:t>
      </w:r>
      <w:r w:rsidRPr="001973D0">
        <w:rPr>
          <w:i/>
        </w:rPr>
        <w:t xml:space="preserve">Journal of Biological Chemistry </w:t>
      </w:r>
      <w:r w:rsidRPr="001973D0">
        <w:t xml:space="preserve">2005, </w:t>
      </w:r>
      <w:r w:rsidRPr="001973D0">
        <w:rPr>
          <w:b/>
        </w:rPr>
        <w:t>280</w:t>
      </w:r>
      <w:r w:rsidRPr="001973D0">
        <w:t>:39185-39192.</w:t>
      </w:r>
    </w:p>
    <w:p w14:paraId="18DAD23B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32. Karuppan S, Schrag LG, Pastrano CM, Jara-Oseguera A, Zubcevic L: </w:t>
      </w:r>
      <w:r w:rsidRPr="001973D0">
        <w:rPr>
          <w:b/>
        </w:rPr>
        <w:t>Structural dynamics at cytosolic interprotomer interfaces control gating of a mammalian TRPM5 channel</w:t>
      </w:r>
      <w:r w:rsidRPr="001973D0">
        <w:t xml:space="preserve">. </w:t>
      </w:r>
      <w:r w:rsidRPr="001973D0">
        <w:rPr>
          <w:i/>
        </w:rPr>
        <w:t xml:space="preserve">Proceedings of the National Academy of Sciences </w:t>
      </w:r>
      <w:r w:rsidRPr="001973D0">
        <w:t xml:space="preserve">2024, </w:t>
      </w:r>
      <w:r w:rsidRPr="001973D0">
        <w:rPr>
          <w:b/>
        </w:rPr>
        <w:t>121</w:t>
      </w:r>
      <w:r w:rsidRPr="001973D0">
        <w:t>:e2403333121.</w:t>
      </w:r>
    </w:p>
    <w:p w14:paraId="557D8E33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33. Huang Y, Winkler PA, Sun W, Lü W, Du J: </w:t>
      </w:r>
      <w:r w:rsidRPr="001973D0">
        <w:rPr>
          <w:b/>
        </w:rPr>
        <w:t>Architecture of the TRPM2 channel and its activation mechanism by ADP-ribose and calcium</w:t>
      </w:r>
      <w:r w:rsidRPr="001973D0">
        <w:t xml:space="preserve">. </w:t>
      </w:r>
      <w:r w:rsidRPr="001973D0">
        <w:rPr>
          <w:i/>
        </w:rPr>
        <w:t xml:space="preserve">Nature </w:t>
      </w:r>
      <w:r w:rsidRPr="001973D0">
        <w:t xml:space="preserve">2018, </w:t>
      </w:r>
      <w:r w:rsidRPr="001973D0">
        <w:rPr>
          <w:b/>
        </w:rPr>
        <w:t>562</w:t>
      </w:r>
      <w:r w:rsidRPr="001973D0">
        <w:t>:145-149.</w:t>
      </w:r>
    </w:p>
    <w:p w14:paraId="57865A84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34. Belrose JC, Xie Y-F, Gierszewski LJ, MacDonald JF, Jackson MF: </w:t>
      </w:r>
      <w:r w:rsidRPr="001973D0">
        <w:rPr>
          <w:b/>
        </w:rPr>
        <w:t>Loss of glutathione homeostasis associated with neuronal senescence facilitates TRPM2 channel activation in cultured hippocampal pyramidal neurons</w:t>
      </w:r>
      <w:r w:rsidRPr="001973D0">
        <w:t xml:space="preserve">. </w:t>
      </w:r>
      <w:r w:rsidRPr="001973D0">
        <w:rPr>
          <w:i/>
        </w:rPr>
        <w:t xml:space="preserve">Molecular Brain </w:t>
      </w:r>
      <w:r w:rsidRPr="001973D0">
        <w:t xml:space="preserve">2012, </w:t>
      </w:r>
      <w:r w:rsidRPr="001973D0">
        <w:rPr>
          <w:b/>
        </w:rPr>
        <w:t>5</w:t>
      </w:r>
      <w:r w:rsidRPr="001973D0">
        <w:t>:11.</w:t>
      </w:r>
    </w:p>
    <w:p w14:paraId="5C05ADFD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35. Yu P, Liu Z, Yu X, Ye P, Liu H, Xue X, Yang L, Li Z, Wu Y, Fang C, et al.: </w:t>
      </w:r>
      <w:r w:rsidRPr="001973D0">
        <w:rPr>
          <w:b/>
        </w:rPr>
        <w:t>Direct Gating of the TRPM2 Channel by cADPR via Specific Interactions with the ADPR Binding Pocket</w:t>
      </w:r>
      <w:r w:rsidRPr="001973D0">
        <w:t xml:space="preserve">. </w:t>
      </w:r>
      <w:r w:rsidRPr="001973D0">
        <w:rPr>
          <w:i/>
        </w:rPr>
        <w:t xml:space="preserve">Cell Reports </w:t>
      </w:r>
      <w:r w:rsidRPr="001973D0">
        <w:t xml:space="preserve">2019, </w:t>
      </w:r>
      <w:r w:rsidRPr="001973D0">
        <w:rPr>
          <w:b/>
        </w:rPr>
        <w:t>27</w:t>
      </w:r>
      <w:r w:rsidRPr="001973D0">
        <w:t>:3684-3695.e3684.</w:t>
      </w:r>
    </w:p>
    <w:p w14:paraId="00EC2320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36. Winkler PA, Huang Y, Sun W, Du J, Lu W: </w:t>
      </w:r>
      <w:r w:rsidRPr="001973D0">
        <w:rPr>
          <w:b/>
        </w:rPr>
        <w:t>Electron cryo-microscopy structure of a human TRPM4 channel</w:t>
      </w:r>
      <w:r w:rsidRPr="001973D0">
        <w:t xml:space="preserve">. </w:t>
      </w:r>
      <w:r w:rsidRPr="001973D0">
        <w:rPr>
          <w:i/>
        </w:rPr>
        <w:t xml:space="preserve">Nature </w:t>
      </w:r>
      <w:r w:rsidRPr="001973D0">
        <w:t xml:space="preserve">2017, </w:t>
      </w:r>
      <w:r w:rsidRPr="001973D0">
        <w:rPr>
          <w:b/>
        </w:rPr>
        <w:t>552</w:t>
      </w:r>
      <w:r w:rsidRPr="001973D0">
        <w:t>:200-204.</w:t>
      </w:r>
    </w:p>
    <w:p w14:paraId="0CF1C15E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37. Guo J, She J, Zeng W, Chen Q, Bai X-c, Jiang Y: </w:t>
      </w:r>
      <w:r w:rsidRPr="001973D0">
        <w:rPr>
          <w:b/>
        </w:rPr>
        <w:t>Structures of the calcium-activated, non-selective cation channel TRPM4</w:t>
      </w:r>
      <w:r w:rsidRPr="001973D0">
        <w:t xml:space="preserve">. </w:t>
      </w:r>
      <w:r w:rsidRPr="001973D0">
        <w:rPr>
          <w:i/>
        </w:rPr>
        <w:t xml:space="preserve">Nature </w:t>
      </w:r>
      <w:r w:rsidRPr="001973D0">
        <w:t xml:space="preserve">2017, </w:t>
      </w:r>
      <w:r w:rsidRPr="001973D0">
        <w:rPr>
          <w:b/>
        </w:rPr>
        <w:t>552</w:t>
      </w:r>
      <w:r w:rsidRPr="001973D0">
        <w:t>:205-209.</w:t>
      </w:r>
    </w:p>
    <w:p w14:paraId="10B8C8AC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38. Nilius B, Prenen J, Voets T, Droogmans G: </w:t>
      </w:r>
      <w:r w:rsidRPr="001973D0">
        <w:rPr>
          <w:b/>
        </w:rPr>
        <w:t>Intracellular nucleotides and polyamines inhibit the Ca2+-activated cation channel TRPM4b</w:t>
      </w:r>
      <w:r w:rsidRPr="001973D0">
        <w:t xml:space="preserve">. </w:t>
      </w:r>
      <w:r w:rsidRPr="001973D0">
        <w:rPr>
          <w:i/>
        </w:rPr>
        <w:t xml:space="preserve">Pflügers Archiv </w:t>
      </w:r>
      <w:r w:rsidRPr="001973D0">
        <w:t xml:space="preserve">2004, </w:t>
      </w:r>
      <w:r w:rsidRPr="001973D0">
        <w:rPr>
          <w:b/>
        </w:rPr>
        <w:t>448</w:t>
      </w:r>
      <w:r w:rsidRPr="001973D0">
        <w:t>:70-75.</w:t>
      </w:r>
    </w:p>
    <w:p w14:paraId="459D37E3" w14:textId="77777777" w:rsidR="00F84257" w:rsidRPr="001973D0" w:rsidRDefault="00F84257" w:rsidP="00F84257">
      <w:pPr>
        <w:pStyle w:val="EndNoteBibliography"/>
        <w:ind w:left="720" w:hanging="720"/>
      </w:pPr>
      <w:r w:rsidRPr="001973D0">
        <w:t xml:space="preserve">139. Wang Z, Chen M, Su Q, Morais TDC, Wang Y, Nazginov E, Pillai AR, Qian F, Shi Y, Yu Y: </w:t>
      </w:r>
      <w:r w:rsidRPr="001973D0">
        <w:rPr>
          <w:b/>
        </w:rPr>
        <w:t>Molecular and structural basis of the dual regulation of the polycystin-2 ion channel by small-molecule ligands</w:t>
      </w:r>
      <w:r w:rsidRPr="001973D0">
        <w:t xml:space="preserve">. </w:t>
      </w:r>
      <w:r w:rsidRPr="001973D0">
        <w:rPr>
          <w:i/>
        </w:rPr>
        <w:t xml:space="preserve">Proceedings of the National Academy of Sciences </w:t>
      </w:r>
      <w:r w:rsidRPr="001973D0">
        <w:t xml:space="preserve">2024, </w:t>
      </w:r>
      <w:r w:rsidRPr="001973D0">
        <w:rPr>
          <w:b/>
        </w:rPr>
        <w:t>121</w:t>
      </w:r>
      <w:r w:rsidRPr="001973D0">
        <w:t>:e2316230121.</w:t>
      </w:r>
    </w:p>
    <w:p w14:paraId="51A99A6D" w14:textId="74D5B567" w:rsidR="006C5D4F" w:rsidRPr="004A0041" w:rsidRDefault="00E406A3" w:rsidP="004A0041">
      <w:pPr>
        <w:pStyle w:val="EndNoteBibliography"/>
        <w:spacing w:line="276" w:lineRule="auto"/>
        <w:rPr>
          <w:b/>
          <w:bCs/>
        </w:rPr>
      </w:pPr>
      <w:r w:rsidRPr="001973D0">
        <w:rPr>
          <w:b/>
          <w:bCs/>
        </w:rPr>
        <w:fldChar w:fldCharType="end"/>
      </w:r>
    </w:p>
    <w:sectPr w:rsidR="006C5D4F" w:rsidRPr="004A0041" w:rsidSect="00DD2F3F">
      <w:footerReference w:type="even" r:id="rId8"/>
      <w:footerReference w:type="defaul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1AE4C54" w14:textId="77777777" w:rsidR="00BD6BC5" w:rsidRDefault="00BD6BC5" w:rsidP="00A87159">
      <w:r>
        <w:separator/>
      </w:r>
    </w:p>
  </w:endnote>
  <w:endnote w:type="continuationSeparator" w:id="0">
    <w:p w14:paraId="7BD1690A" w14:textId="77777777" w:rsidR="00BD6BC5" w:rsidRDefault="00BD6BC5" w:rsidP="00A8715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</w:rPr>
      <w:id w:val="231590181"/>
      <w:docPartObj>
        <w:docPartGallery w:val="Page Numbers (Bottom of Page)"/>
        <w:docPartUnique/>
      </w:docPartObj>
    </w:sdtPr>
    <w:sdtContent>
      <w:p w14:paraId="60124F5F" w14:textId="53749F9D" w:rsidR="007020A9" w:rsidRDefault="007020A9" w:rsidP="003E6C93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4</w:t>
        </w:r>
        <w:r>
          <w:rPr>
            <w:rStyle w:val="PageNumber"/>
          </w:rPr>
          <w:fldChar w:fldCharType="end"/>
        </w:r>
      </w:p>
    </w:sdtContent>
  </w:sdt>
  <w:p w14:paraId="24E0D32E" w14:textId="77777777" w:rsidR="007020A9" w:rsidRDefault="007020A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</w:rPr>
      <w:id w:val="-883943440"/>
      <w:docPartObj>
        <w:docPartGallery w:val="Page Numbers (Bottom of Page)"/>
        <w:docPartUnique/>
      </w:docPartObj>
    </w:sdtPr>
    <w:sdtContent>
      <w:p w14:paraId="02EF0E52" w14:textId="5006F0D3" w:rsidR="007020A9" w:rsidRDefault="007020A9" w:rsidP="003E6C93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EA6DE2">
          <w:rPr>
            <w:rStyle w:val="PageNumber"/>
            <w:noProof/>
          </w:rPr>
          <w:t>7</w:t>
        </w:r>
        <w:r>
          <w:rPr>
            <w:rStyle w:val="PageNumber"/>
          </w:rPr>
          <w:fldChar w:fldCharType="end"/>
        </w:r>
      </w:p>
    </w:sdtContent>
  </w:sdt>
  <w:p w14:paraId="422E3D36" w14:textId="77777777" w:rsidR="007020A9" w:rsidRDefault="007020A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6D9F486" w14:textId="77777777" w:rsidR="00BD6BC5" w:rsidRDefault="00BD6BC5" w:rsidP="00A87159">
      <w:r>
        <w:separator/>
      </w:r>
    </w:p>
  </w:footnote>
  <w:footnote w:type="continuationSeparator" w:id="0">
    <w:p w14:paraId="4E9616A9" w14:textId="77777777" w:rsidR="00BD6BC5" w:rsidRDefault="00BD6BC5" w:rsidP="00A8715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309C1F9A"/>
    <w:multiLevelType w:val="hybridMultilevel"/>
    <w:tmpl w:val="B20C20E8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C025C25"/>
    <w:multiLevelType w:val="hybridMultilevel"/>
    <w:tmpl w:val="F40E608C"/>
    <w:lvl w:ilvl="0" w:tplc="04090001">
      <w:start w:val="2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511531467">
    <w:abstractNumId w:val="1"/>
  </w:num>
  <w:num w:numId="2" w16cid:durableId="132030731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74"/>
  <w:proofState w:spelling="clean" w:grammar="clean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urrent Opinion Plant Bio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ptw929aew5xde0a0txd5xo0zf5a0dpzpvf&quot;&gt;COCB_main-table-Endnote&lt;record-ids&gt;&lt;item&gt;9&lt;/item&gt;&lt;item&gt;11&lt;/item&gt;&lt;item&gt;12&lt;/item&gt;&lt;item&gt;26&lt;/item&gt;&lt;item&gt;43&lt;/item&gt;&lt;item&gt;63&lt;/item&gt;&lt;item&gt;64&lt;/item&gt;&lt;item&gt;78&lt;/item&gt;&lt;item&gt;82&lt;/item&gt;&lt;item&gt;85&lt;/item&gt;&lt;item&gt;87&lt;/item&gt;&lt;item&gt;94&lt;/item&gt;&lt;item&gt;105&lt;/item&gt;&lt;item&gt;107&lt;/item&gt;&lt;item&gt;116&lt;/item&gt;&lt;item&gt;117&lt;/item&gt;&lt;item&gt;120&lt;/item&gt;&lt;item&gt;141&lt;/item&gt;&lt;item&gt;144&lt;/item&gt;&lt;item&gt;146&lt;/item&gt;&lt;item&gt;147&lt;/item&gt;&lt;item&gt;148&lt;/item&gt;&lt;item&gt;149&lt;/item&gt;&lt;item&gt;150&lt;/item&gt;&lt;item&gt;152&lt;/item&gt;&lt;item&gt;155&lt;/item&gt;&lt;item&gt;159&lt;/item&gt;&lt;item&gt;160&lt;/item&gt;&lt;item&gt;162&lt;/item&gt;&lt;item&gt;163&lt;/item&gt;&lt;item&gt;164&lt;/item&gt;&lt;item&gt;165&lt;/item&gt;&lt;item&gt;166&lt;/item&gt;&lt;item&gt;167&lt;/item&gt;&lt;item&gt;169&lt;/item&gt;&lt;item&gt;170&lt;/item&gt;&lt;item&gt;171&lt;/item&gt;&lt;item&gt;172&lt;/item&gt;&lt;item&gt;173&lt;/item&gt;&lt;item&gt;174&lt;/item&gt;&lt;item&gt;175&lt;/item&gt;&lt;item&gt;176&lt;/item&gt;&lt;item&gt;177&lt;/item&gt;&lt;item&gt;178&lt;/item&gt;&lt;item&gt;179&lt;/item&gt;&lt;item&gt;189&lt;/item&gt;&lt;item&gt;192&lt;/item&gt;&lt;item&gt;193&lt;/item&gt;&lt;item&gt;196&lt;/item&gt;&lt;item&gt;201&lt;/item&gt;&lt;item&gt;202&lt;/item&gt;&lt;item&gt;207&lt;/item&gt;&lt;item&gt;210&lt;/item&gt;&lt;item&gt;214&lt;/item&gt;&lt;item&gt;215&lt;/item&gt;&lt;item&gt;216&lt;/item&gt;&lt;item&gt;217&lt;/item&gt;&lt;item&gt;218&lt;/item&gt;&lt;item&gt;225&lt;/item&gt;&lt;item&gt;229&lt;/item&gt;&lt;item&gt;232&lt;/item&gt;&lt;item&gt;233&lt;/item&gt;&lt;item&gt;237&lt;/item&gt;&lt;item&gt;238&lt;/item&gt;&lt;item&gt;239&lt;/item&gt;&lt;item&gt;240&lt;/item&gt;&lt;item&gt;242&lt;/item&gt;&lt;item&gt;243&lt;/item&gt;&lt;item&gt;244&lt;/item&gt;&lt;item&gt;245&lt;/item&gt;&lt;item&gt;247&lt;/item&gt;&lt;item&gt;250&lt;/item&gt;&lt;item&gt;252&lt;/item&gt;&lt;item&gt;256&lt;/item&gt;&lt;item&gt;259&lt;/item&gt;&lt;item&gt;260&lt;/item&gt;&lt;item&gt;262&lt;/item&gt;&lt;item&gt;263&lt;/item&gt;&lt;item&gt;264&lt;/item&gt;&lt;item&gt;265&lt;/item&gt;&lt;item&gt;267&lt;/item&gt;&lt;item&gt;268&lt;/item&gt;&lt;item&gt;269&lt;/item&gt;&lt;item&gt;270&lt;/item&gt;&lt;item&gt;271&lt;/item&gt;&lt;item&gt;272&lt;/item&gt;&lt;item&gt;274&lt;/item&gt;&lt;item&gt;275&lt;/item&gt;&lt;item&gt;276&lt;/item&gt;&lt;item&gt;281&lt;/item&gt;&lt;item&gt;282&lt;/item&gt;&lt;item&gt;283&lt;/item&gt;&lt;item&gt;285&lt;/item&gt;&lt;item&gt;292&lt;/item&gt;&lt;item&gt;293&lt;/item&gt;&lt;item&gt;296&lt;/item&gt;&lt;item&gt;297&lt;/item&gt;&lt;item&gt;298&lt;/item&gt;&lt;item&gt;299&lt;/item&gt;&lt;item&gt;300&lt;/item&gt;&lt;item&gt;303&lt;/item&gt;&lt;item&gt;304&lt;/item&gt;&lt;item&gt;305&lt;/item&gt;&lt;item&gt;306&lt;/item&gt;&lt;item&gt;307&lt;/item&gt;&lt;item&gt;314&lt;/item&gt;&lt;item&gt;315&lt;/item&gt;&lt;item&gt;475&lt;/item&gt;&lt;item&gt;476&lt;/item&gt;&lt;item&gt;477&lt;/item&gt;&lt;item&gt;478&lt;/item&gt;&lt;item&gt;479&lt;/item&gt;&lt;item&gt;480&lt;/item&gt;&lt;item&gt;481&lt;/item&gt;&lt;item&gt;482&lt;/item&gt;&lt;item&gt;483&lt;/item&gt;&lt;item&gt;484&lt;/item&gt;&lt;item&gt;485&lt;/item&gt;&lt;item&gt;486&lt;/item&gt;&lt;item&gt;487&lt;/item&gt;&lt;item&gt;488&lt;/item&gt;&lt;item&gt;489&lt;/item&gt;&lt;item&gt;490&lt;/item&gt;&lt;item&gt;491&lt;/item&gt;&lt;item&gt;492&lt;/item&gt;&lt;item&gt;493&lt;/item&gt;&lt;item&gt;494&lt;/item&gt;&lt;item&gt;495&lt;/item&gt;&lt;item&gt;496&lt;/item&gt;&lt;item&gt;498&lt;/item&gt;&lt;item&gt;500&lt;/item&gt;&lt;item&gt;501&lt;/item&gt;&lt;item&gt;502&lt;/item&gt;&lt;item&gt;503&lt;/item&gt;&lt;item&gt;504&lt;/item&gt;&lt;item&gt;507&lt;/item&gt;&lt;item&gt;508&lt;/item&gt;&lt;item&gt;509&lt;/item&gt;&lt;/record-ids&gt;&lt;/item&gt;&lt;/Libraries&gt;"/>
  </w:docVars>
  <w:rsids>
    <w:rsidRoot w:val="009D2478"/>
    <w:rsid w:val="00000CDC"/>
    <w:rsid w:val="000031EE"/>
    <w:rsid w:val="000060E8"/>
    <w:rsid w:val="00007111"/>
    <w:rsid w:val="00007877"/>
    <w:rsid w:val="000115EA"/>
    <w:rsid w:val="00011900"/>
    <w:rsid w:val="000121E8"/>
    <w:rsid w:val="00012425"/>
    <w:rsid w:val="000136E7"/>
    <w:rsid w:val="00015172"/>
    <w:rsid w:val="00015C52"/>
    <w:rsid w:val="00015EA7"/>
    <w:rsid w:val="00016178"/>
    <w:rsid w:val="00017ECA"/>
    <w:rsid w:val="000222E8"/>
    <w:rsid w:val="00022599"/>
    <w:rsid w:val="00022797"/>
    <w:rsid w:val="00023D5E"/>
    <w:rsid w:val="00024143"/>
    <w:rsid w:val="00025046"/>
    <w:rsid w:val="000254F1"/>
    <w:rsid w:val="00025EF9"/>
    <w:rsid w:val="00027433"/>
    <w:rsid w:val="00027D5B"/>
    <w:rsid w:val="00030AC5"/>
    <w:rsid w:val="00031242"/>
    <w:rsid w:val="00031A3F"/>
    <w:rsid w:val="000324AD"/>
    <w:rsid w:val="00033E5E"/>
    <w:rsid w:val="00035ECF"/>
    <w:rsid w:val="00036008"/>
    <w:rsid w:val="000370AA"/>
    <w:rsid w:val="00037190"/>
    <w:rsid w:val="000371B4"/>
    <w:rsid w:val="00040E12"/>
    <w:rsid w:val="00042904"/>
    <w:rsid w:val="00043DA6"/>
    <w:rsid w:val="00044DB2"/>
    <w:rsid w:val="00045CCD"/>
    <w:rsid w:val="00046C61"/>
    <w:rsid w:val="00046D92"/>
    <w:rsid w:val="00047209"/>
    <w:rsid w:val="00050269"/>
    <w:rsid w:val="000502ED"/>
    <w:rsid w:val="0005069C"/>
    <w:rsid w:val="00050D8B"/>
    <w:rsid w:val="00051BA2"/>
    <w:rsid w:val="00053F88"/>
    <w:rsid w:val="00056249"/>
    <w:rsid w:val="00056BF3"/>
    <w:rsid w:val="000576F7"/>
    <w:rsid w:val="0005771D"/>
    <w:rsid w:val="0005787F"/>
    <w:rsid w:val="00057B74"/>
    <w:rsid w:val="00057D8F"/>
    <w:rsid w:val="00060701"/>
    <w:rsid w:val="00060A7D"/>
    <w:rsid w:val="0006166B"/>
    <w:rsid w:val="000624B1"/>
    <w:rsid w:val="00063BD1"/>
    <w:rsid w:val="00063C97"/>
    <w:rsid w:val="00063F23"/>
    <w:rsid w:val="000652BD"/>
    <w:rsid w:val="00065749"/>
    <w:rsid w:val="0006582A"/>
    <w:rsid w:val="00066563"/>
    <w:rsid w:val="00066FF1"/>
    <w:rsid w:val="00070770"/>
    <w:rsid w:val="00071395"/>
    <w:rsid w:val="00073A60"/>
    <w:rsid w:val="00073DD3"/>
    <w:rsid w:val="000748B3"/>
    <w:rsid w:val="00074E34"/>
    <w:rsid w:val="00075BF6"/>
    <w:rsid w:val="000779DC"/>
    <w:rsid w:val="0008036B"/>
    <w:rsid w:val="000805CA"/>
    <w:rsid w:val="00080BAC"/>
    <w:rsid w:val="00080C31"/>
    <w:rsid w:val="00080E63"/>
    <w:rsid w:val="00081BB4"/>
    <w:rsid w:val="00082498"/>
    <w:rsid w:val="00083CBC"/>
    <w:rsid w:val="000843FF"/>
    <w:rsid w:val="00084F7A"/>
    <w:rsid w:val="000855B5"/>
    <w:rsid w:val="00086F22"/>
    <w:rsid w:val="0009048F"/>
    <w:rsid w:val="00091315"/>
    <w:rsid w:val="000916CC"/>
    <w:rsid w:val="000942A4"/>
    <w:rsid w:val="00095A94"/>
    <w:rsid w:val="00095C00"/>
    <w:rsid w:val="0009613C"/>
    <w:rsid w:val="00096636"/>
    <w:rsid w:val="00096F1B"/>
    <w:rsid w:val="000A02A9"/>
    <w:rsid w:val="000A1472"/>
    <w:rsid w:val="000A1D8E"/>
    <w:rsid w:val="000A1F55"/>
    <w:rsid w:val="000A22F4"/>
    <w:rsid w:val="000A3477"/>
    <w:rsid w:val="000A5A2F"/>
    <w:rsid w:val="000A6051"/>
    <w:rsid w:val="000A6AF7"/>
    <w:rsid w:val="000A750F"/>
    <w:rsid w:val="000B1254"/>
    <w:rsid w:val="000B1412"/>
    <w:rsid w:val="000B1E06"/>
    <w:rsid w:val="000B2C28"/>
    <w:rsid w:val="000B4AD3"/>
    <w:rsid w:val="000B4FDB"/>
    <w:rsid w:val="000B589A"/>
    <w:rsid w:val="000B7104"/>
    <w:rsid w:val="000B7BB9"/>
    <w:rsid w:val="000C15DB"/>
    <w:rsid w:val="000C1B97"/>
    <w:rsid w:val="000C2378"/>
    <w:rsid w:val="000C2773"/>
    <w:rsid w:val="000C27E9"/>
    <w:rsid w:val="000C46C9"/>
    <w:rsid w:val="000C5B88"/>
    <w:rsid w:val="000C5C07"/>
    <w:rsid w:val="000C770A"/>
    <w:rsid w:val="000D0343"/>
    <w:rsid w:val="000D2172"/>
    <w:rsid w:val="000D287F"/>
    <w:rsid w:val="000D361F"/>
    <w:rsid w:val="000D396B"/>
    <w:rsid w:val="000D3A2E"/>
    <w:rsid w:val="000D443C"/>
    <w:rsid w:val="000D6877"/>
    <w:rsid w:val="000D68CF"/>
    <w:rsid w:val="000D6E44"/>
    <w:rsid w:val="000E05E9"/>
    <w:rsid w:val="000E0DE6"/>
    <w:rsid w:val="000E2981"/>
    <w:rsid w:val="000E5052"/>
    <w:rsid w:val="000E69B6"/>
    <w:rsid w:val="000E6B24"/>
    <w:rsid w:val="000F11BC"/>
    <w:rsid w:val="000F14E4"/>
    <w:rsid w:val="000F15A0"/>
    <w:rsid w:val="000F351B"/>
    <w:rsid w:val="000F3DE3"/>
    <w:rsid w:val="000F5274"/>
    <w:rsid w:val="000F5A5B"/>
    <w:rsid w:val="000F6737"/>
    <w:rsid w:val="000F75EF"/>
    <w:rsid w:val="000F7B4A"/>
    <w:rsid w:val="000F7DAD"/>
    <w:rsid w:val="00100565"/>
    <w:rsid w:val="0010174D"/>
    <w:rsid w:val="00101EF4"/>
    <w:rsid w:val="00101FC1"/>
    <w:rsid w:val="0010345D"/>
    <w:rsid w:val="00104866"/>
    <w:rsid w:val="00104E54"/>
    <w:rsid w:val="00105884"/>
    <w:rsid w:val="00106AB4"/>
    <w:rsid w:val="00107477"/>
    <w:rsid w:val="00110131"/>
    <w:rsid w:val="001106AA"/>
    <w:rsid w:val="00111661"/>
    <w:rsid w:val="00111E3C"/>
    <w:rsid w:val="00113331"/>
    <w:rsid w:val="00113366"/>
    <w:rsid w:val="001134E1"/>
    <w:rsid w:val="001142B4"/>
    <w:rsid w:val="001165F4"/>
    <w:rsid w:val="00120A9A"/>
    <w:rsid w:val="00121858"/>
    <w:rsid w:val="00121A22"/>
    <w:rsid w:val="00122109"/>
    <w:rsid w:val="001231F9"/>
    <w:rsid w:val="00124432"/>
    <w:rsid w:val="00125456"/>
    <w:rsid w:val="001272C2"/>
    <w:rsid w:val="0012730F"/>
    <w:rsid w:val="00127579"/>
    <w:rsid w:val="0012796C"/>
    <w:rsid w:val="001315DE"/>
    <w:rsid w:val="001317F7"/>
    <w:rsid w:val="001334A4"/>
    <w:rsid w:val="001342DF"/>
    <w:rsid w:val="00134A8E"/>
    <w:rsid w:val="001359AC"/>
    <w:rsid w:val="00135D3E"/>
    <w:rsid w:val="00135D43"/>
    <w:rsid w:val="001375DD"/>
    <w:rsid w:val="00137B74"/>
    <w:rsid w:val="00140C50"/>
    <w:rsid w:val="00141A64"/>
    <w:rsid w:val="00141FD7"/>
    <w:rsid w:val="00142324"/>
    <w:rsid w:val="00142BCD"/>
    <w:rsid w:val="00143C9B"/>
    <w:rsid w:val="00143CBD"/>
    <w:rsid w:val="00145C3A"/>
    <w:rsid w:val="00146F1E"/>
    <w:rsid w:val="00150E9C"/>
    <w:rsid w:val="00152E2F"/>
    <w:rsid w:val="00153742"/>
    <w:rsid w:val="00153815"/>
    <w:rsid w:val="001541C5"/>
    <w:rsid w:val="0015452B"/>
    <w:rsid w:val="001554BF"/>
    <w:rsid w:val="00155E87"/>
    <w:rsid w:val="0015691E"/>
    <w:rsid w:val="00157501"/>
    <w:rsid w:val="00160F33"/>
    <w:rsid w:val="00161609"/>
    <w:rsid w:val="0016285A"/>
    <w:rsid w:val="00162A25"/>
    <w:rsid w:val="00162B8D"/>
    <w:rsid w:val="00164040"/>
    <w:rsid w:val="00164A10"/>
    <w:rsid w:val="00165E16"/>
    <w:rsid w:val="0016633A"/>
    <w:rsid w:val="00166697"/>
    <w:rsid w:val="00166DDF"/>
    <w:rsid w:val="00167BB7"/>
    <w:rsid w:val="00170CC5"/>
    <w:rsid w:val="00171219"/>
    <w:rsid w:val="00173748"/>
    <w:rsid w:val="00174493"/>
    <w:rsid w:val="0017449D"/>
    <w:rsid w:val="00174973"/>
    <w:rsid w:val="00174CC5"/>
    <w:rsid w:val="00175C03"/>
    <w:rsid w:val="00177052"/>
    <w:rsid w:val="001774B0"/>
    <w:rsid w:val="001803AE"/>
    <w:rsid w:val="001804C2"/>
    <w:rsid w:val="0018074D"/>
    <w:rsid w:val="00180FB8"/>
    <w:rsid w:val="00182D04"/>
    <w:rsid w:val="00184359"/>
    <w:rsid w:val="00184B1D"/>
    <w:rsid w:val="001863A1"/>
    <w:rsid w:val="00186625"/>
    <w:rsid w:val="00186654"/>
    <w:rsid w:val="00186E61"/>
    <w:rsid w:val="00186F47"/>
    <w:rsid w:val="001872A6"/>
    <w:rsid w:val="00191550"/>
    <w:rsid w:val="001917DA"/>
    <w:rsid w:val="00191F65"/>
    <w:rsid w:val="001925CB"/>
    <w:rsid w:val="00192F3D"/>
    <w:rsid w:val="001935E3"/>
    <w:rsid w:val="001936F3"/>
    <w:rsid w:val="00194554"/>
    <w:rsid w:val="0019526B"/>
    <w:rsid w:val="001962DC"/>
    <w:rsid w:val="00196C2B"/>
    <w:rsid w:val="00197231"/>
    <w:rsid w:val="001973D0"/>
    <w:rsid w:val="001A1330"/>
    <w:rsid w:val="001A16AC"/>
    <w:rsid w:val="001A1A08"/>
    <w:rsid w:val="001A1E17"/>
    <w:rsid w:val="001A2730"/>
    <w:rsid w:val="001A288B"/>
    <w:rsid w:val="001A2EF2"/>
    <w:rsid w:val="001A3094"/>
    <w:rsid w:val="001A3739"/>
    <w:rsid w:val="001A374F"/>
    <w:rsid w:val="001A55AF"/>
    <w:rsid w:val="001A73E7"/>
    <w:rsid w:val="001B1284"/>
    <w:rsid w:val="001B15F3"/>
    <w:rsid w:val="001B2369"/>
    <w:rsid w:val="001B3598"/>
    <w:rsid w:val="001B3A98"/>
    <w:rsid w:val="001B459F"/>
    <w:rsid w:val="001B4EF2"/>
    <w:rsid w:val="001B53B8"/>
    <w:rsid w:val="001B6BBD"/>
    <w:rsid w:val="001B6C19"/>
    <w:rsid w:val="001B78DD"/>
    <w:rsid w:val="001B7C12"/>
    <w:rsid w:val="001C1F37"/>
    <w:rsid w:val="001C41A2"/>
    <w:rsid w:val="001C4FA7"/>
    <w:rsid w:val="001D0B83"/>
    <w:rsid w:val="001D1555"/>
    <w:rsid w:val="001D228C"/>
    <w:rsid w:val="001D5548"/>
    <w:rsid w:val="001D6A18"/>
    <w:rsid w:val="001E085F"/>
    <w:rsid w:val="001E2341"/>
    <w:rsid w:val="001E246F"/>
    <w:rsid w:val="001E353F"/>
    <w:rsid w:val="001E68E1"/>
    <w:rsid w:val="001E6B79"/>
    <w:rsid w:val="001E6EB3"/>
    <w:rsid w:val="001E7C5D"/>
    <w:rsid w:val="001F2AD0"/>
    <w:rsid w:val="001F2E37"/>
    <w:rsid w:val="001F35B6"/>
    <w:rsid w:val="001F6C50"/>
    <w:rsid w:val="001F780F"/>
    <w:rsid w:val="002006D9"/>
    <w:rsid w:val="00200C12"/>
    <w:rsid w:val="00200F91"/>
    <w:rsid w:val="00201863"/>
    <w:rsid w:val="00201B04"/>
    <w:rsid w:val="0020209E"/>
    <w:rsid w:val="002028D7"/>
    <w:rsid w:val="00203F4C"/>
    <w:rsid w:val="00205675"/>
    <w:rsid w:val="00206942"/>
    <w:rsid w:val="00206EEE"/>
    <w:rsid w:val="00207D1F"/>
    <w:rsid w:val="00211BBD"/>
    <w:rsid w:val="002123AD"/>
    <w:rsid w:val="00214884"/>
    <w:rsid w:val="00214916"/>
    <w:rsid w:val="0021495E"/>
    <w:rsid w:val="00216932"/>
    <w:rsid w:val="002205FC"/>
    <w:rsid w:val="002206C9"/>
    <w:rsid w:val="002208F4"/>
    <w:rsid w:val="00220A25"/>
    <w:rsid w:val="00222455"/>
    <w:rsid w:val="00223320"/>
    <w:rsid w:val="00223444"/>
    <w:rsid w:val="0022386A"/>
    <w:rsid w:val="00225633"/>
    <w:rsid w:val="0022714E"/>
    <w:rsid w:val="00230DE9"/>
    <w:rsid w:val="00231F64"/>
    <w:rsid w:val="00232173"/>
    <w:rsid w:val="002324F1"/>
    <w:rsid w:val="0023269E"/>
    <w:rsid w:val="002331B4"/>
    <w:rsid w:val="002332B4"/>
    <w:rsid w:val="00234DE4"/>
    <w:rsid w:val="002351D9"/>
    <w:rsid w:val="002364E7"/>
    <w:rsid w:val="00236F98"/>
    <w:rsid w:val="00237084"/>
    <w:rsid w:val="00237DBA"/>
    <w:rsid w:val="002404BA"/>
    <w:rsid w:val="00240AE5"/>
    <w:rsid w:val="00243BEB"/>
    <w:rsid w:val="0024573C"/>
    <w:rsid w:val="0024595F"/>
    <w:rsid w:val="00247466"/>
    <w:rsid w:val="00250472"/>
    <w:rsid w:val="00252D3D"/>
    <w:rsid w:val="00252EF8"/>
    <w:rsid w:val="0025352F"/>
    <w:rsid w:val="002537B2"/>
    <w:rsid w:val="00255686"/>
    <w:rsid w:val="00256C21"/>
    <w:rsid w:val="00256CF2"/>
    <w:rsid w:val="00257735"/>
    <w:rsid w:val="00260C70"/>
    <w:rsid w:val="002614B7"/>
    <w:rsid w:val="002614CF"/>
    <w:rsid w:val="002616B0"/>
    <w:rsid w:val="002629FE"/>
    <w:rsid w:val="00262F23"/>
    <w:rsid w:val="0026434A"/>
    <w:rsid w:val="002644F2"/>
    <w:rsid w:val="00265716"/>
    <w:rsid w:val="0026585D"/>
    <w:rsid w:val="0026649B"/>
    <w:rsid w:val="00266946"/>
    <w:rsid w:val="00270916"/>
    <w:rsid w:val="00270C70"/>
    <w:rsid w:val="0027399C"/>
    <w:rsid w:val="00274464"/>
    <w:rsid w:val="00275BAD"/>
    <w:rsid w:val="00275C8A"/>
    <w:rsid w:val="002763E6"/>
    <w:rsid w:val="00276770"/>
    <w:rsid w:val="0027796A"/>
    <w:rsid w:val="00277DCD"/>
    <w:rsid w:val="00280ECA"/>
    <w:rsid w:val="00282BB0"/>
    <w:rsid w:val="002833C2"/>
    <w:rsid w:val="00283F8E"/>
    <w:rsid w:val="002840DA"/>
    <w:rsid w:val="002841B9"/>
    <w:rsid w:val="00284D44"/>
    <w:rsid w:val="0028671E"/>
    <w:rsid w:val="0028777C"/>
    <w:rsid w:val="00290537"/>
    <w:rsid w:val="00290B72"/>
    <w:rsid w:val="00292C56"/>
    <w:rsid w:val="002932C1"/>
    <w:rsid w:val="00293CE4"/>
    <w:rsid w:val="00294A47"/>
    <w:rsid w:val="00295AD5"/>
    <w:rsid w:val="002964F9"/>
    <w:rsid w:val="002A21A3"/>
    <w:rsid w:val="002A27D5"/>
    <w:rsid w:val="002A2E2C"/>
    <w:rsid w:val="002A2F51"/>
    <w:rsid w:val="002A3265"/>
    <w:rsid w:val="002A4206"/>
    <w:rsid w:val="002A4DD6"/>
    <w:rsid w:val="002A54B5"/>
    <w:rsid w:val="002A5C5F"/>
    <w:rsid w:val="002A7AC7"/>
    <w:rsid w:val="002B0A71"/>
    <w:rsid w:val="002B1523"/>
    <w:rsid w:val="002B1A90"/>
    <w:rsid w:val="002B2296"/>
    <w:rsid w:val="002B2AE5"/>
    <w:rsid w:val="002B2E1A"/>
    <w:rsid w:val="002B2E39"/>
    <w:rsid w:val="002B3C36"/>
    <w:rsid w:val="002B4B5C"/>
    <w:rsid w:val="002B6B29"/>
    <w:rsid w:val="002B7D80"/>
    <w:rsid w:val="002C079F"/>
    <w:rsid w:val="002C12A7"/>
    <w:rsid w:val="002C1513"/>
    <w:rsid w:val="002C195D"/>
    <w:rsid w:val="002C22F0"/>
    <w:rsid w:val="002C32EA"/>
    <w:rsid w:val="002C36E0"/>
    <w:rsid w:val="002C37C4"/>
    <w:rsid w:val="002C39E0"/>
    <w:rsid w:val="002C405A"/>
    <w:rsid w:val="002C442B"/>
    <w:rsid w:val="002C6B88"/>
    <w:rsid w:val="002C6E34"/>
    <w:rsid w:val="002C752F"/>
    <w:rsid w:val="002D0208"/>
    <w:rsid w:val="002D098B"/>
    <w:rsid w:val="002D0BEE"/>
    <w:rsid w:val="002D16D7"/>
    <w:rsid w:val="002D2314"/>
    <w:rsid w:val="002D407F"/>
    <w:rsid w:val="002D4335"/>
    <w:rsid w:val="002D4F32"/>
    <w:rsid w:val="002D6EC1"/>
    <w:rsid w:val="002D7B90"/>
    <w:rsid w:val="002E01FD"/>
    <w:rsid w:val="002E06FF"/>
    <w:rsid w:val="002E0863"/>
    <w:rsid w:val="002E0AD9"/>
    <w:rsid w:val="002E2312"/>
    <w:rsid w:val="002E23EC"/>
    <w:rsid w:val="002E24E9"/>
    <w:rsid w:val="002E2877"/>
    <w:rsid w:val="002E2891"/>
    <w:rsid w:val="002E28B6"/>
    <w:rsid w:val="002E3D69"/>
    <w:rsid w:val="002E4158"/>
    <w:rsid w:val="002E493C"/>
    <w:rsid w:val="002E4DB8"/>
    <w:rsid w:val="002E5304"/>
    <w:rsid w:val="002E5D92"/>
    <w:rsid w:val="002E789F"/>
    <w:rsid w:val="002F1DA4"/>
    <w:rsid w:val="002F1E6F"/>
    <w:rsid w:val="002F2E5C"/>
    <w:rsid w:val="002F392D"/>
    <w:rsid w:val="002F3D02"/>
    <w:rsid w:val="002F42D6"/>
    <w:rsid w:val="002F526E"/>
    <w:rsid w:val="002F542B"/>
    <w:rsid w:val="002F56D3"/>
    <w:rsid w:val="002F733F"/>
    <w:rsid w:val="00300167"/>
    <w:rsid w:val="00300271"/>
    <w:rsid w:val="003007E4"/>
    <w:rsid w:val="00302B09"/>
    <w:rsid w:val="00304067"/>
    <w:rsid w:val="00306417"/>
    <w:rsid w:val="00311F63"/>
    <w:rsid w:val="0031240B"/>
    <w:rsid w:val="00312484"/>
    <w:rsid w:val="00313C27"/>
    <w:rsid w:val="0031422B"/>
    <w:rsid w:val="00315202"/>
    <w:rsid w:val="003154EA"/>
    <w:rsid w:val="00317761"/>
    <w:rsid w:val="00317DFF"/>
    <w:rsid w:val="00317FE5"/>
    <w:rsid w:val="00321C77"/>
    <w:rsid w:val="00323E9E"/>
    <w:rsid w:val="003246FF"/>
    <w:rsid w:val="00324D1B"/>
    <w:rsid w:val="00324DB6"/>
    <w:rsid w:val="003255D1"/>
    <w:rsid w:val="00327830"/>
    <w:rsid w:val="0033007D"/>
    <w:rsid w:val="00331294"/>
    <w:rsid w:val="003324BF"/>
    <w:rsid w:val="00332ED1"/>
    <w:rsid w:val="003334AA"/>
    <w:rsid w:val="0033357D"/>
    <w:rsid w:val="00333650"/>
    <w:rsid w:val="00337933"/>
    <w:rsid w:val="00337FB3"/>
    <w:rsid w:val="00342854"/>
    <w:rsid w:val="00342C7B"/>
    <w:rsid w:val="00342E91"/>
    <w:rsid w:val="003431F8"/>
    <w:rsid w:val="003432A2"/>
    <w:rsid w:val="0034331D"/>
    <w:rsid w:val="00343EE1"/>
    <w:rsid w:val="003442A6"/>
    <w:rsid w:val="00344987"/>
    <w:rsid w:val="00345E65"/>
    <w:rsid w:val="00346A70"/>
    <w:rsid w:val="003472DF"/>
    <w:rsid w:val="003475EE"/>
    <w:rsid w:val="00350773"/>
    <w:rsid w:val="003520D1"/>
    <w:rsid w:val="00352136"/>
    <w:rsid w:val="00353F2E"/>
    <w:rsid w:val="00354784"/>
    <w:rsid w:val="00356592"/>
    <w:rsid w:val="00356DC1"/>
    <w:rsid w:val="00357E14"/>
    <w:rsid w:val="003627EA"/>
    <w:rsid w:val="0036352E"/>
    <w:rsid w:val="00364819"/>
    <w:rsid w:val="003701AB"/>
    <w:rsid w:val="00370D06"/>
    <w:rsid w:val="00371EFA"/>
    <w:rsid w:val="003725AB"/>
    <w:rsid w:val="003725E5"/>
    <w:rsid w:val="00372D0F"/>
    <w:rsid w:val="00372F89"/>
    <w:rsid w:val="00376409"/>
    <w:rsid w:val="003806D0"/>
    <w:rsid w:val="0038191A"/>
    <w:rsid w:val="00385476"/>
    <w:rsid w:val="00386BAC"/>
    <w:rsid w:val="0039072D"/>
    <w:rsid w:val="00392FBC"/>
    <w:rsid w:val="00393023"/>
    <w:rsid w:val="003933A5"/>
    <w:rsid w:val="00393D90"/>
    <w:rsid w:val="00393E9D"/>
    <w:rsid w:val="003942E1"/>
    <w:rsid w:val="0039512D"/>
    <w:rsid w:val="00395E42"/>
    <w:rsid w:val="0039732E"/>
    <w:rsid w:val="0039733C"/>
    <w:rsid w:val="003977DA"/>
    <w:rsid w:val="003A00E5"/>
    <w:rsid w:val="003A02DF"/>
    <w:rsid w:val="003A0D32"/>
    <w:rsid w:val="003A1036"/>
    <w:rsid w:val="003A184A"/>
    <w:rsid w:val="003A2DE2"/>
    <w:rsid w:val="003A490F"/>
    <w:rsid w:val="003A549E"/>
    <w:rsid w:val="003A5C36"/>
    <w:rsid w:val="003A69FF"/>
    <w:rsid w:val="003A7643"/>
    <w:rsid w:val="003A784B"/>
    <w:rsid w:val="003B0E52"/>
    <w:rsid w:val="003B1530"/>
    <w:rsid w:val="003B2732"/>
    <w:rsid w:val="003B284A"/>
    <w:rsid w:val="003B2E1A"/>
    <w:rsid w:val="003B62EA"/>
    <w:rsid w:val="003B632B"/>
    <w:rsid w:val="003B7A51"/>
    <w:rsid w:val="003B7B32"/>
    <w:rsid w:val="003C01A6"/>
    <w:rsid w:val="003C1203"/>
    <w:rsid w:val="003C156C"/>
    <w:rsid w:val="003C1F2C"/>
    <w:rsid w:val="003C2663"/>
    <w:rsid w:val="003C456C"/>
    <w:rsid w:val="003C4BC9"/>
    <w:rsid w:val="003C55A9"/>
    <w:rsid w:val="003C5B34"/>
    <w:rsid w:val="003D002F"/>
    <w:rsid w:val="003D05B3"/>
    <w:rsid w:val="003D19FB"/>
    <w:rsid w:val="003D2346"/>
    <w:rsid w:val="003D265D"/>
    <w:rsid w:val="003D36DE"/>
    <w:rsid w:val="003D58BF"/>
    <w:rsid w:val="003D5944"/>
    <w:rsid w:val="003D748A"/>
    <w:rsid w:val="003D7B9B"/>
    <w:rsid w:val="003E1FC4"/>
    <w:rsid w:val="003E2387"/>
    <w:rsid w:val="003E2A05"/>
    <w:rsid w:val="003E397A"/>
    <w:rsid w:val="003E48EA"/>
    <w:rsid w:val="003E5339"/>
    <w:rsid w:val="003E5A3F"/>
    <w:rsid w:val="003E6922"/>
    <w:rsid w:val="003E6C93"/>
    <w:rsid w:val="003E750D"/>
    <w:rsid w:val="003E754A"/>
    <w:rsid w:val="003E7713"/>
    <w:rsid w:val="003E7F8A"/>
    <w:rsid w:val="003F0966"/>
    <w:rsid w:val="003F0DC5"/>
    <w:rsid w:val="003F2936"/>
    <w:rsid w:val="003F48A7"/>
    <w:rsid w:val="003F5528"/>
    <w:rsid w:val="003F5BE1"/>
    <w:rsid w:val="003F680B"/>
    <w:rsid w:val="003F6D28"/>
    <w:rsid w:val="003F7A99"/>
    <w:rsid w:val="0040122E"/>
    <w:rsid w:val="004016AA"/>
    <w:rsid w:val="00401D2B"/>
    <w:rsid w:val="00402C0A"/>
    <w:rsid w:val="004035AB"/>
    <w:rsid w:val="004041C9"/>
    <w:rsid w:val="0040432C"/>
    <w:rsid w:val="004046E3"/>
    <w:rsid w:val="00404F28"/>
    <w:rsid w:val="00405E06"/>
    <w:rsid w:val="0040620C"/>
    <w:rsid w:val="0040656B"/>
    <w:rsid w:val="00406C6D"/>
    <w:rsid w:val="00407BB9"/>
    <w:rsid w:val="00407C5B"/>
    <w:rsid w:val="0041031C"/>
    <w:rsid w:val="004103D8"/>
    <w:rsid w:val="00411037"/>
    <w:rsid w:val="00411212"/>
    <w:rsid w:val="004119EF"/>
    <w:rsid w:val="0041214C"/>
    <w:rsid w:val="0041230A"/>
    <w:rsid w:val="004124A2"/>
    <w:rsid w:val="00413867"/>
    <w:rsid w:val="00413E8D"/>
    <w:rsid w:val="0041457E"/>
    <w:rsid w:val="00415F77"/>
    <w:rsid w:val="00416494"/>
    <w:rsid w:val="0042071A"/>
    <w:rsid w:val="00421991"/>
    <w:rsid w:val="00422D5D"/>
    <w:rsid w:val="00422F22"/>
    <w:rsid w:val="00423F8D"/>
    <w:rsid w:val="00424F94"/>
    <w:rsid w:val="00425288"/>
    <w:rsid w:val="00426063"/>
    <w:rsid w:val="004264B5"/>
    <w:rsid w:val="00426EF3"/>
    <w:rsid w:val="00430C4A"/>
    <w:rsid w:val="0043126D"/>
    <w:rsid w:val="004334B7"/>
    <w:rsid w:val="0043569A"/>
    <w:rsid w:val="004357F9"/>
    <w:rsid w:val="00436EF0"/>
    <w:rsid w:val="004371A1"/>
    <w:rsid w:val="00440762"/>
    <w:rsid w:val="00440DA1"/>
    <w:rsid w:val="00441160"/>
    <w:rsid w:val="00445081"/>
    <w:rsid w:val="00446E1E"/>
    <w:rsid w:val="004522F9"/>
    <w:rsid w:val="00452FCF"/>
    <w:rsid w:val="00453D49"/>
    <w:rsid w:val="0045521F"/>
    <w:rsid w:val="0045538E"/>
    <w:rsid w:val="00456CFF"/>
    <w:rsid w:val="00460178"/>
    <w:rsid w:val="0046045D"/>
    <w:rsid w:val="00460AB4"/>
    <w:rsid w:val="00460AE7"/>
    <w:rsid w:val="0046202B"/>
    <w:rsid w:val="004628EC"/>
    <w:rsid w:val="00462C42"/>
    <w:rsid w:val="004630E5"/>
    <w:rsid w:val="00463343"/>
    <w:rsid w:val="00463CFB"/>
    <w:rsid w:val="0047001D"/>
    <w:rsid w:val="00474623"/>
    <w:rsid w:val="004753CC"/>
    <w:rsid w:val="004761DD"/>
    <w:rsid w:val="004777AB"/>
    <w:rsid w:val="00480671"/>
    <w:rsid w:val="00481D01"/>
    <w:rsid w:val="00483227"/>
    <w:rsid w:val="004845B1"/>
    <w:rsid w:val="00484637"/>
    <w:rsid w:val="00486217"/>
    <w:rsid w:val="0048734F"/>
    <w:rsid w:val="00491934"/>
    <w:rsid w:val="00491FA4"/>
    <w:rsid w:val="00493404"/>
    <w:rsid w:val="004934DD"/>
    <w:rsid w:val="00493AED"/>
    <w:rsid w:val="0049473B"/>
    <w:rsid w:val="00494C8A"/>
    <w:rsid w:val="00495DB1"/>
    <w:rsid w:val="00496C0F"/>
    <w:rsid w:val="00497369"/>
    <w:rsid w:val="004979D2"/>
    <w:rsid w:val="004A0041"/>
    <w:rsid w:val="004A06C2"/>
    <w:rsid w:val="004A0759"/>
    <w:rsid w:val="004A0972"/>
    <w:rsid w:val="004A0E5A"/>
    <w:rsid w:val="004A0F26"/>
    <w:rsid w:val="004A1037"/>
    <w:rsid w:val="004A196F"/>
    <w:rsid w:val="004A1E3F"/>
    <w:rsid w:val="004A3AC0"/>
    <w:rsid w:val="004A570A"/>
    <w:rsid w:val="004A5F55"/>
    <w:rsid w:val="004A6138"/>
    <w:rsid w:val="004B2C4F"/>
    <w:rsid w:val="004B3B3F"/>
    <w:rsid w:val="004B44E6"/>
    <w:rsid w:val="004B5DE4"/>
    <w:rsid w:val="004B75B3"/>
    <w:rsid w:val="004B7879"/>
    <w:rsid w:val="004C0DAB"/>
    <w:rsid w:val="004C168D"/>
    <w:rsid w:val="004C1787"/>
    <w:rsid w:val="004C4276"/>
    <w:rsid w:val="004C6A2D"/>
    <w:rsid w:val="004D178C"/>
    <w:rsid w:val="004D1A2D"/>
    <w:rsid w:val="004D22EA"/>
    <w:rsid w:val="004D5689"/>
    <w:rsid w:val="004D595C"/>
    <w:rsid w:val="004D6F38"/>
    <w:rsid w:val="004D709A"/>
    <w:rsid w:val="004D76D6"/>
    <w:rsid w:val="004E1631"/>
    <w:rsid w:val="004E248C"/>
    <w:rsid w:val="004E37F3"/>
    <w:rsid w:val="004E4941"/>
    <w:rsid w:val="004E553A"/>
    <w:rsid w:val="004E66FB"/>
    <w:rsid w:val="004E6900"/>
    <w:rsid w:val="004E7376"/>
    <w:rsid w:val="004E754E"/>
    <w:rsid w:val="004E7718"/>
    <w:rsid w:val="004F0128"/>
    <w:rsid w:val="004F07E1"/>
    <w:rsid w:val="004F2F68"/>
    <w:rsid w:val="004F36EA"/>
    <w:rsid w:val="004F3B38"/>
    <w:rsid w:val="004F4FF6"/>
    <w:rsid w:val="004F575C"/>
    <w:rsid w:val="004F57D9"/>
    <w:rsid w:val="004F60E3"/>
    <w:rsid w:val="004F7429"/>
    <w:rsid w:val="00501406"/>
    <w:rsid w:val="00501F30"/>
    <w:rsid w:val="00502875"/>
    <w:rsid w:val="00503E3F"/>
    <w:rsid w:val="00506A32"/>
    <w:rsid w:val="005106FA"/>
    <w:rsid w:val="00510DD9"/>
    <w:rsid w:val="00511C7E"/>
    <w:rsid w:val="00512055"/>
    <w:rsid w:val="005127AE"/>
    <w:rsid w:val="0051301E"/>
    <w:rsid w:val="005130A0"/>
    <w:rsid w:val="00515F89"/>
    <w:rsid w:val="00516A71"/>
    <w:rsid w:val="00516A7F"/>
    <w:rsid w:val="00517B66"/>
    <w:rsid w:val="005209FF"/>
    <w:rsid w:val="005220A7"/>
    <w:rsid w:val="005223F7"/>
    <w:rsid w:val="005236F5"/>
    <w:rsid w:val="00523CC7"/>
    <w:rsid w:val="00523F18"/>
    <w:rsid w:val="0052405C"/>
    <w:rsid w:val="005240E6"/>
    <w:rsid w:val="00524FF5"/>
    <w:rsid w:val="00525C20"/>
    <w:rsid w:val="0052616E"/>
    <w:rsid w:val="00526926"/>
    <w:rsid w:val="00527026"/>
    <w:rsid w:val="00530954"/>
    <w:rsid w:val="00530AB8"/>
    <w:rsid w:val="005313DA"/>
    <w:rsid w:val="00531B4E"/>
    <w:rsid w:val="00531B59"/>
    <w:rsid w:val="00531F4E"/>
    <w:rsid w:val="00532844"/>
    <w:rsid w:val="005329CB"/>
    <w:rsid w:val="0053391E"/>
    <w:rsid w:val="00533C27"/>
    <w:rsid w:val="005344AC"/>
    <w:rsid w:val="00534716"/>
    <w:rsid w:val="00535F43"/>
    <w:rsid w:val="005364E9"/>
    <w:rsid w:val="00537455"/>
    <w:rsid w:val="005406AD"/>
    <w:rsid w:val="00540A94"/>
    <w:rsid w:val="00540BA3"/>
    <w:rsid w:val="00540E9C"/>
    <w:rsid w:val="0054105F"/>
    <w:rsid w:val="00541364"/>
    <w:rsid w:val="00541430"/>
    <w:rsid w:val="005433BB"/>
    <w:rsid w:val="00545904"/>
    <w:rsid w:val="00546C58"/>
    <w:rsid w:val="00547129"/>
    <w:rsid w:val="00547E6F"/>
    <w:rsid w:val="00547F21"/>
    <w:rsid w:val="005509CD"/>
    <w:rsid w:val="00550E23"/>
    <w:rsid w:val="00550F1F"/>
    <w:rsid w:val="005513D8"/>
    <w:rsid w:val="00553DFF"/>
    <w:rsid w:val="005550F8"/>
    <w:rsid w:val="005554B0"/>
    <w:rsid w:val="00555910"/>
    <w:rsid w:val="00555F87"/>
    <w:rsid w:val="0055706A"/>
    <w:rsid w:val="00560316"/>
    <w:rsid w:val="00560EB0"/>
    <w:rsid w:val="00561BC3"/>
    <w:rsid w:val="0056331D"/>
    <w:rsid w:val="00563721"/>
    <w:rsid w:val="00564C99"/>
    <w:rsid w:val="00566C07"/>
    <w:rsid w:val="0056715C"/>
    <w:rsid w:val="00567760"/>
    <w:rsid w:val="005678B3"/>
    <w:rsid w:val="00567CE6"/>
    <w:rsid w:val="00570D1F"/>
    <w:rsid w:val="0057356A"/>
    <w:rsid w:val="00573AA2"/>
    <w:rsid w:val="0057464B"/>
    <w:rsid w:val="005752B4"/>
    <w:rsid w:val="005756C7"/>
    <w:rsid w:val="00577252"/>
    <w:rsid w:val="00577DE6"/>
    <w:rsid w:val="0058092B"/>
    <w:rsid w:val="005823A7"/>
    <w:rsid w:val="005831A7"/>
    <w:rsid w:val="00583FFB"/>
    <w:rsid w:val="00584453"/>
    <w:rsid w:val="0058530F"/>
    <w:rsid w:val="00585A27"/>
    <w:rsid w:val="005863C3"/>
    <w:rsid w:val="00587416"/>
    <w:rsid w:val="005910FE"/>
    <w:rsid w:val="00592955"/>
    <w:rsid w:val="0059346B"/>
    <w:rsid w:val="00593F77"/>
    <w:rsid w:val="005943D5"/>
    <w:rsid w:val="00596243"/>
    <w:rsid w:val="00596377"/>
    <w:rsid w:val="00596B66"/>
    <w:rsid w:val="005975E5"/>
    <w:rsid w:val="00597F8F"/>
    <w:rsid w:val="005A2499"/>
    <w:rsid w:val="005A24D5"/>
    <w:rsid w:val="005A3DE4"/>
    <w:rsid w:val="005A4418"/>
    <w:rsid w:val="005A44F0"/>
    <w:rsid w:val="005A45EE"/>
    <w:rsid w:val="005A4AA3"/>
    <w:rsid w:val="005A7DD7"/>
    <w:rsid w:val="005A7F5E"/>
    <w:rsid w:val="005B4378"/>
    <w:rsid w:val="005B49DE"/>
    <w:rsid w:val="005B5A36"/>
    <w:rsid w:val="005B697A"/>
    <w:rsid w:val="005B6997"/>
    <w:rsid w:val="005B7395"/>
    <w:rsid w:val="005B783C"/>
    <w:rsid w:val="005C075F"/>
    <w:rsid w:val="005C07ED"/>
    <w:rsid w:val="005C09D8"/>
    <w:rsid w:val="005C179C"/>
    <w:rsid w:val="005C221D"/>
    <w:rsid w:val="005C27FC"/>
    <w:rsid w:val="005C2FD1"/>
    <w:rsid w:val="005C3264"/>
    <w:rsid w:val="005D0F72"/>
    <w:rsid w:val="005D12AE"/>
    <w:rsid w:val="005D17A2"/>
    <w:rsid w:val="005D17B1"/>
    <w:rsid w:val="005D18F2"/>
    <w:rsid w:val="005D2F3D"/>
    <w:rsid w:val="005D37E8"/>
    <w:rsid w:val="005D3871"/>
    <w:rsid w:val="005D518A"/>
    <w:rsid w:val="005D67A7"/>
    <w:rsid w:val="005D6A7F"/>
    <w:rsid w:val="005E0945"/>
    <w:rsid w:val="005E1C2E"/>
    <w:rsid w:val="005E3E16"/>
    <w:rsid w:val="005E4743"/>
    <w:rsid w:val="005E4C31"/>
    <w:rsid w:val="005E51DB"/>
    <w:rsid w:val="005E72FB"/>
    <w:rsid w:val="005F01FD"/>
    <w:rsid w:val="005F0947"/>
    <w:rsid w:val="005F233E"/>
    <w:rsid w:val="005F3CD9"/>
    <w:rsid w:val="005F4339"/>
    <w:rsid w:val="005F4CFC"/>
    <w:rsid w:val="005F4E0C"/>
    <w:rsid w:val="005F5914"/>
    <w:rsid w:val="005F64B1"/>
    <w:rsid w:val="005F684C"/>
    <w:rsid w:val="005F6995"/>
    <w:rsid w:val="005F6B4A"/>
    <w:rsid w:val="005F6F83"/>
    <w:rsid w:val="005F7163"/>
    <w:rsid w:val="005F733F"/>
    <w:rsid w:val="0060270D"/>
    <w:rsid w:val="00603464"/>
    <w:rsid w:val="00603B77"/>
    <w:rsid w:val="00607577"/>
    <w:rsid w:val="0060779E"/>
    <w:rsid w:val="00610864"/>
    <w:rsid w:val="006109BD"/>
    <w:rsid w:val="006115F1"/>
    <w:rsid w:val="00612634"/>
    <w:rsid w:val="00612696"/>
    <w:rsid w:val="00613F31"/>
    <w:rsid w:val="00614C0A"/>
    <w:rsid w:val="006161E7"/>
    <w:rsid w:val="00616FC7"/>
    <w:rsid w:val="00617000"/>
    <w:rsid w:val="00620107"/>
    <w:rsid w:val="006207F9"/>
    <w:rsid w:val="006212AB"/>
    <w:rsid w:val="006217F5"/>
    <w:rsid w:val="00621A1D"/>
    <w:rsid w:val="00623052"/>
    <w:rsid w:val="006230A3"/>
    <w:rsid w:val="006238BF"/>
    <w:rsid w:val="00624BAB"/>
    <w:rsid w:val="00625910"/>
    <w:rsid w:val="00626130"/>
    <w:rsid w:val="00626238"/>
    <w:rsid w:val="0062682B"/>
    <w:rsid w:val="00626BB9"/>
    <w:rsid w:val="006309B9"/>
    <w:rsid w:val="0063199E"/>
    <w:rsid w:val="006319C0"/>
    <w:rsid w:val="00632D4B"/>
    <w:rsid w:val="00635637"/>
    <w:rsid w:val="00636205"/>
    <w:rsid w:val="0063677E"/>
    <w:rsid w:val="00636BA6"/>
    <w:rsid w:val="006377D1"/>
    <w:rsid w:val="00640E2C"/>
    <w:rsid w:val="006410E9"/>
    <w:rsid w:val="0064188A"/>
    <w:rsid w:val="00641BD5"/>
    <w:rsid w:val="00642D0D"/>
    <w:rsid w:val="00643BBF"/>
    <w:rsid w:val="00643E7E"/>
    <w:rsid w:val="00643F8D"/>
    <w:rsid w:val="006464DF"/>
    <w:rsid w:val="00646AD3"/>
    <w:rsid w:val="006479FB"/>
    <w:rsid w:val="00650613"/>
    <w:rsid w:val="00650636"/>
    <w:rsid w:val="00652E3E"/>
    <w:rsid w:val="006530DE"/>
    <w:rsid w:val="00653C4C"/>
    <w:rsid w:val="0065502A"/>
    <w:rsid w:val="006562CB"/>
    <w:rsid w:val="00661603"/>
    <w:rsid w:val="00664281"/>
    <w:rsid w:val="00664C9E"/>
    <w:rsid w:val="006653BC"/>
    <w:rsid w:val="00665C28"/>
    <w:rsid w:val="00666652"/>
    <w:rsid w:val="00667425"/>
    <w:rsid w:val="006675C2"/>
    <w:rsid w:val="0067060E"/>
    <w:rsid w:val="00670F03"/>
    <w:rsid w:val="00671288"/>
    <w:rsid w:val="006727CB"/>
    <w:rsid w:val="00672DE3"/>
    <w:rsid w:val="00674163"/>
    <w:rsid w:val="00676671"/>
    <w:rsid w:val="00677F30"/>
    <w:rsid w:val="00680E4B"/>
    <w:rsid w:val="00682A8A"/>
    <w:rsid w:val="00682BA9"/>
    <w:rsid w:val="00682F3B"/>
    <w:rsid w:val="00683DE8"/>
    <w:rsid w:val="00685456"/>
    <w:rsid w:val="006862AE"/>
    <w:rsid w:val="006869D8"/>
    <w:rsid w:val="0068739C"/>
    <w:rsid w:val="006874C0"/>
    <w:rsid w:val="00687680"/>
    <w:rsid w:val="006878A9"/>
    <w:rsid w:val="00690A4B"/>
    <w:rsid w:val="006940FA"/>
    <w:rsid w:val="00694FEF"/>
    <w:rsid w:val="00695A4D"/>
    <w:rsid w:val="00695ABE"/>
    <w:rsid w:val="00696049"/>
    <w:rsid w:val="006966BE"/>
    <w:rsid w:val="00696FBB"/>
    <w:rsid w:val="00697BC9"/>
    <w:rsid w:val="006A0437"/>
    <w:rsid w:val="006A0BDC"/>
    <w:rsid w:val="006A0FDC"/>
    <w:rsid w:val="006A1407"/>
    <w:rsid w:val="006A207C"/>
    <w:rsid w:val="006A38BB"/>
    <w:rsid w:val="006A4961"/>
    <w:rsid w:val="006A5B18"/>
    <w:rsid w:val="006A6173"/>
    <w:rsid w:val="006A6721"/>
    <w:rsid w:val="006A7EB2"/>
    <w:rsid w:val="006B1E19"/>
    <w:rsid w:val="006B2607"/>
    <w:rsid w:val="006B2709"/>
    <w:rsid w:val="006B3509"/>
    <w:rsid w:val="006B36D5"/>
    <w:rsid w:val="006B3EAC"/>
    <w:rsid w:val="006B4082"/>
    <w:rsid w:val="006B451A"/>
    <w:rsid w:val="006B48B2"/>
    <w:rsid w:val="006B5F4A"/>
    <w:rsid w:val="006B611C"/>
    <w:rsid w:val="006C14D4"/>
    <w:rsid w:val="006C1BC6"/>
    <w:rsid w:val="006C1EA2"/>
    <w:rsid w:val="006C3E53"/>
    <w:rsid w:val="006C3F96"/>
    <w:rsid w:val="006C46F6"/>
    <w:rsid w:val="006C4A9E"/>
    <w:rsid w:val="006C533F"/>
    <w:rsid w:val="006C561A"/>
    <w:rsid w:val="006C5D4F"/>
    <w:rsid w:val="006D36F5"/>
    <w:rsid w:val="006D3D0F"/>
    <w:rsid w:val="006D3E6B"/>
    <w:rsid w:val="006D45A6"/>
    <w:rsid w:val="006D4DA4"/>
    <w:rsid w:val="006D6AFC"/>
    <w:rsid w:val="006D74CF"/>
    <w:rsid w:val="006D7B1D"/>
    <w:rsid w:val="006E0671"/>
    <w:rsid w:val="006E193C"/>
    <w:rsid w:val="006E2620"/>
    <w:rsid w:val="006E457F"/>
    <w:rsid w:val="006E4644"/>
    <w:rsid w:val="006E5028"/>
    <w:rsid w:val="006E672E"/>
    <w:rsid w:val="006E67BA"/>
    <w:rsid w:val="006E76ED"/>
    <w:rsid w:val="006F04A3"/>
    <w:rsid w:val="006F3CE4"/>
    <w:rsid w:val="00701317"/>
    <w:rsid w:val="007020A9"/>
    <w:rsid w:val="007020AA"/>
    <w:rsid w:val="00702AA4"/>
    <w:rsid w:val="00702F92"/>
    <w:rsid w:val="0070369C"/>
    <w:rsid w:val="00703E3F"/>
    <w:rsid w:val="0070508E"/>
    <w:rsid w:val="00705C53"/>
    <w:rsid w:val="00706B77"/>
    <w:rsid w:val="007071B5"/>
    <w:rsid w:val="00707636"/>
    <w:rsid w:val="007079C7"/>
    <w:rsid w:val="007118F3"/>
    <w:rsid w:val="00711A0F"/>
    <w:rsid w:val="007136B9"/>
    <w:rsid w:val="007136F3"/>
    <w:rsid w:val="0071691C"/>
    <w:rsid w:val="00716C04"/>
    <w:rsid w:val="00716E42"/>
    <w:rsid w:val="007172FD"/>
    <w:rsid w:val="00717B61"/>
    <w:rsid w:val="007209BD"/>
    <w:rsid w:val="00721F00"/>
    <w:rsid w:val="007228CE"/>
    <w:rsid w:val="007228FF"/>
    <w:rsid w:val="00723A36"/>
    <w:rsid w:val="007243AB"/>
    <w:rsid w:val="00724CCA"/>
    <w:rsid w:val="007259A7"/>
    <w:rsid w:val="007266DA"/>
    <w:rsid w:val="00726CF4"/>
    <w:rsid w:val="0073186C"/>
    <w:rsid w:val="007321CB"/>
    <w:rsid w:val="00732EC8"/>
    <w:rsid w:val="0073323E"/>
    <w:rsid w:val="007337D5"/>
    <w:rsid w:val="00733FC3"/>
    <w:rsid w:val="00734077"/>
    <w:rsid w:val="007351E4"/>
    <w:rsid w:val="0073547B"/>
    <w:rsid w:val="00735D84"/>
    <w:rsid w:val="00736393"/>
    <w:rsid w:val="00737262"/>
    <w:rsid w:val="007374A4"/>
    <w:rsid w:val="00737769"/>
    <w:rsid w:val="00737BEF"/>
    <w:rsid w:val="007411FB"/>
    <w:rsid w:val="0074127C"/>
    <w:rsid w:val="007424D4"/>
    <w:rsid w:val="007439ED"/>
    <w:rsid w:val="00745B8F"/>
    <w:rsid w:val="00745BDB"/>
    <w:rsid w:val="0074679F"/>
    <w:rsid w:val="00746EC1"/>
    <w:rsid w:val="007507E9"/>
    <w:rsid w:val="0075083C"/>
    <w:rsid w:val="00751BE2"/>
    <w:rsid w:val="00751E57"/>
    <w:rsid w:val="0075218D"/>
    <w:rsid w:val="00754325"/>
    <w:rsid w:val="00754F35"/>
    <w:rsid w:val="007576C4"/>
    <w:rsid w:val="00757E63"/>
    <w:rsid w:val="0076081F"/>
    <w:rsid w:val="00760C1D"/>
    <w:rsid w:val="00761AF2"/>
    <w:rsid w:val="00763015"/>
    <w:rsid w:val="007630FC"/>
    <w:rsid w:val="00763F31"/>
    <w:rsid w:val="0076437D"/>
    <w:rsid w:val="007643F7"/>
    <w:rsid w:val="0076484A"/>
    <w:rsid w:val="00765156"/>
    <w:rsid w:val="007656EC"/>
    <w:rsid w:val="00767DDF"/>
    <w:rsid w:val="007700FB"/>
    <w:rsid w:val="007706D6"/>
    <w:rsid w:val="00770EA1"/>
    <w:rsid w:val="00772458"/>
    <w:rsid w:val="00774158"/>
    <w:rsid w:val="00774FAD"/>
    <w:rsid w:val="00775ECF"/>
    <w:rsid w:val="00777E2F"/>
    <w:rsid w:val="00780552"/>
    <w:rsid w:val="00781015"/>
    <w:rsid w:val="00782102"/>
    <w:rsid w:val="007822D5"/>
    <w:rsid w:val="007832C9"/>
    <w:rsid w:val="0078397B"/>
    <w:rsid w:val="00785742"/>
    <w:rsid w:val="007907BA"/>
    <w:rsid w:val="007907FE"/>
    <w:rsid w:val="007909B1"/>
    <w:rsid w:val="00791412"/>
    <w:rsid w:val="00794418"/>
    <w:rsid w:val="007963B7"/>
    <w:rsid w:val="007A1B62"/>
    <w:rsid w:val="007A3026"/>
    <w:rsid w:val="007A3CDB"/>
    <w:rsid w:val="007A4EA0"/>
    <w:rsid w:val="007A543B"/>
    <w:rsid w:val="007A5677"/>
    <w:rsid w:val="007A60A5"/>
    <w:rsid w:val="007A681D"/>
    <w:rsid w:val="007A6B0E"/>
    <w:rsid w:val="007B09EE"/>
    <w:rsid w:val="007B0F94"/>
    <w:rsid w:val="007B106A"/>
    <w:rsid w:val="007B16AF"/>
    <w:rsid w:val="007B18DE"/>
    <w:rsid w:val="007B1C1E"/>
    <w:rsid w:val="007B27A4"/>
    <w:rsid w:val="007B3392"/>
    <w:rsid w:val="007B398A"/>
    <w:rsid w:val="007B4053"/>
    <w:rsid w:val="007B4867"/>
    <w:rsid w:val="007B48AE"/>
    <w:rsid w:val="007B4BDC"/>
    <w:rsid w:val="007B4BE4"/>
    <w:rsid w:val="007B5F0E"/>
    <w:rsid w:val="007B6466"/>
    <w:rsid w:val="007C0102"/>
    <w:rsid w:val="007C1958"/>
    <w:rsid w:val="007C3C57"/>
    <w:rsid w:val="007C4382"/>
    <w:rsid w:val="007C44E0"/>
    <w:rsid w:val="007C46B4"/>
    <w:rsid w:val="007C7380"/>
    <w:rsid w:val="007C77A1"/>
    <w:rsid w:val="007C7D0C"/>
    <w:rsid w:val="007D189F"/>
    <w:rsid w:val="007D2A4A"/>
    <w:rsid w:val="007D2E3E"/>
    <w:rsid w:val="007D3E88"/>
    <w:rsid w:val="007D4667"/>
    <w:rsid w:val="007D472E"/>
    <w:rsid w:val="007D5D51"/>
    <w:rsid w:val="007D6402"/>
    <w:rsid w:val="007D66E9"/>
    <w:rsid w:val="007D6929"/>
    <w:rsid w:val="007D6ED5"/>
    <w:rsid w:val="007D70F0"/>
    <w:rsid w:val="007E026C"/>
    <w:rsid w:val="007E06A5"/>
    <w:rsid w:val="007E0B92"/>
    <w:rsid w:val="007E13C8"/>
    <w:rsid w:val="007E1B4D"/>
    <w:rsid w:val="007E3DB2"/>
    <w:rsid w:val="007E4080"/>
    <w:rsid w:val="007E4506"/>
    <w:rsid w:val="007E4ED8"/>
    <w:rsid w:val="007E572A"/>
    <w:rsid w:val="007E7AB1"/>
    <w:rsid w:val="007E7D9D"/>
    <w:rsid w:val="007F2424"/>
    <w:rsid w:val="007F27D4"/>
    <w:rsid w:val="007F3915"/>
    <w:rsid w:val="007F3FB5"/>
    <w:rsid w:val="007F448C"/>
    <w:rsid w:val="007F5B71"/>
    <w:rsid w:val="007F6EC6"/>
    <w:rsid w:val="007F6FC8"/>
    <w:rsid w:val="0080094D"/>
    <w:rsid w:val="00800EAE"/>
    <w:rsid w:val="00801448"/>
    <w:rsid w:val="008016C2"/>
    <w:rsid w:val="00801DDA"/>
    <w:rsid w:val="00801F59"/>
    <w:rsid w:val="008021CA"/>
    <w:rsid w:val="008030A7"/>
    <w:rsid w:val="00803E47"/>
    <w:rsid w:val="00804DB9"/>
    <w:rsid w:val="0080535E"/>
    <w:rsid w:val="0080703D"/>
    <w:rsid w:val="008102D6"/>
    <w:rsid w:val="00810C90"/>
    <w:rsid w:val="008121FE"/>
    <w:rsid w:val="008123AA"/>
    <w:rsid w:val="00812FB7"/>
    <w:rsid w:val="00813A28"/>
    <w:rsid w:val="008142ED"/>
    <w:rsid w:val="00814FD7"/>
    <w:rsid w:val="00816F6B"/>
    <w:rsid w:val="0081731D"/>
    <w:rsid w:val="00821C02"/>
    <w:rsid w:val="00823664"/>
    <w:rsid w:val="008241E8"/>
    <w:rsid w:val="00826DAC"/>
    <w:rsid w:val="008270F1"/>
    <w:rsid w:val="00827266"/>
    <w:rsid w:val="008300BB"/>
    <w:rsid w:val="00831C28"/>
    <w:rsid w:val="008321BF"/>
    <w:rsid w:val="00833348"/>
    <w:rsid w:val="00833BD4"/>
    <w:rsid w:val="00833D7E"/>
    <w:rsid w:val="00833E4E"/>
    <w:rsid w:val="00836810"/>
    <w:rsid w:val="00837581"/>
    <w:rsid w:val="008375A4"/>
    <w:rsid w:val="00837898"/>
    <w:rsid w:val="00837E49"/>
    <w:rsid w:val="00840857"/>
    <w:rsid w:val="00840C27"/>
    <w:rsid w:val="00841241"/>
    <w:rsid w:val="00843AEA"/>
    <w:rsid w:val="00844386"/>
    <w:rsid w:val="00846649"/>
    <w:rsid w:val="00846909"/>
    <w:rsid w:val="00847D07"/>
    <w:rsid w:val="008514F7"/>
    <w:rsid w:val="00851501"/>
    <w:rsid w:val="00852973"/>
    <w:rsid w:val="00852B96"/>
    <w:rsid w:val="0085305D"/>
    <w:rsid w:val="0085496D"/>
    <w:rsid w:val="008561C1"/>
    <w:rsid w:val="00856B1B"/>
    <w:rsid w:val="00856CC2"/>
    <w:rsid w:val="00860449"/>
    <w:rsid w:val="00860E19"/>
    <w:rsid w:val="008619E8"/>
    <w:rsid w:val="0086233E"/>
    <w:rsid w:val="0086328A"/>
    <w:rsid w:val="0086504B"/>
    <w:rsid w:val="00865767"/>
    <w:rsid w:val="0086578D"/>
    <w:rsid w:val="0086649F"/>
    <w:rsid w:val="00867C91"/>
    <w:rsid w:val="0087222B"/>
    <w:rsid w:val="00872242"/>
    <w:rsid w:val="00872702"/>
    <w:rsid w:val="008736DF"/>
    <w:rsid w:val="00873E6C"/>
    <w:rsid w:val="00874DD0"/>
    <w:rsid w:val="0087562E"/>
    <w:rsid w:val="008757A7"/>
    <w:rsid w:val="00876A46"/>
    <w:rsid w:val="00876E69"/>
    <w:rsid w:val="00877A5D"/>
    <w:rsid w:val="00877A94"/>
    <w:rsid w:val="0088083E"/>
    <w:rsid w:val="0088227D"/>
    <w:rsid w:val="008822AE"/>
    <w:rsid w:val="008825FE"/>
    <w:rsid w:val="00883713"/>
    <w:rsid w:val="00884209"/>
    <w:rsid w:val="008846F5"/>
    <w:rsid w:val="00886A5A"/>
    <w:rsid w:val="0088785B"/>
    <w:rsid w:val="00887EA9"/>
    <w:rsid w:val="00890611"/>
    <w:rsid w:val="00891316"/>
    <w:rsid w:val="008913E6"/>
    <w:rsid w:val="008928C3"/>
    <w:rsid w:val="00893954"/>
    <w:rsid w:val="00895B28"/>
    <w:rsid w:val="008A011B"/>
    <w:rsid w:val="008A0574"/>
    <w:rsid w:val="008A1384"/>
    <w:rsid w:val="008A1545"/>
    <w:rsid w:val="008A24D3"/>
    <w:rsid w:val="008A3005"/>
    <w:rsid w:val="008A6361"/>
    <w:rsid w:val="008A70DE"/>
    <w:rsid w:val="008A7B87"/>
    <w:rsid w:val="008A7DDC"/>
    <w:rsid w:val="008B32A2"/>
    <w:rsid w:val="008B3434"/>
    <w:rsid w:val="008B343B"/>
    <w:rsid w:val="008B39A2"/>
    <w:rsid w:val="008B3E6D"/>
    <w:rsid w:val="008B4811"/>
    <w:rsid w:val="008B4F29"/>
    <w:rsid w:val="008B51AD"/>
    <w:rsid w:val="008B5F20"/>
    <w:rsid w:val="008B6CFD"/>
    <w:rsid w:val="008B79EF"/>
    <w:rsid w:val="008C0741"/>
    <w:rsid w:val="008C0898"/>
    <w:rsid w:val="008C16F1"/>
    <w:rsid w:val="008C1FA5"/>
    <w:rsid w:val="008C2813"/>
    <w:rsid w:val="008C3373"/>
    <w:rsid w:val="008C38A1"/>
    <w:rsid w:val="008C3C7A"/>
    <w:rsid w:val="008C4537"/>
    <w:rsid w:val="008C46F2"/>
    <w:rsid w:val="008C4F34"/>
    <w:rsid w:val="008C55DA"/>
    <w:rsid w:val="008C5C0E"/>
    <w:rsid w:val="008C5E84"/>
    <w:rsid w:val="008C6DB3"/>
    <w:rsid w:val="008C7698"/>
    <w:rsid w:val="008C772F"/>
    <w:rsid w:val="008D0DC5"/>
    <w:rsid w:val="008D25BA"/>
    <w:rsid w:val="008D36BB"/>
    <w:rsid w:val="008D3EEA"/>
    <w:rsid w:val="008D5563"/>
    <w:rsid w:val="008D6001"/>
    <w:rsid w:val="008D6ABF"/>
    <w:rsid w:val="008D7150"/>
    <w:rsid w:val="008E1A85"/>
    <w:rsid w:val="008E2E73"/>
    <w:rsid w:val="008E433D"/>
    <w:rsid w:val="008E4FAC"/>
    <w:rsid w:val="008E613D"/>
    <w:rsid w:val="008E622D"/>
    <w:rsid w:val="008E7ECE"/>
    <w:rsid w:val="008F0F9E"/>
    <w:rsid w:val="008F11F5"/>
    <w:rsid w:val="008F1F84"/>
    <w:rsid w:val="008F2036"/>
    <w:rsid w:val="008F219B"/>
    <w:rsid w:val="008F25DE"/>
    <w:rsid w:val="008F27C6"/>
    <w:rsid w:val="008F523A"/>
    <w:rsid w:val="008F766A"/>
    <w:rsid w:val="009015AC"/>
    <w:rsid w:val="00901C05"/>
    <w:rsid w:val="00903201"/>
    <w:rsid w:val="009033D7"/>
    <w:rsid w:val="00903D3C"/>
    <w:rsid w:val="00904480"/>
    <w:rsid w:val="0090489F"/>
    <w:rsid w:val="00904918"/>
    <w:rsid w:val="00905AE8"/>
    <w:rsid w:val="00905E9F"/>
    <w:rsid w:val="00906777"/>
    <w:rsid w:val="00906CAF"/>
    <w:rsid w:val="00907629"/>
    <w:rsid w:val="009079CB"/>
    <w:rsid w:val="00910C16"/>
    <w:rsid w:val="00910F07"/>
    <w:rsid w:val="00912D01"/>
    <w:rsid w:val="009140E6"/>
    <w:rsid w:val="00914346"/>
    <w:rsid w:val="00914E97"/>
    <w:rsid w:val="00915C21"/>
    <w:rsid w:val="0091616A"/>
    <w:rsid w:val="009167AF"/>
    <w:rsid w:val="00916AC4"/>
    <w:rsid w:val="00916EB4"/>
    <w:rsid w:val="00920992"/>
    <w:rsid w:val="00921FCA"/>
    <w:rsid w:val="00922A8A"/>
    <w:rsid w:val="009236F1"/>
    <w:rsid w:val="00923CF9"/>
    <w:rsid w:val="00924094"/>
    <w:rsid w:val="0092471D"/>
    <w:rsid w:val="00924C87"/>
    <w:rsid w:val="00925AA4"/>
    <w:rsid w:val="00927D4B"/>
    <w:rsid w:val="00930460"/>
    <w:rsid w:val="00930904"/>
    <w:rsid w:val="0093162D"/>
    <w:rsid w:val="00931A93"/>
    <w:rsid w:val="00931E4A"/>
    <w:rsid w:val="00932456"/>
    <w:rsid w:val="00933822"/>
    <w:rsid w:val="0093433A"/>
    <w:rsid w:val="00934450"/>
    <w:rsid w:val="00934795"/>
    <w:rsid w:val="00935704"/>
    <w:rsid w:val="00935FA8"/>
    <w:rsid w:val="009366A9"/>
    <w:rsid w:val="00937796"/>
    <w:rsid w:val="00940893"/>
    <w:rsid w:val="00943194"/>
    <w:rsid w:val="00943F01"/>
    <w:rsid w:val="00945326"/>
    <w:rsid w:val="0094594E"/>
    <w:rsid w:val="009463AC"/>
    <w:rsid w:val="00946589"/>
    <w:rsid w:val="00946AC3"/>
    <w:rsid w:val="00947A9F"/>
    <w:rsid w:val="00947C64"/>
    <w:rsid w:val="00947D8B"/>
    <w:rsid w:val="00947F24"/>
    <w:rsid w:val="0095138A"/>
    <w:rsid w:val="00953BC5"/>
    <w:rsid w:val="0095597F"/>
    <w:rsid w:val="00955C30"/>
    <w:rsid w:val="00956584"/>
    <w:rsid w:val="009565AD"/>
    <w:rsid w:val="00956936"/>
    <w:rsid w:val="009600BD"/>
    <w:rsid w:val="009600FE"/>
    <w:rsid w:val="00960378"/>
    <w:rsid w:val="009610D7"/>
    <w:rsid w:val="009611B2"/>
    <w:rsid w:val="009626CE"/>
    <w:rsid w:val="00962756"/>
    <w:rsid w:val="00962FD8"/>
    <w:rsid w:val="0096309B"/>
    <w:rsid w:val="009643DE"/>
    <w:rsid w:val="00964A0D"/>
    <w:rsid w:val="00964D1B"/>
    <w:rsid w:val="009651AC"/>
    <w:rsid w:val="009651FC"/>
    <w:rsid w:val="00965647"/>
    <w:rsid w:val="00965DBF"/>
    <w:rsid w:val="00966F33"/>
    <w:rsid w:val="0096706F"/>
    <w:rsid w:val="00967134"/>
    <w:rsid w:val="009671F4"/>
    <w:rsid w:val="00967291"/>
    <w:rsid w:val="00967655"/>
    <w:rsid w:val="009709E1"/>
    <w:rsid w:val="00971800"/>
    <w:rsid w:val="00971FB1"/>
    <w:rsid w:val="009727E2"/>
    <w:rsid w:val="0097344D"/>
    <w:rsid w:val="00973628"/>
    <w:rsid w:val="00973851"/>
    <w:rsid w:val="009743FD"/>
    <w:rsid w:val="0097479E"/>
    <w:rsid w:val="00975934"/>
    <w:rsid w:val="00975EB2"/>
    <w:rsid w:val="0097627B"/>
    <w:rsid w:val="00976542"/>
    <w:rsid w:val="009765C9"/>
    <w:rsid w:val="00976F8B"/>
    <w:rsid w:val="0097737B"/>
    <w:rsid w:val="00980ADA"/>
    <w:rsid w:val="00982335"/>
    <w:rsid w:val="00982425"/>
    <w:rsid w:val="009833BA"/>
    <w:rsid w:val="00983C29"/>
    <w:rsid w:val="009845AE"/>
    <w:rsid w:val="00984E3D"/>
    <w:rsid w:val="0098523A"/>
    <w:rsid w:val="0098627D"/>
    <w:rsid w:val="00986A96"/>
    <w:rsid w:val="00990920"/>
    <w:rsid w:val="00990974"/>
    <w:rsid w:val="00990AB8"/>
    <w:rsid w:val="009927AB"/>
    <w:rsid w:val="00993C56"/>
    <w:rsid w:val="00995AA5"/>
    <w:rsid w:val="00995EB3"/>
    <w:rsid w:val="009A06BA"/>
    <w:rsid w:val="009A0801"/>
    <w:rsid w:val="009A270B"/>
    <w:rsid w:val="009A28B7"/>
    <w:rsid w:val="009A3151"/>
    <w:rsid w:val="009A410A"/>
    <w:rsid w:val="009A5377"/>
    <w:rsid w:val="009A5537"/>
    <w:rsid w:val="009A5659"/>
    <w:rsid w:val="009A5D77"/>
    <w:rsid w:val="009A6752"/>
    <w:rsid w:val="009A6C64"/>
    <w:rsid w:val="009A7314"/>
    <w:rsid w:val="009A7ED1"/>
    <w:rsid w:val="009B0B07"/>
    <w:rsid w:val="009B1FAE"/>
    <w:rsid w:val="009B2DAE"/>
    <w:rsid w:val="009B3F2D"/>
    <w:rsid w:val="009B4AB6"/>
    <w:rsid w:val="009B528A"/>
    <w:rsid w:val="009B5479"/>
    <w:rsid w:val="009B5582"/>
    <w:rsid w:val="009B6A16"/>
    <w:rsid w:val="009B78EF"/>
    <w:rsid w:val="009B7B94"/>
    <w:rsid w:val="009C015E"/>
    <w:rsid w:val="009C1DDF"/>
    <w:rsid w:val="009C2129"/>
    <w:rsid w:val="009C22C5"/>
    <w:rsid w:val="009C23C0"/>
    <w:rsid w:val="009C2725"/>
    <w:rsid w:val="009C2739"/>
    <w:rsid w:val="009C2BAD"/>
    <w:rsid w:val="009C319D"/>
    <w:rsid w:val="009C5BCB"/>
    <w:rsid w:val="009C5C92"/>
    <w:rsid w:val="009C6AD6"/>
    <w:rsid w:val="009C70F7"/>
    <w:rsid w:val="009C7EF4"/>
    <w:rsid w:val="009D0778"/>
    <w:rsid w:val="009D16DF"/>
    <w:rsid w:val="009D2478"/>
    <w:rsid w:val="009D4CE8"/>
    <w:rsid w:val="009D54CD"/>
    <w:rsid w:val="009D57BD"/>
    <w:rsid w:val="009D6ABF"/>
    <w:rsid w:val="009D6D23"/>
    <w:rsid w:val="009E0E9C"/>
    <w:rsid w:val="009E11C8"/>
    <w:rsid w:val="009E560F"/>
    <w:rsid w:val="009E5C57"/>
    <w:rsid w:val="009E5FB3"/>
    <w:rsid w:val="009E755E"/>
    <w:rsid w:val="009F041D"/>
    <w:rsid w:val="009F09AC"/>
    <w:rsid w:val="009F136E"/>
    <w:rsid w:val="009F198D"/>
    <w:rsid w:val="009F3552"/>
    <w:rsid w:val="009F4F4C"/>
    <w:rsid w:val="009F5571"/>
    <w:rsid w:val="009F59BA"/>
    <w:rsid w:val="009F5DEA"/>
    <w:rsid w:val="009F6344"/>
    <w:rsid w:val="009F6A6E"/>
    <w:rsid w:val="009F6DC2"/>
    <w:rsid w:val="00A00867"/>
    <w:rsid w:val="00A01637"/>
    <w:rsid w:val="00A02E75"/>
    <w:rsid w:val="00A040BE"/>
    <w:rsid w:val="00A048F0"/>
    <w:rsid w:val="00A0551A"/>
    <w:rsid w:val="00A05C4F"/>
    <w:rsid w:val="00A11B81"/>
    <w:rsid w:val="00A11C08"/>
    <w:rsid w:val="00A126C3"/>
    <w:rsid w:val="00A13FAC"/>
    <w:rsid w:val="00A143B1"/>
    <w:rsid w:val="00A14A3C"/>
    <w:rsid w:val="00A15274"/>
    <w:rsid w:val="00A16813"/>
    <w:rsid w:val="00A17068"/>
    <w:rsid w:val="00A20010"/>
    <w:rsid w:val="00A202B4"/>
    <w:rsid w:val="00A205F8"/>
    <w:rsid w:val="00A20708"/>
    <w:rsid w:val="00A21507"/>
    <w:rsid w:val="00A21952"/>
    <w:rsid w:val="00A21EF6"/>
    <w:rsid w:val="00A2235C"/>
    <w:rsid w:val="00A23A63"/>
    <w:rsid w:val="00A24027"/>
    <w:rsid w:val="00A25BEF"/>
    <w:rsid w:val="00A26AB3"/>
    <w:rsid w:val="00A27E24"/>
    <w:rsid w:val="00A27EB3"/>
    <w:rsid w:val="00A30AF2"/>
    <w:rsid w:val="00A31C6F"/>
    <w:rsid w:val="00A31F28"/>
    <w:rsid w:val="00A3202B"/>
    <w:rsid w:val="00A3219E"/>
    <w:rsid w:val="00A32525"/>
    <w:rsid w:val="00A328D2"/>
    <w:rsid w:val="00A32A0D"/>
    <w:rsid w:val="00A35917"/>
    <w:rsid w:val="00A35EEC"/>
    <w:rsid w:val="00A37C13"/>
    <w:rsid w:val="00A400AB"/>
    <w:rsid w:val="00A40493"/>
    <w:rsid w:val="00A41CE5"/>
    <w:rsid w:val="00A4211B"/>
    <w:rsid w:val="00A4316B"/>
    <w:rsid w:val="00A431C9"/>
    <w:rsid w:val="00A431CE"/>
    <w:rsid w:val="00A460D0"/>
    <w:rsid w:val="00A4696C"/>
    <w:rsid w:val="00A472F9"/>
    <w:rsid w:val="00A475F9"/>
    <w:rsid w:val="00A5102B"/>
    <w:rsid w:val="00A52D2E"/>
    <w:rsid w:val="00A53029"/>
    <w:rsid w:val="00A5386D"/>
    <w:rsid w:val="00A53B16"/>
    <w:rsid w:val="00A54D36"/>
    <w:rsid w:val="00A55AE8"/>
    <w:rsid w:val="00A55BB6"/>
    <w:rsid w:val="00A56E36"/>
    <w:rsid w:val="00A57179"/>
    <w:rsid w:val="00A57BD5"/>
    <w:rsid w:val="00A57D1D"/>
    <w:rsid w:val="00A57E81"/>
    <w:rsid w:val="00A6103A"/>
    <w:rsid w:val="00A61956"/>
    <w:rsid w:val="00A61F32"/>
    <w:rsid w:val="00A62BB8"/>
    <w:rsid w:val="00A649A2"/>
    <w:rsid w:val="00A64D1C"/>
    <w:rsid w:val="00A66550"/>
    <w:rsid w:val="00A706FA"/>
    <w:rsid w:val="00A718F6"/>
    <w:rsid w:val="00A71F14"/>
    <w:rsid w:val="00A7252F"/>
    <w:rsid w:val="00A729E5"/>
    <w:rsid w:val="00A72DA4"/>
    <w:rsid w:val="00A7476F"/>
    <w:rsid w:val="00A75712"/>
    <w:rsid w:val="00A75A34"/>
    <w:rsid w:val="00A77435"/>
    <w:rsid w:val="00A7796F"/>
    <w:rsid w:val="00A8154A"/>
    <w:rsid w:val="00A816CE"/>
    <w:rsid w:val="00A828C1"/>
    <w:rsid w:val="00A8377D"/>
    <w:rsid w:val="00A844C0"/>
    <w:rsid w:val="00A85093"/>
    <w:rsid w:val="00A867D9"/>
    <w:rsid w:val="00A87159"/>
    <w:rsid w:val="00A87CA4"/>
    <w:rsid w:val="00A914F7"/>
    <w:rsid w:val="00A9158F"/>
    <w:rsid w:val="00A91C50"/>
    <w:rsid w:val="00A92A80"/>
    <w:rsid w:val="00A92C23"/>
    <w:rsid w:val="00A930F1"/>
    <w:rsid w:val="00A9426B"/>
    <w:rsid w:val="00A94A59"/>
    <w:rsid w:val="00A94B9A"/>
    <w:rsid w:val="00A95BB2"/>
    <w:rsid w:val="00A9602B"/>
    <w:rsid w:val="00A96401"/>
    <w:rsid w:val="00A97C44"/>
    <w:rsid w:val="00AA04B5"/>
    <w:rsid w:val="00AA0957"/>
    <w:rsid w:val="00AA15E9"/>
    <w:rsid w:val="00AA16D4"/>
    <w:rsid w:val="00AA22D0"/>
    <w:rsid w:val="00AA2594"/>
    <w:rsid w:val="00AA2D98"/>
    <w:rsid w:val="00AA33F9"/>
    <w:rsid w:val="00AA371A"/>
    <w:rsid w:val="00AA43E5"/>
    <w:rsid w:val="00AA4518"/>
    <w:rsid w:val="00AA64E8"/>
    <w:rsid w:val="00AA65E5"/>
    <w:rsid w:val="00AA66D6"/>
    <w:rsid w:val="00AA6F5F"/>
    <w:rsid w:val="00AA6FC1"/>
    <w:rsid w:val="00AB0088"/>
    <w:rsid w:val="00AB019B"/>
    <w:rsid w:val="00AB0AF8"/>
    <w:rsid w:val="00AB15BE"/>
    <w:rsid w:val="00AB326B"/>
    <w:rsid w:val="00AB3E01"/>
    <w:rsid w:val="00AB4273"/>
    <w:rsid w:val="00AB50E8"/>
    <w:rsid w:val="00AB6D45"/>
    <w:rsid w:val="00AB7481"/>
    <w:rsid w:val="00AB7BE8"/>
    <w:rsid w:val="00AC01BD"/>
    <w:rsid w:val="00AC038C"/>
    <w:rsid w:val="00AC0AE0"/>
    <w:rsid w:val="00AC2A50"/>
    <w:rsid w:val="00AC34BC"/>
    <w:rsid w:val="00AC3521"/>
    <w:rsid w:val="00AC459C"/>
    <w:rsid w:val="00AC4BAB"/>
    <w:rsid w:val="00AC51FC"/>
    <w:rsid w:val="00AC5937"/>
    <w:rsid w:val="00AC63D5"/>
    <w:rsid w:val="00AC648E"/>
    <w:rsid w:val="00AD082C"/>
    <w:rsid w:val="00AD1D08"/>
    <w:rsid w:val="00AD23A3"/>
    <w:rsid w:val="00AD25FD"/>
    <w:rsid w:val="00AD5FC2"/>
    <w:rsid w:val="00AD624C"/>
    <w:rsid w:val="00AE08E8"/>
    <w:rsid w:val="00AE124F"/>
    <w:rsid w:val="00AE1B08"/>
    <w:rsid w:val="00AE2024"/>
    <w:rsid w:val="00AE232E"/>
    <w:rsid w:val="00AE2672"/>
    <w:rsid w:val="00AE26B6"/>
    <w:rsid w:val="00AE2BD1"/>
    <w:rsid w:val="00AE2FEE"/>
    <w:rsid w:val="00AE3E9D"/>
    <w:rsid w:val="00AE4007"/>
    <w:rsid w:val="00AE52B8"/>
    <w:rsid w:val="00AE6410"/>
    <w:rsid w:val="00AE6DE9"/>
    <w:rsid w:val="00AE7637"/>
    <w:rsid w:val="00AF1385"/>
    <w:rsid w:val="00AF1DC3"/>
    <w:rsid w:val="00AF3090"/>
    <w:rsid w:val="00AF3348"/>
    <w:rsid w:val="00AF5222"/>
    <w:rsid w:val="00AF6970"/>
    <w:rsid w:val="00AF77CC"/>
    <w:rsid w:val="00AF7A45"/>
    <w:rsid w:val="00B0070A"/>
    <w:rsid w:val="00B00A76"/>
    <w:rsid w:val="00B00F7F"/>
    <w:rsid w:val="00B01724"/>
    <w:rsid w:val="00B01B29"/>
    <w:rsid w:val="00B02341"/>
    <w:rsid w:val="00B037CF"/>
    <w:rsid w:val="00B03903"/>
    <w:rsid w:val="00B0579C"/>
    <w:rsid w:val="00B05824"/>
    <w:rsid w:val="00B070B2"/>
    <w:rsid w:val="00B0755C"/>
    <w:rsid w:val="00B103B0"/>
    <w:rsid w:val="00B10F9A"/>
    <w:rsid w:val="00B121B0"/>
    <w:rsid w:val="00B141C8"/>
    <w:rsid w:val="00B148DA"/>
    <w:rsid w:val="00B178CE"/>
    <w:rsid w:val="00B179DD"/>
    <w:rsid w:val="00B20207"/>
    <w:rsid w:val="00B22DB8"/>
    <w:rsid w:val="00B248CA"/>
    <w:rsid w:val="00B260C1"/>
    <w:rsid w:val="00B2681A"/>
    <w:rsid w:val="00B26C5A"/>
    <w:rsid w:val="00B30163"/>
    <w:rsid w:val="00B30979"/>
    <w:rsid w:val="00B310C4"/>
    <w:rsid w:val="00B31800"/>
    <w:rsid w:val="00B32E80"/>
    <w:rsid w:val="00B34B63"/>
    <w:rsid w:val="00B34D8D"/>
    <w:rsid w:val="00B34E56"/>
    <w:rsid w:val="00B35529"/>
    <w:rsid w:val="00B3640C"/>
    <w:rsid w:val="00B37078"/>
    <w:rsid w:val="00B378AD"/>
    <w:rsid w:val="00B379B0"/>
    <w:rsid w:val="00B37C78"/>
    <w:rsid w:val="00B40DCA"/>
    <w:rsid w:val="00B442B7"/>
    <w:rsid w:val="00B44897"/>
    <w:rsid w:val="00B474FE"/>
    <w:rsid w:val="00B47CA2"/>
    <w:rsid w:val="00B50982"/>
    <w:rsid w:val="00B512B6"/>
    <w:rsid w:val="00B5139C"/>
    <w:rsid w:val="00B52F52"/>
    <w:rsid w:val="00B53A07"/>
    <w:rsid w:val="00B53DFD"/>
    <w:rsid w:val="00B543AD"/>
    <w:rsid w:val="00B54B82"/>
    <w:rsid w:val="00B54E28"/>
    <w:rsid w:val="00B55406"/>
    <w:rsid w:val="00B565B8"/>
    <w:rsid w:val="00B56BFA"/>
    <w:rsid w:val="00B5722F"/>
    <w:rsid w:val="00B60238"/>
    <w:rsid w:val="00B60AA1"/>
    <w:rsid w:val="00B60D26"/>
    <w:rsid w:val="00B60FE4"/>
    <w:rsid w:val="00B61C7F"/>
    <w:rsid w:val="00B627CC"/>
    <w:rsid w:val="00B62AD2"/>
    <w:rsid w:val="00B62D30"/>
    <w:rsid w:val="00B63814"/>
    <w:rsid w:val="00B638E1"/>
    <w:rsid w:val="00B63FFC"/>
    <w:rsid w:val="00B640D0"/>
    <w:rsid w:val="00B64C39"/>
    <w:rsid w:val="00B700DA"/>
    <w:rsid w:val="00B705CE"/>
    <w:rsid w:val="00B70744"/>
    <w:rsid w:val="00B718A9"/>
    <w:rsid w:val="00B730D2"/>
    <w:rsid w:val="00B737B7"/>
    <w:rsid w:val="00B73CAB"/>
    <w:rsid w:val="00B74A84"/>
    <w:rsid w:val="00B75836"/>
    <w:rsid w:val="00B77412"/>
    <w:rsid w:val="00B77827"/>
    <w:rsid w:val="00B81317"/>
    <w:rsid w:val="00B8131B"/>
    <w:rsid w:val="00B824E7"/>
    <w:rsid w:val="00B830FA"/>
    <w:rsid w:val="00B836A6"/>
    <w:rsid w:val="00B83DA2"/>
    <w:rsid w:val="00B8450A"/>
    <w:rsid w:val="00B84941"/>
    <w:rsid w:val="00B84E0F"/>
    <w:rsid w:val="00B85F22"/>
    <w:rsid w:val="00B86EC0"/>
    <w:rsid w:val="00B87C94"/>
    <w:rsid w:val="00B90611"/>
    <w:rsid w:val="00B906A9"/>
    <w:rsid w:val="00B91173"/>
    <w:rsid w:val="00B926F2"/>
    <w:rsid w:val="00B92803"/>
    <w:rsid w:val="00B93D46"/>
    <w:rsid w:val="00B94708"/>
    <w:rsid w:val="00B955AB"/>
    <w:rsid w:val="00B96C05"/>
    <w:rsid w:val="00B9736F"/>
    <w:rsid w:val="00B97573"/>
    <w:rsid w:val="00BA0042"/>
    <w:rsid w:val="00BA122D"/>
    <w:rsid w:val="00BA1FCA"/>
    <w:rsid w:val="00BA3DEA"/>
    <w:rsid w:val="00BA4C59"/>
    <w:rsid w:val="00BA5B0E"/>
    <w:rsid w:val="00BA65EE"/>
    <w:rsid w:val="00BA6DF4"/>
    <w:rsid w:val="00BA752A"/>
    <w:rsid w:val="00BA7E0F"/>
    <w:rsid w:val="00BB012B"/>
    <w:rsid w:val="00BB0310"/>
    <w:rsid w:val="00BB1EDC"/>
    <w:rsid w:val="00BB23DE"/>
    <w:rsid w:val="00BB3311"/>
    <w:rsid w:val="00BB35A3"/>
    <w:rsid w:val="00BB4083"/>
    <w:rsid w:val="00BB4999"/>
    <w:rsid w:val="00BB57B5"/>
    <w:rsid w:val="00BB6887"/>
    <w:rsid w:val="00BB7ABF"/>
    <w:rsid w:val="00BC0AA4"/>
    <w:rsid w:val="00BC2972"/>
    <w:rsid w:val="00BC2A26"/>
    <w:rsid w:val="00BC3083"/>
    <w:rsid w:val="00BC5716"/>
    <w:rsid w:val="00BC6450"/>
    <w:rsid w:val="00BD1873"/>
    <w:rsid w:val="00BD19B4"/>
    <w:rsid w:val="00BD1D83"/>
    <w:rsid w:val="00BD285A"/>
    <w:rsid w:val="00BD298F"/>
    <w:rsid w:val="00BD3074"/>
    <w:rsid w:val="00BD4015"/>
    <w:rsid w:val="00BD40EE"/>
    <w:rsid w:val="00BD4BE7"/>
    <w:rsid w:val="00BD4C28"/>
    <w:rsid w:val="00BD630B"/>
    <w:rsid w:val="00BD6BC5"/>
    <w:rsid w:val="00BD6E92"/>
    <w:rsid w:val="00BD75D5"/>
    <w:rsid w:val="00BD7D19"/>
    <w:rsid w:val="00BE06D3"/>
    <w:rsid w:val="00BE2E6A"/>
    <w:rsid w:val="00BE45EE"/>
    <w:rsid w:val="00BE4BB9"/>
    <w:rsid w:val="00BE4F88"/>
    <w:rsid w:val="00BE53D0"/>
    <w:rsid w:val="00BF0DE2"/>
    <w:rsid w:val="00BF17E9"/>
    <w:rsid w:val="00BF210B"/>
    <w:rsid w:val="00BF24F3"/>
    <w:rsid w:val="00BF2918"/>
    <w:rsid w:val="00BF3229"/>
    <w:rsid w:val="00BF3330"/>
    <w:rsid w:val="00BF4938"/>
    <w:rsid w:val="00BF5224"/>
    <w:rsid w:val="00C009F7"/>
    <w:rsid w:val="00C026F8"/>
    <w:rsid w:val="00C06822"/>
    <w:rsid w:val="00C07B9E"/>
    <w:rsid w:val="00C120A8"/>
    <w:rsid w:val="00C134D2"/>
    <w:rsid w:val="00C138E7"/>
    <w:rsid w:val="00C14059"/>
    <w:rsid w:val="00C15D4D"/>
    <w:rsid w:val="00C15ECA"/>
    <w:rsid w:val="00C170CE"/>
    <w:rsid w:val="00C175A6"/>
    <w:rsid w:val="00C17A85"/>
    <w:rsid w:val="00C22185"/>
    <w:rsid w:val="00C22277"/>
    <w:rsid w:val="00C22636"/>
    <w:rsid w:val="00C226C5"/>
    <w:rsid w:val="00C25374"/>
    <w:rsid w:val="00C2544B"/>
    <w:rsid w:val="00C25B30"/>
    <w:rsid w:val="00C25F2A"/>
    <w:rsid w:val="00C26280"/>
    <w:rsid w:val="00C26FC2"/>
    <w:rsid w:val="00C3086F"/>
    <w:rsid w:val="00C308D7"/>
    <w:rsid w:val="00C31661"/>
    <w:rsid w:val="00C3174C"/>
    <w:rsid w:val="00C31E90"/>
    <w:rsid w:val="00C33886"/>
    <w:rsid w:val="00C33BCD"/>
    <w:rsid w:val="00C3588A"/>
    <w:rsid w:val="00C35E03"/>
    <w:rsid w:val="00C372A8"/>
    <w:rsid w:val="00C379DF"/>
    <w:rsid w:val="00C41DF4"/>
    <w:rsid w:val="00C435A0"/>
    <w:rsid w:val="00C43845"/>
    <w:rsid w:val="00C43CA8"/>
    <w:rsid w:val="00C43D66"/>
    <w:rsid w:val="00C4459E"/>
    <w:rsid w:val="00C4489C"/>
    <w:rsid w:val="00C45623"/>
    <w:rsid w:val="00C4585E"/>
    <w:rsid w:val="00C45C06"/>
    <w:rsid w:val="00C46B33"/>
    <w:rsid w:val="00C473E7"/>
    <w:rsid w:val="00C47583"/>
    <w:rsid w:val="00C47B81"/>
    <w:rsid w:val="00C50115"/>
    <w:rsid w:val="00C5065E"/>
    <w:rsid w:val="00C513C1"/>
    <w:rsid w:val="00C514FB"/>
    <w:rsid w:val="00C53761"/>
    <w:rsid w:val="00C537AD"/>
    <w:rsid w:val="00C53BC4"/>
    <w:rsid w:val="00C56078"/>
    <w:rsid w:val="00C5688F"/>
    <w:rsid w:val="00C571FF"/>
    <w:rsid w:val="00C57282"/>
    <w:rsid w:val="00C578A0"/>
    <w:rsid w:val="00C57EA8"/>
    <w:rsid w:val="00C600B2"/>
    <w:rsid w:val="00C60489"/>
    <w:rsid w:val="00C623C1"/>
    <w:rsid w:val="00C62423"/>
    <w:rsid w:val="00C637F0"/>
    <w:rsid w:val="00C66B2D"/>
    <w:rsid w:val="00C67147"/>
    <w:rsid w:val="00C67E7B"/>
    <w:rsid w:val="00C73940"/>
    <w:rsid w:val="00C7451E"/>
    <w:rsid w:val="00C769DD"/>
    <w:rsid w:val="00C7712F"/>
    <w:rsid w:val="00C77353"/>
    <w:rsid w:val="00C77903"/>
    <w:rsid w:val="00C80BDA"/>
    <w:rsid w:val="00C80C72"/>
    <w:rsid w:val="00C80D62"/>
    <w:rsid w:val="00C80D8C"/>
    <w:rsid w:val="00C80FF1"/>
    <w:rsid w:val="00C81932"/>
    <w:rsid w:val="00C83BC1"/>
    <w:rsid w:val="00C9089A"/>
    <w:rsid w:val="00C92148"/>
    <w:rsid w:val="00C93532"/>
    <w:rsid w:val="00C9479D"/>
    <w:rsid w:val="00CA0661"/>
    <w:rsid w:val="00CA0AC2"/>
    <w:rsid w:val="00CA18C4"/>
    <w:rsid w:val="00CA3019"/>
    <w:rsid w:val="00CA3820"/>
    <w:rsid w:val="00CA4FF1"/>
    <w:rsid w:val="00CB03C2"/>
    <w:rsid w:val="00CB041B"/>
    <w:rsid w:val="00CB28EA"/>
    <w:rsid w:val="00CB3F34"/>
    <w:rsid w:val="00CB541A"/>
    <w:rsid w:val="00CB62D6"/>
    <w:rsid w:val="00CB65E8"/>
    <w:rsid w:val="00CB6FEC"/>
    <w:rsid w:val="00CB778E"/>
    <w:rsid w:val="00CB7DA3"/>
    <w:rsid w:val="00CB7F58"/>
    <w:rsid w:val="00CC02A3"/>
    <w:rsid w:val="00CC09D6"/>
    <w:rsid w:val="00CC1202"/>
    <w:rsid w:val="00CC1B01"/>
    <w:rsid w:val="00CC1EC6"/>
    <w:rsid w:val="00CC2574"/>
    <w:rsid w:val="00CC2FE3"/>
    <w:rsid w:val="00CC3E1E"/>
    <w:rsid w:val="00CC47A6"/>
    <w:rsid w:val="00CC59C9"/>
    <w:rsid w:val="00CC725B"/>
    <w:rsid w:val="00CC7AD6"/>
    <w:rsid w:val="00CC7F36"/>
    <w:rsid w:val="00CD0AB7"/>
    <w:rsid w:val="00CD0D7D"/>
    <w:rsid w:val="00CD1E5D"/>
    <w:rsid w:val="00CD25F9"/>
    <w:rsid w:val="00CD2C50"/>
    <w:rsid w:val="00CD32AE"/>
    <w:rsid w:val="00CD3323"/>
    <w:rsid w:val="00CD35C2"/>
    <w:rsid w:val="00CD68C5"/>
    <w:rsid w:val="00CD7BB0"/>
    <w:rsid w:val="00CD7BB5"/>
    <w:rsid w:val="00CD7D3A"/>
    <w:rsid w:val="00CE06DE"/>
    <w:rsid w:val="00CE0E02"/>
    <w:rsid w:val="00CE1719"/>
    <w:rsid w:val="00CE2332"/>
    <w:rsid w:val="00CE4F17"/>
    <w:rsid w:val="00CE542C"/>
    <w:rsid w:val="00CE591C"/>
    <w:rsid w:val="00CE67CA"/>
    <w:rsid w:val="00CE7DA3"/>
    <w:rsid w:val="00CF046D"/>
    <w:rsid w:val="00CF12DD"/>
    <w:rsid w:val="00CF1ABD"/>
    <w:rsid w:val="00CF1CAF"/>
    <w:rsid w:val="00CF20BB"/>
    <w:rsid w:val="00CF2E37"/>
    <w:rsid w:val="00CF2EB5"/>
    <w:rsid w:val="00CF43FB"/>
    <w:rsid w:val="00CF493D"/>
    <w:rsid w:val="00CF5BBB"/>
    <w:rsid w:val="00CF60B0"/>
    <w:rsid w:val="00CF616B"/>
    <w:rsid w:val="00CF627D"/>
    <w:rsid w:val="00CF7183"/>
    <w:rsid w:val="00CF750B"/>
    <w:rsid w:val="00CF7ED2"/>
    <w:rsid w:val="00CF7EF4"/>
    <w:rsid w:val="00D0076D"/>
    <w:rsid w:val="00D017FB"/>
    <w:rsid w:val="00D02BC3"/>
    <w:rsid w:val="00D03937"/>
    <w:rsid w:val="00D0498B"/>
    <w:rsid w:val="00D06267"/>
    <w:rsid w:val="00D07B7B"/>
    <w:rsid w:val="00D104F7"/>
    <w:rsid w:val="00D11342"/>
    <w:rsid w:val="00D11DBA"/>
    <w:rsid w:val="00D11F3F"/>
    <w:rsid w:val="00D1263A"/>
    <w:rsid w:val="00D16012"/>
    <w:rsid w:val="00D164B3"/>
    <w:rsid w:val="00D16796"/>
    <w:rsid w:val="00D16FD6"/>
    <w:rsid w:val="00D20012"/>
    <w:rsid w:val="00D20FAE"/>
    <w:rsid w:val="00D2118B"/>
    <w:rsid w:val="00D21A39"/>
    <w:rsid w:val="00D23304"/>
    <w:rsid w:val="00D236DA"/>
    <w:rsid w:val="00D23E75"/>
    <w:rsid w:val="00D250A5"/>
    <w:rsid w:val="00D26250"/>
    <w:rsid w:val="00D263CD"/>
    <w:rsid w:val="00D26C79"/>
    <w:rsid w:val="00D26C96"/>
    <w:rsid w:val="00D2782C"/>
    <w:rsid w:val="00D31BB1"/>
    <w:rsid w:val="00D359EE"/>
    <w:rsid w:val="00D36ED9"/>
    <w:rsid w:val="00D3729E"/>
    <w:rsid w:val="00D37856"/>
    <w:rsid w:val="00D44434"/>
    <w:rsid w:val="00D44DCF"/>
    <w:rsid w:val="00D450E3"/>
    <w:rsid w:val="00D45111"/>
    <w:rsid w:val="00D45276"/>
    <w:rsid w:val="00D45DC1"/>
    <w:rsid w:val="00D46CB4"/>
    <w:rsid w:val="00D47719"/>
    <w:rsid w:val="00D5045C"/>
    <w:rsid w:val="00D50F2B"/>
    <w:rsid w:val="00D51936"/>
    <w:rsid w:val="00D51E08"/>
    <w:rsid w:val="00D53423"/>
    <w:rsid w:val="00D536A8"/>
    <w:rsid w:val="00D537AF"/>
    <w:rsid w:val="00D54001"/>
    <w:rsid w:val="00D5476C"/>
    <w:rsid w:val="00D54781"/>
    <w:rsid w:val="00D54856"/>
    <w:rsid w:val="00D552DC"/>
    <w:rsid w:val="00D5591C"/>
    <w:rsid w:val="00D574D0"/>
    <w:rsid w:val="00D575B7"/>
    <w:rsid w:val="00D57C5A"/>
    <w:rsid w:val="00D6206C"/>
    <w:rsid w:val="00D62E82"/>
    <w:rsid w:val="00D64008"/>
    <w:rsid w:val="00D64170"/>
    <w:rsid w:val="00D653AB"/>
    <w:rsid w:val="00D65A61"/>
    <w:rsid w:val="00D66073"/>
    <w:rsid w:val="00D66300"/>
    <w:rsid w:val="00D66306"/>
    <w:rsid w:val="00D66D1D"/>
    <w:rsid w:val="00D67E7D"/>
    <w:rsid w:val="00D7127F"/>
    <w:rsid w:val="00D7166F"/>
    <w:rsid w:val="00D725AB"/>
    <w:rsid w:val="00D804CD"/>
    <w:rsid w:val="00D811CE"/>
    <w:rsid w:val="00D8161B"/>
    <w:rsid w:val="00D83BEE"/>
    <w:rsid w:val="00D85D05"/>
    <w:rsid w:val="00D85DE0"/>
    <w:rsid w:val="00D86346"/>
    <w:rsid w:val="00D86CC7"/>
    <w:rsid w:val="00D911FD"/>
    <w:rsid w:val="00D9314D"/>
    <w:rsid w:val="00D937EE"/>
    <w:rsid w:val="00D93C9C"/>
    <w:rsid w:val="00D94A13"/>
    <w:rsid w:val="00D951FA"/>
    <w:rsid w:val="00D95BA9"/>
    <w:rsid w:val="00D95EDB"/>
    <w:rsid w:val="00DA1E4B"/>
    <w:rsid w:val="00DA2967"/>
    <w:rsid w:val="00DA2A40"/>
    <w:rsid w:val="00DA332C"/>
    <w:rsid w:val="00DA3807"/>
    <w:rsid w:val="00DA3DEC"/>
    <w:rsid w:val="00DA5183"/>
    <w:rsid w:val="00DA5DFA"/>
    <w:rsid w:val="00DA60A1"/>
    <w:rsid w:val="00DA69C2"/>
    <w:rsid w:val="00DA7909"/>
    <w:rsid w:val="00DB08BF"/>
    <w:rsid w:val="00DB141F"/>
    <w:rsid w:val="00DB1BC7"/>
    <w:rsid w:val="00DB22B2"/>
    <w:rsid w:val="00DB2BFC"/>
    <w:rsid w:val="00DB3F7E"/>
    <w:rsid w:val="00DB40A8"/>
    <w:rsid w:val="00DB49B6"/>
    <w:rsid w:val="00DB5BFD"/>
    <w:rsid w:val="00DB6623"/>
    <w:rsid w:val="00DB67A1"/>
    <w:rsid w:val="00DB792E"/>
    <w:rsid w:val="00DC079C"/>
    <w:rsid w:val="00DC0BDF"/>
    <w:rsid w:val="00DC1067"/>
    <w:rsid w:val="00DC53ED"/>
    <w:rsid w:val="00DC5AFB"/>
    <w:rsid w:val="00DC5CF2"/>
    <w:rsid w:val="00DC5EB6"/>
    <w:rsid w:val="00DC6834"/>
    <w:rsid w:val="00DC6CAD"/>
    <w:rsid w:val="00DC7010"/>
    <w:rsid w:val="00DC7121"/>
    <w:rsid w:val="00DD0910"/>
    <w:rsid w:val="00DD1BC3"/>
    <w:rsid w:val="00DD2F3F"/>
    <w:rsid w:val="00DD3CDC"/>
    <w:rsid w:val="00DD4587"/>
    <w:rsid w:val="00DD48EC"/>
    <w:rsid w:val="00DD5718"/>
    <w:rsid w:val="00DD7961"/>
    <w:rsid w:val="00DE0071"/>
    <w:rsid w:val="00DE134E"/>
    <w:rsid w:val="00DE13B2"/>
    <w:rsid w:val="00DE28ED"/>
    <w:rsid w:val="00DE29FA"/>
    <w:rsid w:val="00DE2D71"/>
    <w:rsid w:val="00DE308F"/>
    <w:rsid w:val="00DE4F0A"/>
    <w:rsid w:val="00DE504E"/>
    <w:rsid w:val="00DE536E"/>
    <w:rsid w:val="00DE6792"/>
    <w:rsid w:val="00DE77DE"/>
    <w:rsid w:val="00DF03EB"/>
    <w:rsid w:val="00DF04C0"/>
    <w:rsid w:val="00DF13A6"/>
    <w:rsid w:val="00DF181E"/>
    <w:rsid w:val="00DF7AFF"/>
    <w:rsid w:val="00E002BB"/>
    <w:rsid w:val="00E006D0"/>
    <w:rsid w:val="00E01BB8"/>
    <w:rsid w:val="00E01F1E"/>
    <w:rsid w:val="00E02384"/>
    <w:rsid w:val="00E02546"/>
    <w:rsid w:val="00E02693"/>
    <w:rsid w:val="00E02AFD"/>
    <w:rsid w:val="00E02B05"/>
    <w:rsid w:val="00E03130"/>
    <w:rsid w:val="00E04E9D"/>
    <w:rsid w:val="00E0518B"/>
    <w:rsid w:val="00E054F5"/>
    <w:rsid w:val="00E05E1D"/>
    <w:rsid w:val="00E074FC"/>
    <w:rsid w:val="00E10BD2"/>
    <w:rsid w:val="00E10FA9"/>
    <w:rsid w:val="00E11CF4"/>
    <w:rsid w:val="00E1231A"/>
    <w:rsid w:val="00E13B75"/>
    <w:rsid w:val="00E13BC9"/>
    <w:rsid w:val="00E142F5"/>
    <w:rsid w:val="00E145C6"/>
    <w:rsid w:val="00E14E56"/>
    <w:rsid w:val="00E163BC"/>
    <w:rsid w:val="00E16D63"/>
    <w:rsid w:val="00E20BCF"/>
    <w:rsid w:val="00E217AC"/>
    <w:rsid w:val="00E21945"/>
    <w:rsid w:val="00E21EE1"/>
    <w:rsid w:val="00E224D7"/>
    <w:rsid w:val="00E22CCF"/>
    <w:rsid w:val="00E232B0"/>
    <w:rsid w:val="00E2576D"/>
    <w:rsid w:val="00E25F3E"/>
    <w:rsid w:val="00E275DC"/>
    <w:rsid w:val="00E27EF5"/>
    <w:rsid w:val="00E27F93"/>
    <w:rsid w:val="00E30B6A"/>
    <w:rsid w:val="00E319A0"/>
    <w:rsid w:val="00E32F32"/>
    <w:rsid w:val="00E32FA0"/>
    <w:rsid w:val="00E33D07"/>
    <w:rsid w:val="00E33E23"/>
    <w:rsid w:val="00E34618"/>
    <w:rsid w:val="00E35D94"/>
    <w:rsid w:val="00E36450"/>
    <w:rsid w:val="00E36683"/>
    <w:rsid w:val="00E372A7"/>
    <w:rsid w:val="00E40234"/>
    <w:rsid w:val="00E406A3"/>
    <w:rsid w:val="00E407C9"/>
    <w:rsid w:val="00E40CEF"/>
    <w:rsid w:val="00E41917"/>
    <w:rsid w:val="00E433B8"/>
    <w:rsid w:val="00E437AE"/>
    <w:rsid w:val="00E43813"/>
    <w:rsid w:val="00E452B2"/>
    <w:rsid w:val="00E50FE8"/>
    <w:rsid w:val="00E527DB"/>
    <w:rsid w:val="00E541A0"/>
    <w:rsid w:val="00E54455"/>
    <w:rsid w:val="00E556E8"/>
    <w:rsid w:val="00E55AE4"/>
    <w:rsid w:val="00E55DC0"/>
    <w:rsid w:val="00E55EA7"/>
    <w:rsid w:val="00E5604D"/>
    <w:rsid w:val="00E562B4"/>
    <w:rsid w:val="00E56FCA"/>
    <w:rsid w:val="00E57196"/>
    <w:rsid w:val="00E57A6E"/>
    <w:rsid w:val="00E57D9A"/>
    <w:rsid w:val="00E6028A"/>
    <w:rsid w:val="00E6068A"/>
    <w:rsid w:val="00E60CFC"/>
    <w:rsid w:val="00E60E92"/>
    <w:rsid w:val="00E60EAA"/>
    <w:rsid w:val="00E62E42"/>
    <w:rsid w:val="00E651EF"/>
    <w:rsid w:val="00E65516"/>
    <w:rsid w:val="00E66149"/>
    <w:rsid w:val="00E666D5"/>
    <w:rsid w:val="00E66900"/>
    <w:rsid w:val="00E66D81"/>
    <w:rsid w:val="00E675E1"/>
    <w:rsid w:val="00E71512"/>
    <w:rsid w:val="00E7187D"/>
    <w:rsid w:val="00E731DB"/>
    <w:rsid w:val="00E73D36"/>
    <w:rsid w:val="00E73F15"/>
    <w:rsid w:val="00E75A0A"/>
    <w:rsid w:val="00E75DF9"/>
    <w:rsid w:val="00E76ABC"/>
    <w:rsid w:val="00E773C1"/>
    <w:rsid w:val="00E776D8"/>
    <w:rsid w:val="00E77E94"/>
    <w:rsid w:val="00E77EE7"/>
    <w:rsid w:val="00E801AC"/>
    <w:rsid w:val="00E80A4D"/>
    <w:rsid w:val="00E80E73"/>
    <w:rsid w:val="00E81580"/>
    <w:rsid w:val="00E81804"/>
    <w:rsid w:val="00E8313B"/>
    <w:rsid w:val="00E83482"/>
    <w:rsid w:val="00E83BA4"/>
    <w:rsid w:val="00E84CA4"/>
    <w:rsid w:val="00E8597F"/>
    <w:rsid w:val="00E85D43"/>
    <w:rsid w:val="00E85FEB"/>
    <w:rsid w:val="00E85FF6"/>
    <w:rsid w:val="00E861C4"/>
    <w:rsid w:val="00E86343"/>
    <w:rsid w:val="00E86F7F"/>
    <w:rsid w:val="00E8755D"/>
    <w:rsid w:val="00E87D84"/>
    <w:rsid w:val="00E91206"/>
    <w:rsid w:val="00E91420"/>
    <w:rsid w:val="00E930D7"/>
    <w:rsid w:val="00E933E9"/>
    <w:rsid w:val="00E956B4"/>
    <w:rsid w:val="00E95915"/>
    <w:rsid w:val="00E95D3F"/>
    <w:rsid w:val="00E96B4F"/>
    <w:rsid w:val="00E96C6B"/>
    <w:rsid w:val="00EA0CA6"/>
    <w:rsid w:val="00EA1441"/>
    <w:rsid w:val="00EA182A"/>
    <w:rsid w:val="00EA1AD8"/>
    <w:rsid w:val="00EA24F7"/>
    <w:rsid w:val="00EA3479"/>
    <w:rsid w:val="00EA3A39"/>
    <w:rsid w:val="00EA3B3A"/>
    <w:rsid w:val="00EA3B3F"/>
    <w:rsid w:val="00EA3F0D"/>
    <w:rsid w:val="00EA457F"/>
    <w:rsid w:val="00EA471F"/>
    <w:rsid w:val="00EA49A3"/>
    <w:rsid w:val="00EA5221"/>
    <w:rsid w:val="00EA6DE2"/>
    <w:rsid w:val="00EA7142"/>
    <w:rsid w:val="00EA73C0"/>
    <w:rsid w:val="00EB0283"/>
    <w:rsid w:val="00EB070F"/>
    <w:rsid w:val="00EB07EC"/>
    <w:rsid w:val="00EB0EAE"/>
    <w:rsid w:val="00EB1920"/>
    <w:rsid w:val="00EB2693"/>
    <w:rsid w:val="00EB2AD1"/>
    <w:rsid w:val="00EB5AC0"/>
    <w:rsid w:val="00EB68A3"/>
    <w:rsid w:val="00EB6971"/>
    <w:rsid w:val="00EB6BFC"/>
    <w:rsid w:val="00EB71C5"/>
    <w:rsid w:val="00EB7255"/>
    <w:rsid w:val="00EB7E2E"/>
    <w:rsid w:val="00EC0CAD"/>
    <w:rsid w:val="00EC1504"/>
    <w:rsid w:val="00EC1963"/>
    <w:rsid w:val="00EC26DE"/>
    <w:rsid w:val="00EC2A1D"/>
    <w:rsid w:val="00EC368C"/>
    <w:rsid w:val="00EC4A42"/>
    <w:rsid w:val="00EC5181"/>
    <w:rsid w:val="00EC532F"/>
    <w:rsid w:val="00EC73C8"/>
    <w:rsid w:val="00ED02C8"/>
    <w:rsid w:val="00ED063B"/>
    <w:rsid w:val="00ED1233"/>
    <w:rsid w:val="00ED2E69"/>
    <w:rsid w:val="00ED3496"/>
    <w:rsid w:val="00ED4386"/>
    <w:rsid w:val="00ED5B8A"/>
    <w:rsid w:val="00ED65D7"/>
    <w:rsid w:val="00ED71F1"/>
    <w:rsid w:val="00ED7CC7"/>
    <w:rsid w:val="00ED7E98"/>
    <w:rsid w:val="00EE0801"/>
    <w:rsid w:val="00EE11A4"/>
    <w:rsid w:val="00EE2EB3"/>
    <w:rsid w:val="00EE2F60"/>
    <w:rsid w:val="00EE3EFF"/>
    <w:rsid w:val="00EE51F3"/>
    <w:rsid w:val="00EE6EA4"/>
    <w:rsid w:val="00EE73F2"/>
    <w:rsid w:val="00EF01CC"/>
    <w:rsid w:val="00EF1D3E"/>
    <w:rsid w:val="00EF208E"/>
    <w:rsid w:val="00EF4EFA"/>
    <w:rsid w:val="00EF593C"/>
    <w:rsid w:val="00EF6435"/>
    <w:rsid w:val="00EF6BFB"/>
    <w:rsid w:val="00F01148"/>
    <w:rsid w:val="00F01824"/>
    <w:rsid w:val="00F02C56"/>
    <w:rsid w:val="00F0348D"/>
    <w:rsid w:val="00F04928"/>
    <w:rsid w:val="00F0493E"/>
    <w:rsid w:val="00F05906"/>
    <w:rsid w:val="00F0638D"/>
    <w:rsid w:val="00F06797"/>
    <w:rsid w:val="00F0685D"/>
    <w:rsid w:val="00F075E0"/>
    <w:rsid w:val="00F07604"/>
    <w:rsid w:val="00F10DC3"/>
    <w:rsid w:val="00F11653"/>
    <w:rsid w:val="00F12F24"/>
    <w:rsid w:val="00F13C41"/>
    <w:rsid w:val="00F151C5"/>
    <w:rsid w:val="00F155BC"/>
    <w:rsid w:val="00F158AF"/>
    <w:rsid w:val="00F15F53"/>
    <w:rsid w:val="00F164BE"/>
    <w:rsid w:val="00F17DF3"/>
    <w:rsid w:val="00F20C48"/>
    <w:rsid w:val="00F20D61"/>
    <w:rsid w:val="00F2141D"/>
    <w:rsid w:val="00F21942"/>
    <w:rsid w:val="00F242E3"/>
    <w:rsid w:val="00F260FD"/>
    <w:rsid w:val="00F26D40"/>
    <w:rsid w:val="00F26E90"/>
    <w:rsid w:val="00F305AA"/>
    <w:rsid w:val="00F31AB1"/>
    <w:rsid w:val="00F336A0"/>
    <w:rsid w:val="00F33823"/>
    <w:rsid w:val="00F338E7"/>
    <w:rsid w:val="00F33A99"/>
    <w:rsid w:val="00F351C5"/>
    <w:rsid w:val="00F35EA5"/>
    <w:rsid w:val="00F36E3E"/>
    <w:rsid w:val="00F37903"/>
    <w:rsid w:val="00F37C31"/>
    <w:rsid w:val="00F37FE1"/>
    <w:rsid w:val="00F40243"/>
    <w:rsid w:val="00F4053E"/>
    <w:rsid w:val="00F4157D"/>
    <w:rsid w:val="00F42036"/>
    <w:rsid w:val="00F431FA"/>
    <w:rsid w:val="00F4351B"/>
    <w:rsid w:val="00F43C7D"/>
    <w:rsid w:val="00F4499F"/>
    <w:rsid w:val="00F458D3"/>
    <w:rsid w:val="00F45E70"/>
    <w:rsid w:val="00F46F9C"/>
    <w:rsid w:val="00F47F42"/>
    <w:rsid w:val="00F506F1"/>
    <w:rsid w:val="00F509EC"/>
    <w:rsid w:val="00F5133A"/>
    <w:rsid w:val="00F51487"/>
    <w:rsid w:val="00F5361F"/>
    <w:rsid w:val="00F5365B"/>
    <w:rsid w:val="00F54224"/>
    <w:rsid w:val="00F54565"/>
    <w:rsid w:val="00F55498"/>
    <w:rsid w:val="00F60809"/>
    <w:rsid w:val="00F620E0"/>
    <w:rsid w:val="00F62196"/>
    <w:rsid w:val="00F6475A"/>
    <w:rsid w:val="00F64EB3"/>
    <w:rsid w:val="00F65FEC"/>
    <w:rsid w:val="00F705CB"/>
    <w:rsid w:val="00F71187"/>
    <w:rsid w:val="00F734ED"/>
    <w:rsid w:val="00F7402E"/>
    <w:rsid w:val="00F76005"/>
    <w:rsid w:val="00F77A30"/>
    <w:rsid w:val="00F77F68"/>
    <w:rsid w:val="00F80E30"/>
    <w:rsid w:val="00F8147E"/>
    <w:rsid w:val="00F81B8B"/>
    <w:rsid w:val="00F81E7D"/>
    <w:rsid w:val="00F82074"/>
    <w:rsid w:val="00F82D6B"/>
    <w:rsid w:val="00F82FE7"/>
    <w:rsid w:val="00F83374"/>
    <w:rsid w:val="00F83E04"/>
    <w:rsid w:val="00F84257"/>
    <w:rsid w:val="00F846F6"/>
    <w:rsid w:val="00F84FDE"/>
    <w:rsid w:val="00F8523C"/>
    <w:rsid w:val="00F854FE"/>
    <w:rsid w:val="00F86B30"/>
    <w:rsid w:val="00F87394"/>
    <w:rsid w:val="00F87916"/>
    <w:rsid w:val="00F87BCD"/>
    <w:rsid w:val="00F924E6"/>
    <w:rsid w:val="00F92C30"/>
    <w:rsid w:val="00F92F0C"/>
    <w:rsid w:val="00F94873"/>
    <w:rsid w:val="00F94BFD"/>
    <w:rsid w:val="00F959C6"/>
    <w:rsid w:val="00F96DA6"/>
    <w:rsid w:val="00F970FD"/>
    <w:rsid w:val="00F9745C"/>
    <w:rsid w:val="00F97D94"/>
    <w:rsid w:val="00FA3B00"/>
    <w:rsid w:val="00FA45F4"/>
    <w:rsid w:val="00FA48DB"/>
    <w:rsid w:val="00FA4983"/>
    <w:rsid w:val="00FA5911"/>
    <w:rsid w:val="00FA5C22"/>
    <w:rsid w:val="00FA6871"/>
    <w:rsid w:val="00FA6929"/>
    <w:rsid w:val="00FB1AAA"/>
    <w:rsid w:val="00FB1BF7"/>
    <w:rsid w:val="00FB1DDA"/>
    <w:rsid w:val="00FB20EB"/>
    <w:rsid w:val="00FB222B"/>
    <w:rsid w:val="00FB4114"/>
    <w:rsid w:val="00FB443E"/>
    <w:rsid w:val="00FB485C"/>
    <w:rsid w:val="00FB48EB"/>
    <w:rsid w:val="00FB495F"/>
    <w:rsid w:val="00FB54DD"/>
    <w:rsid w:val="00FB6625"/>
    <w:rsid w:val="00FC1021"/>
    <w:rsid w:val="00FC2EBF"/>
    <w:rsid w:val="00FC43A4"/>
    <w:rsid w:val="00FC5EBA"/>
    <w:rsid w:val="00FC6E0E"/>
    <w:rsid w:val="00FC7EAC"/>
    <w:rsid w:val="00FD010D"/>
    <w:rsid w:val="00FD0368"/>
    <w:rsid w:val="00FD08DA"/>
    <w:rsid w:val="00FD1482"/>
    <w:rsid w:val="00FD3EA4"/>
    <w:rsid w:val="00FE1C3A"/>
    <w:rsid w:val="00FE20CA"/>
    <w:rsid w:val="00FE3564"/>
    <w:rsid w:val="00FE39DE"/>
    <w:rsid w:val="00FE5839"/>
    <w:rsid w:val="00FE727B"/>
    <w:rsid w:val="00FE79DD"/>
    <w:rsid w:val="00FF20EC"/>
    <w:rsid w:val="00FF3EFA"/>
    <w:rsid w:val="00FF48E7"/>
    <w:rsid w:val="00FF50EE"/>
    <w:rsid w:val="00FF5213"/>
    <w:rsid w:val="00FF60B5"/>
    <w:rsid w:val="00FF61AD"/>
    <w:rsid w:val="00FF6A7E"/>
    <w:rsid w:val="00FF6DA8"/>
    <w:rsid w:val="00FF6E60"/>
    <w:rsid w:val="00FF77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10497AD"/>
  <w14:defaultImageDpi w14:val="330"/>
  <w15:chartTrackingRefBased/>
  <w15:docId w15:val="{7B588F26-4F7F-48C5-BE54-592DCD4FC6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D2478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D2478"/>
    <w:rPr>
      <w:color w:val="0563C1" w:themeColor="hyperlink"/>
      <w:u w:val="single"/>
    </w:rPr>
  </w:style>
  <w:style w:type="paragraph" w:styleId="NormalWeb">
    <w:name w:val="Normal (Web)"/>
    <w:basedOn w:val="Normal"/>
    <w:link w:val="NormalWebChar"/>
    <w:uiPriority w:val="99"/>
    <w:unhideWhenUsed/>
    <w:rsid w:val="009D2478"/>
    <w:pPr>
      <w:spacing w:before="100" w:beforeAutospacing="1" w:after="100" w:afterAutospacing="1"/>
    </w:pPr>
  </w:style>
  <w:style w:type="character" w:customStyle="1" w:styleId="NormalWebChar">
    <w:name w:val="Normal (Web) Char"/>
    <w:basedOn w:val="DefaultParagraphFont"/>
    <w:link w:val="NormalWeb"/>
    <w:uiPriority w:val="99"/>
    <w:rsid w:val="009D2478"/>
    <w:rPr>
      <w:rFonts w:ascii="Times New Roman" w:eastAsia="Times New Roman" w:hAnsi="Times New Roman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860449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60449"/>
    <w:rPr>
      <w:rFonts w:ascii="Times New Roman" w:eastAsia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860449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60449"/>
    <w:rPr>
      <w:rFonts w:ascii="Times New Roman" w:eastAsia="Times New Roman" w:hAnsi="Times New Roman" w:cs="Times New Roman"/>
      <w:noProof/>
    </w:rPr>
  </w:style>
  <w:style w:type="character" w:styleId="CommentReference">
    <w:name w:val="annotation reference"/>
    <w:basedOn w:val="DefaultParagraphFont"/>
    <w:uiPriority w:val="99"/>
    <w:unhideWhenUsed/>
    <w:rsid w:val="00525C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25C2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25C20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25C2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25C20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25C20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5C20"/>
    <w:rPr>
      <w:rFonts w:ascii="Times New Roman" w:eastAsia="Times New Roman" w:hAnsi="Times New Roman" w:cs="Times New Roman"/>
      <w:sz w:val="18"/>
      <w:szCs w:val="18"/>
    </w:rPr>
  </w:style>
  <w:style w:type="character" w:customStyle="1" w:styleId="None">
    <w:name w:val="None"/>
    <w:rsid w:val="00CB041B"/>
  </w:style>
  <w:style w:type="character" w:styleId="Emphasis">
    <w:name w:val="Emphasis"/>
    <w:basedOn w:val="DefaultParagraphFont"/>
    <w:uiPriority w:val="20"/>
    <w:qFormat/>
    <w:rsid w:val="00D1263A"/>
    <w:rPr>
      <w:i/>
      <w:iCs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87159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87159"/>
    <w:rPr>
      <w:rFonts w:ascii="Times New Roman" w:eastAsia="Times New Roman" w:hAnsi="Times New Roman" w:cs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A87159"/>
    <w:rPr>
      <w:vertAlign w:val="superscript"/>
    </w:rPr>
  </w:style>
  <w:style w:type="paragraph" w:styleId="Footer">
    <w:name w:val="footer"/>
    <w:basedOn w:val="Normal"/>
    <w:link w:val="FooterChar"/>
    <w:uiPriority w:val="99"/>
    <w:unhideWhenUsed/>
    <w:rsid w:val="00CF046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F046D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CF046D"/>
  </w:style>
  <w:style w:type="character" w:customStyle="1" w:styleId="small-caps">
    <w:name w:val="small-caps"/>
    <w:basedOn w:val="DefaultParagraphFont"/>
    <w:rsid w:val="00937796"/>
  </w:style>
  <w:style w:type="character" w:styleId="LineNumber">
    <w:name w:val="line number"/>
    <w:basedOn w:val="DefaultParagraphFont"/>
    <w:uiPriority w:val="99"/>
    <w:semiHidden/>
    <w:unhideWhenUsed/>
    <w:rsid w:val="00664281"/>
  </w:style>
  <w:style w:type="paragraph" w:styleId="Revision">
    <w:name w:val="Revision"/>
    <w:hidden/>
    <w:uiPriority w:val="99"/>
    <w:semiHidden/>
    <w:rsid w:val="00BD1D83"/>
    <w:rPr>
      <w:rFonts w:ascii="Times New Roman" w:eastAsia="Times New Roman" w:hAnsi="Times New Roman" w:cs="Times New Roman"/>
    </w:rPr>
  </w:style>
  <w:style w:type="paragraph" w:styleId="ListParagraph">
    <w:name w:val="List Paragraph"/>
    <w:basedOn w:val="Normal"/>
    <w:uiPriority w:val="34"/>
    <w:qFormat/>
    <w:rsid w:val="00B74A84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E406A3"/>
    <w:rPr>
      <w:color w:val="96607D"/>
      <w:u w:val="single"/>
    </w:rPr>
  </w:style>
  <w:style w:type="paragraph" w:customStyle="1" w:styleId="msonormal0">
    <w:name w:val="msonormal"/>
    <w:basedOn w:val="Normal"/>
    <w:rsid w:val="00E406A3"/>
    <w:pPr>
      <w:spacing w:before="100" w:beforeAutospacing="1" w:after="100" w:afterAutospacing="1"/>
    </w:pPr>
  </w:style>
  <w:style w:type="paragraph" w:customStyle="1" w:styleId="xl65">
    <w:name w:val="xl65"/>
    <w:basedOn w:val="Normal"/>
    <w:rsid w:val="00E406A3"/>
    <w:pPr>
      <w:pBdr>
        <w:top w:val="single" w:sz="8" w:space="0" w:color="CCCCCC"/>
        <w:left w:val="single" w:sz="8" w:space="0" w:color="CCCCCC"/>
        <w:bottom w:val="single" w:sz="8" w:space="0" w:color="CCCCCC"/>
        <w:right w:val="single" w:sz="8" w:space="0" w:color="CCCCCC"/>
      </w:pBdr>
      <w:spacing w:before="100" w:beforeAutospacing="1" w:after="100" w:afterAutospacing="1"/>
      <w:textAlignment w:val="center"/>
    </w:pPr>
    <w:rPr>
      <w:b/>
      <w:bCs/>
      <w:sz w:val="20"/>
      <w:szCs w:val="20"/>
    </w:rPr>
  </w:style>
  <w:style w:type="paragraph" w:customStyle="1" w:styleId="xl66">
    <w:name w:val="xl66"/>
    <w:basedOn w:val="Normal"/>
    <w:rsid w:val="00E406A3"/>
    <w:pPr>
      <w:pBdr>
        <w:top w:val="single" w:sz="8" w:space="0" w:color="CCCCCC"/>
        <w:left w:val="single" w:sz="8" w:space="0" w:color="CCCCCC"/>
        <w:bottom w:val="single" w:sz="8" w:space="0" w:color="CCCCCC"/>
        <w:right w:val="single" w:sz="8" w:space="0" w:color="CCCCCC"/>
      </w:pBdr>
      <w:spacing w:before="100" w:beforeAutospacing="1" w:after="100" w:afterAutospacing="1"/>
      <w:jc w:val="center"/>
      <w:textAlignment w:val="center"/>
    </w:pPr>
    <w:rPr>
      <w:b/>
      <w:bCs/>
      <w:sz w:val="20"/>
      <w:szCs w:val="20"/>
    </w:rPr>
  </w:style>
  <w:style w:type="paragraph" w:customStyle="1" w:styleId="xl67">
    <w:name w:val="xl67"/>
    <w:basedOn w:val="Normal"/>
    <w:rsid w:val="00E406A3"/>
    <w:pPr>
      <w:pBdr>
        <w:top w:val="single" w:sz="8" w:space="0" w:color="CCCCCC"/>
        <w:left w:val="single" w:sz="8" w:space="0" w:color="CCCCCC"/>
        <w:bottom w:val="single" w:sz="8" w:space="0" w:color="CCCCCC"/>
        <w:right w:val="single" w:sz="8" w:space="0" w:color="CCCCCC"/>
      </w:pBdr>
      <w:spacing w:before="100" w:beforeAutospacing="1" w:after="100" w:afterAutospacing="1"/>
      <w:textAlignment w:val="center"/>
    </w:pPr>
    <w:rPr>
      <w:sz w:val="20"/>
      <w:szCs w:val="20"/>
    </w:rPr>
  </w:style>
  <w:style w:type="paragraph" w:customStyle="1" w:styleId="xl68">
    <w:name w:val="xl68"/>
    <w:basedOn w:val="Normal"/>
    <w:rsid w:val="00E406A3"/>
    <w:pPr>
      <w:pBdr>
        <w:top w:val="single" w:sz="8" w:space="0" w:color="CCCCCC"/>
        <w:left w:val="single" w:sz="8" w:space="0" w:color="CCCCCC"/>
        <w:bottom w:val="single" w:sz="8" w:space="0" w:color="CCCCCC"/>
        <w:right w:val="single" w:sz="8" w:space="0" w:color="CCCCCC"/>
      </w:pBdr>
      <w:spacing w:before="100" w:beforeAutospacing="1" w:after="100" w:afterAutospacing="1"/>
      <w:jc w:val="right"/>
      <w:textAlignment w:val="center"/>
    </w:pPr>
    <w:rPr>
      <w:b/>
      <w:bCs/>
      <w:sz w:val="20"/>
      <w:szCs w:val="20"/>
    </w:rPr>
  </w:style>
  <w:style w:type="paragraph" w:customStyle="1" w:styleId="xl69">
    <w:name w:val="xl69"/>
    <w:basedOn w:val="Normal"/>
    <w:rsid w:val="00E406A3"/>
    <w:pPr>
      <w:pBdr>
        <w:top w:val="single" w:sz="8" w:space="0" w:color="CCCCCC"/>
        <w:left w:val="single" w:sz="8" w:space="0" w:color="CCCCCC"/>
        <w:bottom w:val="single" w:sz="8" w:space="0" w:color="CCCCCC"/>
        <w:right w:val="single" w:sz="8" w:space="0" w:color="CCCCCC"/>
      </w:pBdr>
      <w:spacing w:before="100" w:beforeAutospacing="1" w:after="100" w:afterAutospacing="1"/>
      <w:jc w:val="center"/>
      <w:textAlignment w:val="center"/>
    </w:pPr>
    <w:rPr>
      <w:sz w:val="20"/>
      <w:szCs w:val="20"/>
    </w:rPr>
  </w:style>
  <w:style w:type="paragraph" w:customStyle="1" w:styleId="xl70">
    <w:name w:val="xl70"/>
    <w:basedOn w:val="Normal"/>
    <w:rsid w:val="00E406A3"/>
    <w:pPr>
      <w:pBdr>
        <w:top w:val="single" w:sz="8" w:space="0" w:color="CCCCCC"/>
        <w:left w:val="single" w:sz="8" w:space="0" w:color="CCCCCC"/>
        <w:bottom w:val="single" w:sz="8" w:space="0" w:color="CCCCCC"/>
        <w:right w:val="single" w:sz="8" w:space="0" w:color="CCCCCC"/>
      </w:pBdr>
      <w:spacing w:before="100" w:beforeAutospacing="1" w:after="100" w:afterAutospacing="1"/>
      <w:jc w:val="center"/>
      <w:textAlignment w:val="center"/>
    </w:pPr>
    <w:rPr>
      <w:color w:val="FF0000"/>
      <w:sz w:val="20"/>
      <w:szCs w:val="20"/>
    </w:rPr>
  </w:style>
  <w:style w:type="paragraph" w:customStyle="1" w:styleId="xl71">
    <w:name w:val="xl71"/>
    <w:basedOn w:val="Normal"/>
    <w:rsid w:val="00E406A3"/>
    <w:pPr>
      <w:pBdr>
        <w:top w:val="single" w:sz="8" w:space="0" w:color="CCCCCC"/>
        <w:left w:val="single" w:sz="8" w:space="0" w:color="CCCCCC"/>
        <w:bottom w:val="single" w:sz="8" w:space="0" w:color="CCCCCC"/>
        <w:right w:val="single" w:sz="8" w:space="0" w:color="CCCCCC"/>
      </w:pBdr>
      <w:spacing w:before="100" w:beforeAutospacing="1" w:after="100" w:afterAutospacing="1"/>
      <w:textAlignment w:val="center"/>
    </w:pPr>
    <w:rPr>
      <w:color w:val="FF0000"/>
      <w:sz w:val="20"/>
      <w:szCs w:val="20"/>
    </w:rPr>
  </w:style>
  <w:style w:type="paragraph" w:customStyle="1" w:styleId="xl72">
    <w:name w:val="xl72"/>
    <w:basedOn w:val="Normal"/>
    <w:rsid w:val="00E406A3"/>
    <w:pPr>
      <w:pBdr>
        <w:top w:val="single" w:sz="8" w:space="0" w:color="CCCCCC"/>
        <w:left w:val="single" w:sz="8" w:space="0" w:color="CCCCCC"/>
        <w:bottom w:val="single" w:sz="8" w:space="0" w:color="CCCCCC"/>
        <w:right w:val="single" w:sz="8" w:space="0" w:color="CCCCCC"/>
      </w:pBdr>
      <w:shd w:val="clear" w:color="000000" w:fill="FFFFFF"/>
      <w:spacing w:before="100" w:beforeAutospacing="1" w:after="100" w:afterAutospacing="1"/>
      <w:textAlignment w:val="center"/>
    </w:pPr>
    <w:rPr>
      <w:i/>
      <w:iCs/>
      <w:color w:val="333333"/>
      <w:sz w:val="20"/>
      <w:szCs w:val="20"/>
    </w:rPr>
  </w:style>
  <w:style w:type="paragraph" w:customStyle="1" w:styleId="xl73">
    <w:name w:val="xl73"/>
    <w:basedOn w:val="Normal"/>
    <w:rsid w:val="00E406A3"/>
    <w:pPr>
      <w:pBdr>
        <w:top w:val="single" w:sz="8" w:space="0" w:color="CCCCCC"/>
        <w:left w:val="single" w:sz="8" w:space="0" w:color="CCCCCC"/>
        <w:bottom w:val="single" w:sz="8" w:space="0" w:color="CCCCCC"/>
        <w:right w:val="single" w:sz="8" w:space="0" w:color="CCCCCC"/>
      </w:pBdr>
      <w:shd w:val="clear" w:color="000000" w:fill="FFFFFF"/>
      <w:spacing w:before="100" w:beforeAutospacing="1" w:after="100" w:afterAutospacing="1"/>
      <w:jc w:val="center"/>
      <w:textAlignment w:val="center"/>
    </w:pPr>
    <w:rPr>
      <w:color w:val="1A1A1A"/>
      <w:sz w:val="20"/>
      <w:szCs w:val="20"/>
    </w:rPr>
  </w:style>
  <w:style w:type="paragraph" w:customStyle="1" w:styleId="xl74">
    <w:name w:val="xl74"/>
    <w:basedOn w:val="Normal"/>
    <w:rsid w:val="00E406A3"/>
    <w:pPr>
      <w:pBdr>
        <w:top w:val="single" w:sz="8" w:space="0" w:color="CCCCCC"/>
        <w:left w:val="single" w:sz="8" w:space="0" w:color="CCCCCC"/>
        <w:bottom w:val="single" w:sz="8" w:space="0" w:color="CCCCCC"/>
        <w:right w:val="single" w:sz="8" w:space="0" w:color="CCCCCC"/>
      </w:pBdr>
      <w:spacing w:before="100" w:beforeAutospacing="1" w:after="100" w:afterAutospacing="1"/>
    </w:pPr>
    <w:rPr>
      <w:sz w:val="20"/>
      <w:szCs w:val="20"/>
    </w:rPr>
  </w:style>
  <w:style w:type="paragraph" w:customStyle="1" w:styleId="xl75">
    <w:name w:val="xl75"/>
    <w:basedOn w:val="Normal"/>
    <w:rsid w:val="00E406A3"/>
    <w:pPr>
      <w:pBdr>
        <w:top w:val="single" w:sz="8" w:space="0" w:color="CCCCCC"/>
        <w:left w:val="single" w:sz="8" w:space="0" w:color="CCCCCC"/>
        <w:bottom w:val="single" w:sz="8" w:space="0" w:color="CCCCCC"/>
        <w:right w:val="single" w:sz="8" w:space="0" w:color="CCCCCC"/>
      </w:pBdr>
      <w:spacing w:before="100" w:beforeAutospacing="1" w:after="100" w:afterAutospacing="1"/>
      <w:jc w:val="center"/>
      <w:textAlignment w:val="center"/>
    </w:pPr>
    <w:rPr>
      <w:color w:val="467886"/>
      <w:sz w:val="20"/>
      <w:szCs w:val="20"/>
      <w:u w:val="single"/>
    </w:rPr>
  </w:style>
  <w:style w:type="paragraph" w:customStyle="1" w:styleId="xl76">
    <w:name w:val="xl76"/>
    <w:basedOn w:val="Normal"/>
    <w:rsid w:val="00E406A3"/>
    <w:pPr>
      <w:spacing w:before="100" w:beforeAutospacing="1" w:after="100" w:afterAutospacing="1"/>
    </w:pPr>
    <w:rPr>
      <w:sz w:val="20"/>
      <w:szCs w:val="20"/>
    </w:rPr>
  </w:style>
  <w:style w:type="paragraph" w:customStyle="1" w:styleId="xl77">
    <w:name w:val="xl77"/>
    <w:basedOn w:val="Normal"/>
    <w:rsid w:val="00E406A3"/>
    <w:pPr>
      <w:pBdr>
        <w:top w:val="single" w:sz="8" w:space="0" w:color="CCCCCC"/>
        <w:left w:val="single" w:sz="8" w:space="0" w:color="CCCCCC"/>
        <w:bottom w:val="single" w:sz="8" w:space="0" w:color="CCCCCC"/>
      </w:pBdr>
      <w:spacing w:before="100" w:beforeAutospacing="1" w:after="100" w:afterAutospacing="1"/>
      <w:jc w:val="center"/>
      <w:textAlignment w:val="center"/>
    </w:pPr>
    <w:rPr>
      <w:b/>
      <w:bCs/>
      <w:sz w:val="20"/>
      <w:szCs w:val="20"/>
    </w:rPr>
  </w:style>
  <w:style w:type="paragraph" w:customStyle="1" w:styleId="xl78">
    <w:name w:val="xl78"/>
    <w:basedOn w:val="Normal"/>
    <w:rsid w:val="00E406A3"/>
    <w:pPr>
      <w:pBdr>
        <w:top w:val="single" w:sz="8" w:space="0" w:color="CCCCCC"/>
        <w:bottom w:val="single" w:sz="8" w:space="0" w:color="CCCCCC"/>
      </w:pBdr>
      <w:spacing w:before="100" w:beforeAutospacing="1" w:after="100" w:afterAutospacing="1"/>
      <w:jc w:val="center"/>
      <w:textAlignment w:val="center"/>
    </w:pPr>
    <w:rPr>
      <w:b/>
      <w:bCs/>
      <w:sz w:val="20"/>
      <w:szCs w:val="20"/>
    </w:rPr>
  </w:style>
  <w:style w:type="paragraph" w:customStyle="1" w:styleId="xl79">
    <w:name w:val="xl79"/>
    <w:basedOn w:val="Normal"/>
    <w:rsid w:val="00E406A3"/>
    <w:pPr>
      <w:pBdr>
        <w:top w:val="single" w:sz="8" w:space="0" w:color="CCCCCC"/>
        <w:bottom w:val="single" w:sz="8" w:space="0" w:color="CCCCCC"/>
        <w:right w:val="single" w:sz="8" w:space="0" w:color="CCCCCC"/>
      </w:pBdr>
      <w:spacing w:before="100" w:beforeAutospacing="1" w:after="100" w:afterAutospacing="1"/>
      <w:jc w:val="center"/>
      <w:textAlignment w:val="center"/>
    </w:pPr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973D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973D0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70611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860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499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960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00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C9D0DE1-AFD3-4691-B28C-6B5E53BE4D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6</Pages>
  <Words>60839</Words>
  <Characters>346785</Characters>
  <Application>Microsoft Office Word</Application>
  <DocSecurity>0</DocSecurity>
  <Lines>2889</Lines>
  <Paragraphs>8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68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bolevsky, Alexander I.</dc:creator>
  <cp:keywords/>
  <dc:description/>
  <cp:lastModifiedBy>Sobolevsky, Alexander I.</cp:lastModifiedBy>
  <cp:revision>3</cp:revision>
  <cp:lastPrinted>2024-10-20T18:11:00Z</cp:lastPrinted>
  <dcterms:created xsi:type="dcterms:W3CDTF">2024-10-22T12:49:00Z</dcterms:created>
  <dcterms:modified xsi:type="dcterms:W3CDTF">2024-10-22T12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719646768</vt:i4>
  </property>
</Properties>
</file>